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95DC1A0">
                <wp:simplePos x="0" y="0"/>
                <wp:positionH relativeFrom="column">
                  <wp:posOffset>-106586</wp:posOffset>
                </wp:positionH>
                <wp:positionV relativeFrom="margin">
                  <wp:posOffset>-398834</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420" cy="4676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8.4pt;margin-top:-31.4pt;width:424.6pt;height:36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" filled="f" stroked="f">
                <v:textbox inset="0,0,0,0">
                  <w:txbxContent>
                    <w:p w14:paraId="4AEB0CF2" w14:textId="42B15407" w:rsidR="007035C5" w:rsidRPr="00B11128" w:rsidRDefault="00036493" w:rsidP="00BF0354">
                      <w:pPr>
                        <w:pStyle w:val="Titel"/>
                      </w:pPr>
                      <w:r w:rsidRPr="00B11128">
                        <w:t>Concept Drift in Recommender Systems:</w:t>
                      </w:r>
                      <w:r w:rsidR="00F93BCF" w:rsidRPr="00B11128">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6022651"/>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t>Concept Drift in Recommender Systems: Building a MLOps</w:t>
      </w:r>
      <w:r w:rsidR="00CF7395" w:rsidRPr="00CF7395">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3C05CE5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6022652"/>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6022653"/>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1DFAA050" w:rsidR="00284FA6" w:rsidRDefault="00284FA6">
      <w:pPr>
        <w:rPr>
          <w:lang w:val="en-GB"/>
        </w:rPr>
      </w:pPr>
      <w:r>
        <w:rPr>
          <w:b/>
          <w:lang w:val="en-GB"/>
        </w:rPr>
        <w:t>Keywords:</w:t>
      </w:r>
      <w:r>
        <w:rPr>
          <w:lang w:val="en-GB"/>
        </w:rPr>
        <w:t xml:space="preserve"> </w:t>
      </w:r>
      <w:r w:rsidR="00BD282A">
        <w:rPr>
          <w:lang w:val="en-GB"/>
        </w:rPr>
        <w:t xml:space="preserve">Concept Drift, MLOps, Recommender System, </w:t>
      </w:r>
      <w:r w:rsidR="00232C25">
        <w:rPr>
          <w:lang w:val="en-GB"/>
        </w:rPr>
        <w:t>Machine Learning</w:t>
      </w:r>
    </w:p>
    <w:p w14:paraId="4AEB0A7C" w14:textId="3F0B98A6" w:rsidR="00284FA6" w:rsidRPr="00721A18" w:rsidRDefault="00951F33">
      <w:pPr>
        <w:pStyle w:val="berschrift1"/>
        <w:numPr>
          <w:ilvl w:val="0"/>
          <w:numId w:val="0"/>
        </w:numPr>
      </w:pPr>
      <w:bookmarkStart w:id="5" w:name="_Toc106022654"/>
      <w:r w:rsidRPr="00721A18">
        <w:lastRenderedPageBreak/>
        <w:t>Table of Contents</w:t>
      </w:r>
      <w:bookmarkEnd w:id="5"/>
    </w:p>
    <w:p w14:paraId="4503AD33" w14:textId="5EBAB6A2" w:rsidR="00CE4254" w:rsidRDefault="00284FA6">
      <w:pPr>
        <w:pStyle w:val="Verzeichnis1"/>
        <w:rPr>
          <w:rFonts w:asciiTheme="minorHAnsi" w:eastAsiaTheme="minorEastAsia" w:hAnsiTheme="minorHAnsi" w:cstheme="minorBidi"/>
          <w:b w:val="0"/>
          <w:szCs w:val="22"/>
          <w:lang w:eastAsia="en-US"/>
        </w:rPr>
      </w:pPr>
      <w:r w:rsidRPr="00721A18">
        <w:rPr>
          <w:rFonts w:ascii="Times New Roman" w:hAnsi="Times New Roman"/>
        </w:rPr>
        <w:fldChar w:fldCharType="begin"/>
      </w:r>
      <w:r w:rsidRPr="00721A18">
        <w:instrText xml:space="preserve"> TOC \o "1-3" \t "Agenda;1" </w:instrText>
      </w:r>
      <w:r w:rsidRPr="00721A18">
        <w:rPr>
          <w:rFonts w:ascii="Times New Roman" w:hAnsi="Times New Roman"/>
        </w:rPr>
        <w:fldChar w:fldCharType="separate"/>
      </w:r>
      <w:r w:rsidR="00CE4254">
        <w:t>Ehrenwörtliche Erklärung</w:t>
      </w:r>
      <w:r w:rsidR="00CE4254">
        <w:tab/>
      </w:r>
      <w:r w:rsidR="00CE4254">
        <w:fldChar w:fldCharType="begin"/>
      </w:r>
      <w:r w:rsidR="00CE4254">
        <w:instrText xml:space="preserve"> PAGEREF _Toc106022651 \h </w:instrText>
      </w:r>
      <w:r w:rsidR="00CE4254">
        <w:fldChar w:fldCharType="separate"/>
      </w:r>
      <w:r w:rsidR="00CE4254">
        <w:t>2</w:t>
      </w:r>
      <w:r w:rsidR="00CE4254">
        <w:fldChar w:fldCharType="end"/>
      </w:r>
    </w:p>
    <w:p w14:paraId="39184AEE" w14:textId="4D112F52" w:rsidR="00CE4254" w:rsidRDefault="00CE4254">
      <w:pPr>
        <w:pStyle w:val="Verzeichnis1"/>
        <w:rPr>
          <w:rFonts w:asciiTheme="minorHAnsi" w:eastAsiaTheme="minorEastAsia" w:hAnsiTheme="minorHAnsi" w:cstheme="minorBidi"/>
          <w:b w:val="0"/>
          <w:szCs w:val="22"/>
          <w:lang w:eastAsia="en-US"/>
        </w:rPr>
      </w:pPr>
      <w:r>
        <w:t>Kurzfassung</w:t>
      </w:r>
      <w:r>
        <w:tab/>
      </w:r>
      <w:r>
        <w:fldChar w:fldCharType="begin"/>
      </w:r>
      <w:r>
        <w:instrText xml:space="preserve"> PAGEREF _Toc106022652 \h </w:instrText>
      </w:r>
      <w:r>
        <w:fldChar w:fldCharType="separate"/>
      </w:r>
      <w:r>
        <w:t>3</w:t>
      </w:r>
      <w:r>
        <w:fldChar w:fldCharType="end"/>
      </w:r>
    </w:p>
    <w:p w14:paraId="73FF63C0" w14:textId="0526817A" w:rsidR="00CE4254" w:rsidRDefault="00CE4254">
      <w:pPr>
        <w:pStyle w:val="Verzeichnis1"/>
        <w:rPr>
          <w:rFonts w:asciiTheme="minorHAnsi" w:eastAsiaTheme="minorEastAsia" w:hAnsiTheme="minorHAnsi" w:cstheme="minorBidi"/>
          <w:b w:val="0"/>
          <w:szCs w:val="22"/>
          <w:lang w:eastAsia="en-US"/>
        </w:rPr>
      </w:pPr>
      <w:r w:rsidRPr="008B639E">
        <w:rPr>
          <w:lang w:val="en-GB"/>
        </w:rPr>
        <w:t>Abstract</w:t>
      </w:r>
      <w:r>
        <w:tab/>
      </w:r>
      <w:r>
        <w:fldChar w:fldCharType="begin"/>
      </w:r>
      <w:r>
        <w:instrText xml:space="preserve"> PAGEREF _Toc106022653 \h </w:instrText>
      </w:r>
      <w:r>
        <w:fldChar w:fldCharType="separate"/>
      </w:r>
      <w:r>
        <w:t>3</w:t>
      </w:r>
      <w:r>
        <w:fldChar w:fldCharType="end"/>
      </w:r>
    </w:p>
    <w:p w14:paraId="27A2AE0B" w14:textId="49F1ADD4" w:rsidR="00CE4254" w:rsidRDefault="00CE4254">
      <w:pPr>
        <w:pStyle w:val="Verzeichnis1"/>
        <w:rPr>
          <w:rFonts w:asciiTheme="minorHAnsi" w:eastAsiaTheme="minorEastAsia" w:hAnsiTheme="minorHAnsi" w:cstheme="minorBidi"/>
          <w:b w:val="0"/>
          <w:szCs w:val="22"/>
          <w:lang w:eastAsia="en-US"/>
        </w:rPr>
      </w:pPr>
      <w:r w:rsidRPr="008B639E">
        <w:t>Table of Contents</w:t>
      </w:r>
      <w:r>
        <w:tab/>
      </w:r>
      <w:r>
        <w:fldChar w:fldCharType="begin"/>
      </w:r>
      <w:r>
        <w:instrText xml:space="preserve"> PAGEREF _Toc106022654 \h </w:instrText>
      </w:r>
      <w:r>
        <w:fldChar w:fldCharType="separate"/>
      </w:r>
      <w:r>
        <w:t>4</w:t>
      </w:r>
      <w:r>
        <w:fldChar w:fldCharType="end"/>
      </w:r>
    </w:p>
    <w:p w14:paraId="26FBA80D" w14:textId="238CB9B1" w:rsidR="00CE4254" w:rsidRDefault="00CE4254">
      <w:pPr>
        <w:pStyle w:val="Verzeichnis1"/>
        <w:rPr>
          <w:rFonts w:asciiTheme="minorHAnsi" w:eastAsiaTheme="minorEastAsia" w:hAnsiTheme="minorHAnsi" w:cstheme="minorBidi"/>
          <w:b w:val="0"/>
          <w:szCs w:val="22"/>
          <w:lang w:eastAsia="en-US"/>
        </w:rPr>
      </w:pPr>
      <w:r w:rsidRPr="008B639E">
        <w:t>Table of Figures</w:t>
      </w:r>
      <w:r>
        <w:tab/>
      </w:r>
      <w:r>
        <w:fldChar w:fldCharType="begin"/>
      </w:r>
      <w:r>
        <w:instrText xml:space="preserve"> PAGEREF _Toc106022655 \h </w:instrText>
      </w:r>
      <w:r>
        <w:fldChar w:fldCharType="separate"/>
      </w:r>
      <w:r>
        <w:t>5</w:t>
      </w:r>
      <w:r>
        <w:fldChar w:fldCharType="end"/>
      </w:r>
    </w:p>
    <w:p w14:paraId="1F6ABC36" w14:textId="523F7B61" w:rsidR="00CE4254" w:rsidRDefault="00CE4254">
      <w:pPr>
        <w:pStyle w:val="Verzeichnis1"/>
        <w:rPr>
          <w:rFonts w:asciiTheme="minorHAnsi" w:eastAsiaTheme="minorEastAsia" w:hAnsiTheme="minorHAnsi" w:cstheme="minorBidi"/>
          <w:b w:val="0"/>
          <w:szCs w:val="22"/>
          <w:lang w:eastAsia="en-US"/>
        </w:rPr>
      </w:pPr>
      <w:r w:rsidRPr="008B639E">
        <w:t>List of Tables</w:t>
      </w:r>
      <w:r>
        <w:tab/>
      </w:r>
      <w:r>
        <w:fldChar w:fldCharType="begin"/>
      </w:r>
      <w:r>
        <w:instrText xml:space="preserve"> PAGEREF _Toc106022656 \h </w:instrText>
      </w:r>
      <w:r>
        <w:fldChar w:fldCharType="separate"/>
      </w:r>
      <w:r>
        <w:t>5</w:t>
      </w:r>
      <w:r>
        <w:fldChar w:fldCharType="end"/>
      </w:r>
    </w:p>
    <w:p w14:paraId="5CC33404" w14:textId="5A8103C6" w:rsidR="00CE4254" w:rsidRDefault="00CE4254">
      <w:pPr>
        <w:pStyle w:val="Verzeichnis1"/>
        <w:rPr>
          <w:rFonts w:asciiTheme="minorHAnsi" w:eastAsiaTheme="minorEastAsia" w:hAnsiTheme="minorHAnsi" w:cstheme="minorBidi"/>
          <w:b w:val="0"/>
          <w:szCs w:val="22"/>
          <w:lang w:eastAsia="en-US"/>
        </w:rPr>
      </w:pPr>
      <w:r w:rsidRPr="008B639E">
        <w:t>List of Abbreviations</w:t>
      </w:r>
      <w:r>
        <w:tab/>
      </w:r>
      <w:r>
        <w:fldChar w:fldCharType="begin"/>
      </w:r>
      <w:r>
        <w:instrText xml:space="preserve"> PAGEREF _Toc106022657 \h </w:instrText>
      </w:r>
      <w:r>
        <w:fldChar w:fldCharType="separate"/>
      </w:r>
      <w:r>
        <w:t>6</w:t>
      </w:r>
      <w:r>
        <w:fldChar w:fldCharType="end"/>
      </w:r>
    </w:p>
    <w:p w14:paraId="47AF5378" w14:textId="31AE0D87" w:rsidR="00CE4254" w:rsidRDefault="00CE4254">
      <w:pPr>
        <w:pStyle w:val="Verzeichnis1"/>
        <w:rPr>
          <w:rFonts w:asciiTheme="minorHAnsi" w:eastAsiaTheme="minorEastAsia" w:hAnsiTheme="minorHAnsi" w:cstheme="minorBidi"/>
          <w:b w:val="0"/>
          <w:szCs w:val="22"/>
          <w:lang w:eastAsia="en-US"/>
        </w:rPr>
      </w:pPr>
      <w:r w:rsidRPr="008B639E">
        <w:t>1</w:t>
      </w:r>
      <w:r>
        <w:rPr>
          <w:rFonts w:asciiTheme="minorHAnsi" w:eastAsiaTheme="minorEastAsia" w:hAnsiTheme="minorHAnsi" w:cstheme="minorBidi"/>
          <w:b w:val="0"/>
          <w:szCs w:val="22"/>
          <w:lang w:eastAsia="en-US"/>
        </w:rPr>
        <w:tab/>
      </w:r>
      <w:r w:rsidRPr="008B639E">
        <w:t>Introduction</w:t>
      </w:r>
      <w:r>
        <w:tab/>
      </w:r>
      <w:r>
        <w:fldChar w:fldCharType="begin"/>
      </w:r>
      <w:r>
        <w:instrText xml:space="preserve"> PAGEREF _Toc106022658 \h </w:instrText>
      </w:r>
      <w:r>
        <w:fldChar w:fldCharType="separate"/>
      </w:r>
      <w:r>
        <w:t>7</w:t>
      </w:r>
      <w:r>
        <w:fldChar w:fldCharType="end"/>
      </w:r>
    </w:p>
    <w:p w14:paraId="2C221084" w14:textId="1C673D2F" w:rsidR="00CE4254" w:rsidRDefault="00CE4254">
      <w:pPr>
        <w:pStyle w:val="Verzeichnis1"/>
        <w:rPr>
          <w:rFonts w:asciiTheme="minorHAnsi" w:eastAsiaTheme="minorEastAsia" w:hAnsiTheme="minorHAnsi" w:cstheme="minorBidi"/>
          <w:b w:val="0"/>
          <w:szCs w:val="22"/>
          <w:lang w:eastAsia="en-US"/>
        </w:rPr>
      </w:pPr>
      <w:r w:rsidRPr="008B639E">
        <w:t>2</w:t>
      </w:r>
      <w:r>
        <w:rPr>
          <w:rFonts w:asciiTheme="minorHAnsi" w:eastAsiaTheme="minorEastAsia" w:hAnsiTheme="minorHAnsi" w:cstheme="minorBidi"/>
          <w:b w:val="0"/>
          <w:szCs w:val="22"/>
          <w:lang w:eastAsia="en-US"/>
        </w:rPr>
        <w:tab/>
      </w:r>
      <w:r w:rsidRPr="008B639E">
        <w:t>Motivation and Structure</w:t>
      </w:r>
      <w:r>
        <w:tab/>
      </w:r>
      <w:r>
        <w:fldChar w:fldCharType="begin"/>
      </w:r>
      <w:r>
        <w:instrText xml:space="preserve"> PAGEREF _Toc106022659 \h </w:instrText>
      </w:r>
      <w:r>
        <w:fldChar w:fldCharType="separate"/>
      </w:r>
      <w:r>
        <w:t>9</w:t>
      </w:r>
      <w:r>
        <w:fldChar w:fldCharType="end"/>
      </w:r>
    </w:p>
    <w:p w14:paraId="31E05D57" w14:textId="7F5B1557" w:rsidR="00CE4254" w:rsidRDefault="00CE4254">
      <w:pPr>
        <w:pStyle w:val="Verzeichnis2"/>
        <w:rPr>
          <w:rFonts w:asciiTheme="minorHAnsi" w:eastAsiaTheme="minorEastAsia" w:hAnsiTheme="minorHAnsi" w:cstheme="minorBidi"/>
          <w:szCs w:val="22"/>
          <w:lang w:eastAsia="en-US"/>
        </w:rPr>
      </w:pPr>
      <w:r w:rsidRPr="008B639E">
        <w:t>2.1</w:t>
      </w:r>
      <w:r>
        <w:rPr>
          <w:rFonts w:asciiTheme="minorHAnsi" w:eastAsiaTheme="minorEastAsia" w:hAnsiTheme="minorHAnsi" w:cstheme="minorBidi"/>
          <w:szCs w:val="22"/>
          <w:lang w:eastAsia="en-US"/>
        </w:rPr>
        <w:tab/>
      </w:r>
      <w:r w:rsidRPr="008B639E">
        <w:t>Environment</w:t>
      </w:r>
      <w:r>
        <w:tab/>
      </w:r>
      <w:r>
        <w:fldChar w:fldCharType="begin"/>
      </w:r>
      <w:r>
        <w:instrText xml:space="preserve"> PAGEREF _Toc106022660 \h </w:instrText>
      </w:r>
      <w:r>
        <w:fldChar w:fldCharType="separate"/>
      </w:r>
      <w:r>
        <w:t>9</w:t>
      </w:r>
      <w:r>
        <w:fldChar w:fldCharType="end"/>
      </w:r>
    </w:p>
    <w:p w14:paraId="07698DBA" w14:textId="03B4300F" w:rsidR="00CE4254" w:rsidRDefault="00CE4254">
      <w:pPr>
        <w:pStyle w:val="Verzeichnis2"/>
        <w:rPr>
          <w:rFonts w:asciiTheme="minorHAnsi" w:eastAsiaTheme="minorEastAsia" w:hAnsiTheme="minorHAnsi" w:cstheme="minorBidi"/>
          <w:szCs w:val="22"/>
          <w:lang w:eastAsia="en-US"/>
        </w:rPr>
      </w:pPr>
      <w:r w:rsidRPr="008B639E">
        <w:t>2.2</w:t>
      </w:r>
      <w:r>
        <w:rPr>
          <w:rFonts w:asciiTheme="minorHAnsi" w:eastAsiaTheme="minorEastAsia" w:hAnsiTheme="minorHAnsi" w:cstheme="minorBidi"/>
          <w:szCs w:val="22"/>
          <w:lang w:eastAsia="en-US"/>
        </w:rPr>
        <w:tab/>
      </w:r>
      <w:r w:rsidRPr="008B639E">
        <w:t>Artifact</w:t>
      </w:r>
      <w:r>
        <w:tab/>
      </w:r>
      <w:r>
        <w:fldChar w:fldCharType="begin"/>
      </w:r>
      <w:r>
        <w:instrText xml:space="preserve"> PAGEREF _Toc106022661 \h </w:instrText>
      </w:r>
      <w:r>
        <w:fldChar w:fldCharType="separate"/>
      </w:r>
      <w:r>
        <w:t>10</w:t>
      </w:r>
      <w:r>
        <w:fldChar w:fldCharType="end"/>
      </w:r>
    </w:p>
    <w:p w14:paraId="776ED81B" w14:textId="3EBF77D3" w:rsidR="00CE4254" w:rsidRDefault="00CE4254">
      <w:pPr>
        <w:pStyle w:val="Verzeichnis2"/>
        <w:rPr>
          <w:rFonts w:asciiTheme="minorHAnsi" w:eastAsiaTheme="minorEastAsia" w:hAnsiTheme="minorHAnsi" w:cstheme="minorBidi"/>
          <w:szCs w:val="22"/>
          <w:lang w:eastAsia="en-US"/>
        </w:rPr>
      </w:pPr>
      <w:r w:rsidRPr="008B639E">
        <w:t>2.3</w:t>
      </w:r>
      <w:r>
        <w:rPr>
          <w:rFonts w:asciiTheme="minorHAnsi" w:eastAsiaTheme="minorEastAsia" w:hAnsiTheme="minorHAnsi" w:cstheme="minorBidi"/>
          <w:szCs w:val="22"/>
          <w:lang w:eastAsia="en-US"/>
        </w:rPr>
        <w:tab/>
      </w:r>
      <w:r w:rsidRPr="008B639E">
        <w:t>Procedure</w:t>
      </w:r>
      <w:r>
        <w:tab/>
      </w:r>
      <w:r>
        <w:fldChar w:fldCharType="begin"/>
      </w:r>
      <w:r>
        <w:instrText xml:space="preserve"> PAGEREF _Toc106022662 \h </w:instrText>
      </w:r>
      <w:r>
        <w:fldChar w:fldCharType="separate"/>
      </w:r>
      <w:r>
        <w:t>12</w:t>
      </w:r>
      <w:r>
        <w:fldChar w:fldCharType="end"/>
      </w:r>
    </w:p>
    <w:p w14:paraId="72658535" w14:textId="52635120" w:rsidR="00CE4254" w:rsidRDefault="00CE4254">
      <w:pPr>
        <w:pStyle w:val="Verzeichnis2"/>
        <w:rPr>
          <w:rFonts w:asciiTheme="minorHAnsi" w:eastAsiaTheme="minorEastAsia" w:hAnsiTheme="minorHAnsi" w:cstheme="minorBidi"/>
          <w:szCs w:val="22"/>
          <w:lang w:eastAsia="en-US"/>
        </w:rPr>
      </w:pPr>
      <w:r w:rsidRPr="008B639E">
        <w:t>2.4</w:t>
      </w:r>
      <w:r>
        <w:rPr>
          <w:rFonts w:asciiTheme="minorHAnsi" w:eastAsiaTheme="minorEastAsia" w:hAnsiTheme="minorHAnsi" w:cstheme="minorBidi"/>
          <w:szCs w:val="22"/>
          <w:lang w:eastAsia="en-US"/>
        </w:rPr>
        <w:tab/>
      </w:r>
      <w:r w:rsidRPr="008B639E">
        <w:t>Challenges</w:t>
      </w:r>
      <w:r>
        <w:tab/>
      </w:r>
      <w:r>
        <w:fldChar w:fldCharType="begin"/>
      </w:r>
      <w:r>
        <w:instrText xml:space="preserve"> PAGEREF _Toc106022663 \h </w:instrText>
      </w:r>
      <w:r>
        <w:fldChar w:fldCharType="separate"/>
      </w:r>
      <w:r>
        <w:t>13</w:t>
      </w:r>
      <w:r>
        <w:fldChar w:fldCharType="end"/>
      </w:r>
    </w:p>
    <w:p w14:paraId="3BB436C5" w14:textId="66433FB0" w:rsidR="00CE4254" w:rsidRDefault="00CE4254">
      <w:pPr>
        <w:pStyle w:val="Verzeichnis1"/>
        <w:rPr>
          <w:rFonts w:asciiTheme="minorHAnsi" w:eastAsiaTheme="minorEastAsia" w:hAnsiTheme="minorHAnsi" w:cstheme="minorBidi"/>
          <w:b w:val="0"/>
          <w:szCs w:val="22"/>
          <w:lang w:eastAsia="en-US"/>
        </w:rPr>
      </w:pPr>
      <w:r w:rsidRPr="008B639E">
        <w:t>3</w:t>
      </w:r>
      <w:r>
        <w:rPr>
          <w:rFonts w:asciiTheme="minorHAnsi" w:eastAsiaTheme="minorEastAsia" w:hAnsiTheme="minorHAnsi" w:cstheme="minorBidi"/>
          <w:b w:val="0"/>
          <w:szCs w:val="22"/>
          <w:lang w:eastAsia="en-US"/>
        </w:rPr>
        <w:tab/>
      </w:r>
      <w:r w:rsidRPr="008B639E">
        <w:t>Literature Review</w:t>
      </w:r>
      <w:r>
        <w:tab/>
      </w:r>
      <w:r>
        <w:fldChar w:fldCharType="begin"/>
      </w:r>
      <w:r>
        <w:instrText xml:space="preserve"> PAGEREF _Toc106022664 \h </w:instrText>
      </w:r>
      <w:r>
        <w:fldChar w:fldCharType="separate"/>
      </w:r>
      <w:r>
        <w:t>15</w:t>
      </w:r>
      <w:r>
        <w:fldChar w:fldCharType="end"/>
      </w:r>
    </w:p>
    <w:p w14:paraId="0BA5E86E" w14:textId="7C555D42" w:rsidR="00CE4254" w:rsidRDefault="00CE4254">
      <w:pPr>
        <w:pStyle w:val="Verzeichnis2"/>
        <w:rPr>
          <w:rFonts w:asciiTheme="minorHAnsi" w:eastAsiaTheme="minorEastAsia" w:hAnsiTheme="minorHAnsi" w:cstheme="minorBidi"/>
          <w:szCs w:val="22"/>
          <w:lang w:eastAsia="en-US"/>
        </w:rPr>
      </w:pPr>
      <w:r w:rsidRPr="008B639E">
        <w:t>3.1</w:t>
      </w:r>
      <w:r>
        <w:rPr>
          <w:rFonts w:asciiTheme="minorHAnsi" w:eastAsiaTheme="minorEastAsia" w:hAnsiTheme="minorHAnsi" w:cstheme="minorBidi"/>
          <w:szCs w:val="22"/>
          <w:lang w:eastAsia="en-US"/>
        </w:rPr>
        <w:tab/>
      </w:r>
      <w:r w:rsidRPr="008B639E">
        <w:t>Design Science Research</w:t>
      </w:r>
      <w:r>
        <w:tab/>
      </w:r>
      <w:r>
        <w:fldChar w:fldCharType="begin"/>
      </w:r>
      <w:r>
        <w:instrText xml:space="preserve"> PAGEREF _Toc106022665 \h </w:instrText>
      </w:r>
      <w:r>
        <w:fldChar w:fldCharType="separate"/>
      </w:r>
      <w:r>
        <w:t>15</w:t>
      </w:r>
      <w:r>
        <w:fldChar w:fldCharType="end"/>
      </w:r>
    </w:p>
    <w:p w14:paraId="76D274A9" w14:textId="35F9F3F4" w:rsidR="00CE4254" w:rsidRDefault="00CE4254">
      <w:pPr>
        <w:pStyle w:val="Verzeichnis2"/>
        <w:rPr>
          <w:rFonts w:asciiTheme="minorHAnsi" w:eastAsiaTheme="minorEastAsia" w:hAnsiTheme="minorHAnsi" w:cstheme="minorBidi"/>
          <w:szCs w:val="22"/>
          <w:lang w:eastAsia="en-US"/>
        </w:rPr>
      </w:pPr>
      <w:r w:rsidRPr="008B639E">
        <w:t>3.2</w:t>
      </w:r>
      <w:r>
        <w:rPr>
          <w:rFonts w:asciiTheme="minorHAnsi" w:eastAsiaTheme="minorEastAsia" w:hAnsiTheme="minorHAnsi" w:cstheme="minorBidi"/>
          <w:szCs w:val="22"/>
          <w:lang w:eastAsia="en-US"/>
        </w:rPr>
        <w:tab/>
      </w:r>
      <w:r w:rsidRPr="008B639E">
        <w:t>Recommender Systems</w:t>
      </w:r>
      <w:r>
        <w:tab/>
      </w:r>
      <w:r>
        <w:fldChar w:fldCharType="begin"/>
      </w:r>
      <w:r>
        <w:instrText xml:space="preserve"> PAGEREF _Toc106022666 \h </w:instrText>
      </w:r>
      <w:r>
        <w:fldChar w:fldCharType="separate"/>
      </w:r>
      <w:r>
        <w:t>18</w:t>
      </w:r>
      <w:r>
        <w:fldChar w:fldCharType="end"/>
      </w:r>
    </w:p>
    <w:p w14:paraId="02D27A26" w14:textId="6FDA2FAC" w:rsidR="00CE4254" w:rsidRDefault="00CE4254">
      <w:pPr>
        <w:pStyle w:val="Verzeichnis1"/>
        <w:rPr>
          <w:rFonts w:asciiTheme="minorHAnsi" w:eastAsiaTheme="minorEastAsia" w:hAnsiTheme="minorHAnsi" w:cstheme="minorBidi"/>
          <w:b w:val="0"/>
          <w:szCs w:val="22"/>
          <w:lang w:eastAsia="en-US"/>
        </w:rPr>
      </w:pPr>
      <w:r w:rsidRPr="008B639E">
        <w:t>4</w:t>
      </w:r>
      <w:r>
        <w:rPr>
          <w:rFonts w:asciiTheme="minorHAnsi" w:eastAsiaTheme="minorEastAsia" w:hAnsiTheme="minorHAnsi" w:cstheme="minorBidi"/>
          <w:b w:val="0"/>
          <w:szCs w:val="22"/>
          <w:lang w:eastAsia="en-US"/>
        </w:rPr>
        <w:tab/>
      </w:r>
      <w:r w:rsidRPr="008B639E">
        <w:t>Conclusion and Outlook</w:t>
      </w:r>
      <w:r>
        <w:tab/>
      </w:r>
      <w:r>
        <w:fldChar w:fldCharType="begin"/>
      </w:r>
      <w:r>
        <w:instrText xml:space="preserve"> PAGEREF _Toc106022667 \h </w:instrText>
      </w:r>
      <w:r>
        <w:fldChar w:fldCharType="separate"/>
      </w:r>
      <w:r>
        <w:t>19</w:t>
      </w:r>
      <w:r>
        <w:fldChar w:fldCharType="end"/>
      </w:r>
    </w:p>
    <w:p w14:paraId="5FA4B5EE" w14:textId="36DD1E0E" w:rsidR="00CE4254" w:rsidRDefault="00CE4254">
      <w:pPr>
        <w:pStyle w:val="Verzeichnis1"/>
        <w:rPr>
          <w:rFonts w:asciiTheme="minorHAnsi" w:eastAsiaTheme="minorEastAsia" w:hAnsiTheme="minorHAnsi" w:cstheme="minorBidi"/>
          <w:b w:val="0"/>
          <w:szCs w:val="22"/>
          <w:lang w:eastAsia="en-US"/>
        </w:rPr>
      </w:pPr>
      <w:r w:rsidRPr="008B639E">
        <w:t>Anhang A: Beispiele für die Gliederung von Abschlussarbeiten</w:t>
      </w:r>
      <w:r>
        <w:tab/>
      </w:r>
      <w:r>
        <w:fldChar w:fldCharType="begin"/>
      </w:r>
      <w:r>
        <w:instrText xml:space="preserve"> PAGEREF _Toc106022668 \h </w:instrText>
      </w:r>
      <w:r>
        <w:fldChar w:fldCharType="separate"/>
      </w:r>
      <w:r>
        <w:t>20</w:t>
      </w:r>
      <w:r>
        <w:fldChar w:fldCharType="end"/>
      </w:r>
    </w:p>
    <w:p w14:paraId="4CE45928" w14:textId="038BF18E" w:rsidR="00CE4254" w:rsidRDefault="00CE4254">
      <w:pPr>
        <w:pStyle w:val="Verzeichnis2"/>
        <w:rPr>
          <w:rFonts w:asciiTheme="minorHAnsi" w:eastAsiaTheme="minorEastAsia" w:hAnsiTheme="minorHAnsi" w:cstheme="minorBidi"/>
          <w:szCs w:val="22"/>
          <w:lang w:eastAsia="en-US"/>
        </w:rPr>
      </w:pPr>
      <w:r w:rsidRPr="008B639E">
        <w:t>A.1 Literaturarbeiten</w:t>
      </w:r>
      <w:r>
        <w:tab/>
      </w:r>
      <w:r>
        <w:fldChar w:fldCharType="begin"/>
      </w:r>
      <w:r>
        <w:instrText xml:space="preserve"> PAGEREF _Toc106022669 \h </w:instrText>
      </w:r>
      <w:r>
        <w:fldChar w:fldCharType="separate"/>
      </w:r>
      <w:r>
        <w:t>20</w:t>
      </w:r>
      <w:r>
        <w:fldChar w:fldCharType="end"/>
      </w:r>
    </w:p>
    <w:p w14:paraId="6F3D4160" w14:textId="0170945C" w:rsidR="00CE4254" w:rsidRDefault="00CE4254">
      <w:pPr>
        <w:pStyle w:val="Verzeichnis2"/>
        <w:rPr>
          <w:rFonts w:asciiTheme="minorHAnsi" w:eastAsiaTheme="minorEastAsia" w:hAnsiTheme="minorHAnsi" w:cstheme="minorBidi"/>
          <w:szCs w:val="22"/>
          <w:lang w:eastAsia="en-US"/>
        </w:rPr>
      </w:pPr>
      <w:r w:rsidRPr="008B639E">
        <w:t>A.2 Systementwicklungen</w:t>
      </w:r>
      <w:r>
        <w:tab/>
      </w:r>
      <w:r>
        <w:fldChar w:fldCharType="begin"/>
      </w:r>
      <w:r>
        <w:instrText xml:space="preserve"> PAGEREF _Toc106022670 \h </w:instrText>
      </w:r>
      <w:r>
        <w:fldChar w:fldCharType="separate"/>
      </w:r>
      <w:r>
        <w:t>20</w:t>
      </w:r>
      <w:r>
        <w:fldChar w:fldCharType="end"/>
      </w:r>
    </w:p>
    <w:p w14:paraId="1C01E4A8" w14:textId="2C91F47E" w:rsidR="00CE4254" w:rsidRDefault="00CE4254">
      <w:pPr>
        <w:pStyle w:val="Verzeichnis1"/>
        <w:rPr>
          <w:rFonts w:asciiTheme="minorHAnsi" w:eastAsiaTheme="minorEastAsia" w:hAnsiTheme="minorHAnsi" w:cstheme="minorBidi"/>
          <w:b w:val="0"/>
          <w:szCs w:val="22"/>
          <w:lang w:eastAsia="en-US"/>
        </w:rPr>
      </w:pPr>
      <w:r w:rsidRPr="008B639E">
        <w:t>Anhang B: Formatvorlagen</w:t>
      </w:r>
      <w:r>
        <w:tab/>
      </w:r>
      <w:r>
        <w:fldChar w:fldCharType="begin"/>
      </w:r>
      <w:r>
        <w:instrText xml:space="preserve"> PAGEREF _Toc106022671 \h </w:instrText>
      </w:r>
      <w:r>
        <w:fldChar w:fldCharType="separate"/>
      </w:r>
      <w:r>
        <w:t>21</w:t>
      </w:r>
      <w:r>
        <w:fldChar w:fldCharType="end"/>
      </w:r>
    </w:p>
    <w:p w14:paraId="0FADC059" w14:textId="0083609D" w:rsidR="00CE4254" w:rsidRDefault="00CE4254">
      <w:pPr>
        <w:pStyle w:val="Verzeichnis1"/>
        <w:rPr>
          <w:rFonts w:asciiTheme="minorHAnsi" w:eastAsiaTheme="minorEastAsia" w:hAnsiTheme="minorHAnsi" w:cstheme="minorBidi"/>
          <w:b w:val="0"/>
          <w:szCs w:val="22"/>
          <w:lang w:eastAsia="en-US"/>
        </w:rPr>
      </w:pPr>
      <w:r w:rsidRPr="008B639E">
        <w:t>Index</w:t>
      </w:r>
      <w:r>
        <w:tab/>
      </w:r>
      <w:r>
        <w:fldChar w:fldCharType="begin"/>
      </w:r>
      <w:r>
        <w:instrText xml:space="preserve"> PAGEREF _Toc106022672 \h </w:instrText>
      </w:r>
      <w:r>
        <w:fldChar w:fldCharType="separate"/>
      </w:r>
      <w:r>
        <w:t>22</w:t>
      </w:r>
      <w:r>
        <w:fldChar w:fldCharType="end"/>
      </w:r>
    </w:p>
    <w:p w14:paraId="4AEB0ABD" w14:textId="17B8DC78" w:rsidR="00284FA6" w:rsidRPr="00721A18" w:rsidRDefault="00284FA6">
      <w:pPr>
        <w:pStyle w:val="berschrift1"/>
        <w:numPr>
          <w:ilvl w:val="0"/>
          <w:numId w:val="0"/>
        </w:numPr>
      </w:pPr>
      <w:r w:rsidRPr="00721A18">
        <w:rPr>
          <w:noProof/>
          <w:sz w:val="24"/>
        </w:rPr>
        <w:lastRenderedPageBreak/>
        <w:fldChar w:fldCharType="end"/>
      </w:r>
      <w:bookmarkStart w:id="6" w:name="_Toc106022655"/>
      <w:r w:rsidR="00C70565">
        <w:t>Table of Figures</w:t>
      </w:r>
      <w:bookmarkEnd w:id="6"/>
    </w:p>
    <w:p w14:paraId="78770521" w14:textId="24730EF4" w:rsidR="003D51F4" w:rsidRDefault="003B1208">
      <w:pPr>
        <w:pStyle w:val="Abbildungsverzeichnis"/>
        <w:rPr>
          <w:rFonts w:asciiTheme="minorHAnsi" w:eastAsiaTheme="minorEastAsia" w:hAnsiTheme="minorHAnsi" w:cstheme="minorBidi"/>
          <w:szCs w:val="22"/>
          <w:lang w:eastAsia="en-US"/>
        </w:rPr>
      </w:pPr>
      <w:r>
        <w:fldChar w:fldCharType="begin"/>
      </w:r>
      <w:r>
        <w:instrText xml:space="preserve"> TOC \c "Figure" </w:instrText>
      </w:r>
      <w:r>
        <w:fldChar w:fldCharType="separate"/>
      </w:r>
      <w:r w:rsidR="003D51F4">
        <w:t>Figure 1: structure and overview of RSs derived from Aggarwal (2016)</w:t>
      </w:r>
      <w:r w:rsidR="003D51F4">
        <w:tab/>
      </w:r>
      <w:r w:rsidR="003D51F4">
        <w:fldChar w:fldCharType="begin"/>
      </w:r>
      <w:r w:rsidR="003D51F4">
        <w:instrText xml:space="preserve"> PAGEREF _Toc107181604 \h </w:instrText>
      </w:r>
      <w:r w:rsidR="003D51F4">
        <w:fldChar w:fldCharType="separate"/>
      </w:r>
      <w:r w:rsidR="003D51F4">
        <w:t>14</w:t>
      </w:r>
      <w:r w:rsidR="003D51F4">
        <w:fldChar w:fldCharType="end"/>
      </w:r>
    </w:p>
    <w:p w14:paraId="090CBF5F" w14:textId="31EBD3D6" w:rsidR="003D51F4" w:rsidRDefault="003D51F4">
      <w:pPr>
        <w:pStyle w:val="Abbildungsverzeichnis"/>
        <w:rPr>
          <w:rFonts w:asciiTheme="minorHAnsi" w:eastAsiaTheme="minorEastAsia" w:hAnsiTheme="minorHAnsi" w:cstheme="minorBidi"/>
          <w:szCs w:val="22"/>
          <w:lang w:eastAsia="en-US"/>
        </w:rPr>
      </w:pPr>
      <w:r>
        <w:t>Figure 2: Visualization of a cross layer (Wang et al., 2021)</w:t>
      </w:r>
      <w:r>
        <w:tab/>
      </w:r>
      <w:r>
        <w:fldChar w:fldCharType="begin"/>
      </w:r>
      <w:r>
        <w:instrText xml:space="preserve"> PAGEREF _Toc107181605 \h </w:instrText>
      </w:r>
      <w:r>
        <w:fldChar w:fldCharType="separate"/>
      </w:r>
      <w:r>
        <w:t>21</w:t>
      </w:r>
      <w:r>
        <w:fldChar w:fldCharType="end"/>
      </w:r>
    </w:p>
    <w:p w14:paraId="49166711" w14:textId="53C564D9" w:rsidR="003D51F4" w:rsidRDefault="003D51F4">
      <w:pPr>
        <w:pStyle w:val="Abbildungsverzeichnis"/>
        <w:rPr>
          <w:rFonts w:asciiTheme="minorHAnsi" w:eastAsiaTheme="minorEastAsia" w:hAnsiTheme="minorHAnsi" w:cstheme="minorBidi"/>
          <w:szCs w:val="22"/>
          <w:lang w:eastAsia="en-US"/>
        </w:rPr>
      </w:pPr>
      <w:r>
        <w:t>Figure 3: Possible DCN architectures (Wang et al., 2021)</w:t>
      </w:r>
      <w:r>
        <w:tab/>
      </w:r>
      <w:r>
        <w:fldChar w:fldCharType="begin"/>
      </w:r>
      <w:r>
        <w:instrText xml:space="preserve"> PAGEREF _Toc107181606 \h </w:instrText>
      </w:r>
      <w:r>
        <w:fldChar w:fldCharType="separate"/>
      </w:r>
      <w:r>
        <w:t>22</w:t>
      </w:r>
      <w:r>
        <w:fldChar w:fldCharType="end"/>
      </w:r>
    </w:p>
    <w:p w14:paraId="7B7CE2EB" w14:textId="1FA974CD" w:rsidR="003D51F4" w:rsidRDefault="003D51F4">
      <w:pPr>
        <w:pStyle w:val="Abbildungsverzeichnis"/>
        <w:rPr>
          <w:rFonts w:asciiTheme="minorHAnsi" w:eastAsiaTheme="minorEastAsia" w:hAnsiTheme="minorHAnsi" w:cstheme="minorBidi"/>
          <w:szCs w:val="22"/>
          <w:lang w:eastAsia="en-US"/>
        </w:rPr>
      </w:pPr>
      <w:r>
        <w:t>Figure 4: procedure of artifact development</w:t>
      </w:r>
      <w:r>
        <w:tab/>
      </w:r>
      <w:r>
        <w:fldChar w:fldCharType="begin"/>
      </w:r>
      <w:r>
        <w:instrText xml:space="preserve"> PAGEREF _Toc107181607 \h </w:instrText>
      </w:r>
      <w:r>
        <w:fldChar w:fldCharType="separate"/>
      </w:r>
      <w:r>
        <w:t>26</w:t>
      </w:r>
      <w:r>
        <w:fldChar w:fldCharType="end"/>
      </w:r>
    </w:p>
    <w:p w14:paraId="4AEB0AC3" w14:textId="011A5938" w:rsidR="00284FA6" w:rsidRPr="00721A18" w:rsidRDefault="003B1208">
      <w:r>
        <w:rPr>
          <w:noProof/>
        </w:rPr>
        <w:fldChar w:fldCharType="end"/>
      </w:r>
    </w:p>
    <w:p w14:paraId="4AEB0AC4" w14:textId="1ED99896" w:rsidR="00284FA6" w:rsidRPr="00721A18" w:rsidRDefault="008245A0">
      <w:pPr>
        <w:pStyle w:val="berschrift1"/>
        <w:pageBreakBefore w:val="0"/>
        <w:numPr>
          <w:ilvl w:val="0"/>
          <w:numId w:val="0"/>
        </w:numPr>
      </w:pPr>
      <w:bookmarkStart w:id="7" w:name="_Toc106022656"/>
      <w:r>
        <w:t>List of Tables</w:t>
      </w:r>
      <w:bookmarkEnd w:id="7"/>
    </w:p>
    <w:p w14:paraId="7A011ED8" w14:textId="374C6628" w:rsidR="003D51F4" w:rsidRDefault="002C45F9">
      <w:pPr>
        <w:pStyle w:val="Abbildungsverzeichnis"/>
        <w:rPr>
          <w:rFonts w:asciiTheme="minorHAnsi" w:eastAsiaTheme="minorEastAsia" w:hAnsiTheme="minorHAnsi" w:cstheme="minorBidi"/>
          <w:szCs w:val="22"/>
          <w:lang w:eastAsia="en-US"/>
        </w:rPr>
      </w:pPr>
      <w:r>
        <w:rPr>
          <w:rFonts w:ascii="Times New Roman" w:hAnsi="Times New Roman"/>
          <w:b/>
          <w:sz w:val="24"/>
        </w:rPr>
        <w:fldChar w:fldCharType="begin"/>
      </w:r>
      <w:r>
        <w:rPr>
          <w:rFonts w:ascii="Times New Roman" w:hAnsi="Times New Roman"/>
          <w:b/>
          <w:sz w:val="24"/>
        </w:rPr>
        <w:instrText xml:space="preserve"> TOC \c "Table" </w:instrText>
      </w:r>
      <w:r>
        <w:rPr>
          <w:rFonts w:ascii="Times New Roman" w:hAnsi="Times New Roman"/>
          <w:b/>
          <w:sz w:val="24"/>
        </w:rPr>
        <w:fldChar w:fldCharType="separate"/>
      </w:r>
      <w:r w:rsidR="003D51F4">
        <w:t>Table 1: Artifact specification table</w:t>
      </w:r>
      <w:r w:rsidR="003D51F4">
        <w:tab/>
      </w:r>
      <w:r w:rsidR="003D51F4">
        <w:fldChar w:fldCharType="begin"/>
      </w:r>
      <w:r w:rsidR="003D51F4">
        <w:instrText xml:space="preserve"> PAGEREF _Toc107181597 \h </w:instrText>
      </w:r>
      <w:r w:rsidR="003D51F4">
        <w:fldChar w:fldCharType="separate"/>
      </w:r>
      <w:r w:rsidR="003D51F4">
        <w:t>23</w:t>
      </w:r>
      <w:r w:rsidR="003D51F4">
        <w:fldChar w:fldCharType="end"/>
      </w:r>
    </w:p>
    <w:p w14:paraId="4AEB0AC8" w14:textId="18094B44" w:rsidR="00284FA6" w:rsidRPr="00721A18" w:rsidRDefault="002C45F9">
      <w:pPr>
        <w:pStyle w:val="berschrift1"/>
        <w:numPr>
          <w:ilvl w:val="0"/>
          <w:numId w:val="0"/>
        </w:numPr>
      </w:pPr>
      <w:r>
        <w:rPr>
          <w:rFonts w:ascii="Times New Roman" w:hAnsi="Times New Roman"/>
          <w:b w:val="0"/>
          <w:noProof/>
          <w:kern w:val="0"/>
          <w:sz w:val="24"/>
        </w:rPr>
        <w:lastRenderedPageBreak/>
        <w:fldChar w:fldCharType="end"/>
      </w:r>
      <w:bookmarkStart w:id="8" w:name="_Toc106022657"/>
      <w:r w:rsidR="003C63C2" w:rsidRPr="00721A18">
        <w:t xml:space="preserve">List of </w:t>
      </w:r>
      <w:r w:rsidR="008B357F" w:rsidRPr="00721A18">
        <w:t>Abbreviations</w:t>
      </w:r>
      <w:bookmarkEnd w:id="8"/>
    </w:p>
    <w:p w14:paraId="4AEB0AC9" w14:textId="249A1527" w:rsidR="00284FA6" w:rsidRDefault="00653E75">
      <w:pPr>
        <w:tabs>
          <w:tab w:val="left" w:pos="1440"/>
        </w:tabs>
      </w:pPr>
      <w:r w:rsidRPr="00721A18">
        <w:t>ML</w:t>
      </w:r>
      <w:r w:rsidR="00284FA6" w:rsidRPr="00721A18">
        <w:tab/>
      </w:r>
      <w:r w:rsidR="008245A0">
        <w:t>Machine Learning</w:t>
      </w:r>
    </w:p>
    <w:p w14:paraId="0924CC9C" w14:textId="05354CAE" w:rsidR="008245A0" w:rsidRDefault="00D42694">
      <w:pPr>
        <w:tabs>
          <w:tab w:val="left" w:pos="1440"/>
        </w:tabs>
      </w:pPr>
      <w:r>
        <w:t>GPU</w:t>
      </w:r>
      <w:r>
        <w:tab/>
        <w:t>Graphics Processing Unit</w:t>
      </w:r>
    </w:p>
    <w:p w14:paraId="68CB5FFD" w14:textId="31DDC6D2" w:rsidR="00D42694" w:rsidRDefault="00D42694">
      <w:pPr>
        <w:tabs>
          <w:tab w:val="left" w:pos="1440"/>
        </w:tabs>
      </w:pPr>
      <w:r>
        <w:t>CPU</w:t>
      </w:r>
      <w:r>
        <w:tab/>
        <w:t>Central Processing Unit</w:t>
      </w:r>
    </w:p>
    <w:p w14:paraId="24212BAD" w14:textId="5B59E248" w:rsidR="00D42694" w:rsidRDefault="00177E0B">
      <w:pPr>
        <w:tabs>
          <w:tab w:val="left" w:pos="1440"/>
        </w:tabs>
      </w:pPr>
      <w:r>
        <w:t>RS</w:t>
      </w:r>
      <w:r>
        <w:tab/>
        <w:t>Recommender System</w:t>
      </w:r>
    </w:p>
    <w:p w14:paraId="224AD287" w14:textId="44944DCA" w:rsidR="00177E0B" w:rsidRDefault="00CF6EF9">
      <w:pPr>
        <w:tabs>
          <w:tab w:val="left" w:pos="1440"/>
        </w:tabs>
      </w:pPr>
      <w:r>
        <w:t>CD</w:t>
      </w:r>
      <w:r>
        <w:tab/>
        <w:t>Concept Drift</w:t>
      </w:r>
    </w:p>
    <w:p w14:paraId="0879068B" w14:textId="2DFAAF3D" w:rsidR="00DB780B" w:rsidRDefault="00DB780B">
      <w:pPr>
        <w:tabs>
          <w:tab w:val="left" w:pos="1440"/>
        </w:tabs>
      </w:pPr>
      <w:r>
        <w:t>TFX</w:t>
      </w:r>
      <w:r>
        <w:tab/>
        <w:t>TensorFlow Extended</w:t>
      </w:r>
    </w:p>
    <w:p w14:paraId="05218949" w14:textId="1A76DF37" w:rsidR="00F82526" w:rsidRDefault="00F82526">
      <w:pPr>
        <w:tabs>
          <w:tab w:val="left" w:pos="1440"/>
        </w:tabs>
      </w:pPr>
      <w:r>
        <w:t>TFRS</w:t>
      </w:r>
      <w:r>
        <w:tab/>
        <w:t>Tensor</w:t>
      </w:r>
      <w:r w:rsidR="0039409C">
        <w:t>Flow Recommenders</w:t>
      </w:r>
    </w:p>
    <w:p w14:paraId="5D5E07DC" w14:textId="776EB3E9" w:rsidR="008E68C5" w:rsidRDefault="008E68C5">
      <w:pPr>
        <w:tabs>
          <w:tab w:val="left" w:pos="1440"/>
        </w:tabs>
      </w:pPr>
      <w:r>
        <w:t>DCN</w:t>
      </w:r>
      <w:r>
        <w:tab/>
        <w:t>Deep &amp; Cross Network</w:t>
      </w:r>
    </w:p>
    <w:p w14:paraId="19C487D5" w14:textId="7E1BD43F" w:rsidR="0013073E" w:rsidRDefault="0013073E">
      <w:pPr>
        <w:tabs>
          <w:tab w:val="left" w:pos="1440"/>
        </w:tabs>
      </w:pPr>
      <w:r>
        <w:t>DD</w:t>
      </w:r>
      <w:r>
        <w:tab/>
        <w:t>Data Drift</w:t>
      </w:r>
    </w:p>
    <w:p w14:paraId="0CAA6BA7" w14:textId="70BD5DD2" w:rsidR="0013073E" w:rsidRPr="00721A18" w:rsidRDefault="00707F37">
      <w:pPr>
        <w:tabs>
          <w:tab w:val="left" w:pos="1440"/>
        </w:tabs>
      </w:pPr>
      <w:r>
        <w:t>STEM</w:t>
      </w:r>
      <w:r>
        <w:tab/>
      </w:r>
      <w:r w:rsidR="003504D8">
        <w:t xml:space="preserve">Academic disciplines of </w:t>
      </w:r>
      <w:r w:rsidR="001A2263">
        <w:t xml:space="preserve">science, technology, </w:t>
      </w:r>
      <w:r w:rsidR="006049B8">
        <w:t>engineering</w:t>
      </w:r>
      <w:r w:rsidR="0073196B">
        <w:t>, mathematics</w:t>
      </w:r>
    </w:p>
    <w:p w14:paraId="4AEB0ACA" w14:textId="00864278" w:rsidR="00284FA6" w:rsidRDefault="00416D8F">
      <w:pPr>
        <w:tabs>
          <w:tab w:val="left" w:pos="1440"/>
        </w:tabs>
      </w:pPr>
      <w:r>
        <w:t>PoC</w:t>
      </w:r>
      <w:r w:rsidR="00284FA6" w:rsidRPr="00721A18">
        <w:tab/>
      </w:r>
      <w:r>
        <w:t>Proof of Concept</w:t>
      </w:r>
    </w:p>
    <w:p w14:paraId="39B0AF11" w14:textId="350D4E6D" w:rsidR="00416D8F" w:rsidRDefault="0033641C">
      <w:pPr>
        <w:tabs>
          <w:tab w:val="left" w:pos="1440"/>
        </w:tabs>
      </w:pPr>
      <w:r>
        <w:t>IS</w:t>
      </w:r>
      <w:r>
        <w:tab/>
        <w:t>Information System</w:t>
      </w:r>
    </w:p>
    <w:p w14:paraId="5A868416" w14:textId="3C993DFD" w:rsidR="00D9680F" w:rsidRDefault="00D9680F">
      <w:pPr>
        <w:tabs>
          <w:tab w:val="left" w:pos="1440"/>
        </w:tabs>
      </w:pPr>
      <w:r>
        <w:t>SotA</w:t>
      </w:r>
      <w:r>
        <w:tab/>
        <w:t>State of the Art</w:t>
      </w:r>
    </w:p>
    <w:p w14:paraId="5DEBEF85" w14:textId="4313326F" w:rsidR="006B216F" w:rsidRDefault="006B216F">
      <w:pPr>
        <w:tabs>
          <w:tab w:val="left" w:pos="1440"/>
        </w:tabs>
      </w:pPr>
      <w:r>
        <w:t>AI</w:t>
      </w:r>
      <w:r>
        <w:tab/>
        <w:t>Artificial Intelligence</w:t>
      </w:r>
    </w:p>
    <w:p w14:paraId="5282A9AF" w14:textId="4CB10E27" w:rsidR="0047294B" w:rsidRDefault="0047294B">
      <w:pPr>
        <w:tabs>
          <w:tab w:val="left" w:pos="1440"/>
        </w:tabs>
      </w:pPr>
      <w:r>
        <w:t>API</w:t>
      </w:r>
      <w:r>
        <w:tab/>
      </w:r>
      <w:r w:rsidR="005C1F0B">
        <w:t>Application Programming Interface</w:t>
      </w:r>
    </w:p>
    <w:p w14:paraId="3F78C636" w14:textId="26124831" w:rsidR="00C74E2E" w:rsidRDefault="00C74E2E">
      <w:pPr>
        <w:tabs>
          <w:tab w:val="left" w:pos="1440"/>
        </w:tabs>
      </w:pPr>
      <w:r>
        <w:t>CF</w:t>
      </w:r>
      <w:r>
        <w:tab/>
        <w:t>Collaborative Filtering</w:t>
      </w:r>
    </w:p>
    <w:p w14:paraId="26683BC8" w14:textId="6FD33086" w:rsidR="00F72B15" w:rsidRDefault="00F72B15">
      <w:pPr>
        <w:tabs>
          <w:tab w:val="left" w:pos="1440"/>
        </w:tabs>
      </w:pPr>
      <w:r>
        <w:t>CB</w:t>
      </w:r>
      <w:r>
        <w:tab/>
        <w:t>Content-Based Recommender System</w:t>
      </w:r>
    </w:p>
    <w:p w14:paraId="43EE7EEB" w14:textId="428AF17D" w:rsidR="00690AE0" w:rsidRDefault="00690AE0">
      <w:pPr>
        <w:tabs>
          <w:tab w:val="left" w:pos="1440"/>
        </w:tabs>
      </w:pPr>
      <w:r>
        <w:t>TF-IDF</w:t>
      </w:r>
      <w:r>
        <w:tab/>
        <w:t>T</w:t>
      </w:r>
      <w:r w:rsidRPr="00690AE0">
        <w:t xml:space="preserve">erm </w:t>
      </w:r>
      <w:r>
        <w:t>F</w:t>
      </w:r>
      <w:r w:rsidRPr="00690AE0">
        <w:t>requency-</w:t>
      </w:r>
      <w:r>
        <w:t>I</w:t>
      </w:r>
      <w:r w:rsidRPr="00690AE0">
        <w:t xml:space="preserve">nverse </w:t>
      </w:r>
      <w:r>
        <w:t>D</w:t>
      </w:r>
      <w:r w:rsidRPr="00690AE0">
        <w:t xml:space="preserve">ocument </w:t>
      </w:r>
      <w:r>
        <w:t>F</w:t>
      </w:r>
      <w:r w:rsidRPr="00690AE0">
        <w:t>requency</w:t>
      </w:r>
    </w:p>
    <w:p w14:paraId="675F17D5" w14:textId="182E4028" w:rsidR="00C36E24" w:rsidRDefault="00C36E24">
      <w:pPr>
        <w:tabs>
          <w:tab w:val="left" w:pos="1440"/>
        </w:tabs>
      </w:pPr>
      <w:r>
        <w:t>MF</w:t>
      </w:r>
      <w:r>
        <w:tab/>
        <w:t>Matrix Factorization</w:t>
      </w:r>
    </w:p>
    <w:p w14:paraId="41600796" w14:textId="6A271282" w:rsidR="00C36E24" w:rsidRDefault="00C36E24">
      <w:pPr>
        <w:tabs>
          <w:tab w:val="left" w:pos="1440"/>
        </w:tabs>
      </w:pPr>
      <w:r>
        <w:t>DL</w:t>
      </w:r>
      <w:r>
        <w:tab/>
        <w:t>Deep Learning</w:t>
      </w:r>
    </w:p>
    <w:p w14:paraId="77FDF7A4" w14:textId="783EE3A4" w:rsidR="00C770AF" w:rsidRDefault="00C770AF">
      <w:pPr>
        <w:tabs>
          <w:tab w:val="left" w:pos="1440"/>
        </w:tabs>
      </w:pPr>
      <w:r>
        <w:t>DNN</w:t>
      </w:r>
      <w:r>
        <w:tab/>
        <w:t>Deep Neural Networks</w:t>
      </w:r>
    </w:p>
    <w:p w14:paraId="44AF3AF5" w14:textId="2AA19017" w:rsidR="00C36E24" w:rsidRDefault="00085BCD">
      <w:pPr>
        <w:tabs>
          <w:tab w:val="left" w:pos="1440"/>
        </w:tabs>
      </w:pPr>
      <w:r>
        <w:t>NN</w:t>
      </w:r>
      <w:r>
        <w:tab/>
        <w:t>Neural Network</w:t>
      </w:r>
    </w:p>
    <w:p w14:paraId="132187BE" w14:textId="62F818D1" w:rsidR="00771F85" w:rsidRDefault="00771F85">
      <w:pPr>
        <w:tabs>
          <w:tab w:val="left" w:pos="1440"/>
        </w:tabs>
      </w:pPr>
      <w:r>
        <w:t>ANN</w:t>
      </w:r>
      <w:r>
        <w:tab/>
        <w:t>Artificial Neural Network</w:t>
      </w:r>
    </w:p>
    <w:p w14:paraId="069605ED" w14:textId="0D59543A" w:rsidR="009426D0" w:rsidRDefault="009426D0">
      <w:pPr>
        <w:tabs>
          <w:tab w:val="left" w:pos="1440"/>
        </w:tabs>
      </w:pPr>
      <w:r>
        <w:t>SVD</w:t>
      </w:r>
      <w:r>
        <w:tab/>
        <w:t>Singular Value Decomposition</w:t>
      </w:r>
    </w:p>
    <w:p w14:paraId="3700FF1A" w14:textId="49EE7589" w:rsidR="00763F80" w:rsidRDefault="00763F80">
      <w:pPr>
        <w:tabs>
          <w:tab w:val="left" w:pos="1440"/>
        </w:tabs>
      </w:pPr>
      <w:r>
        <w:t>FM</w:t>
      </w:r>
      <w:r>
        <w:tab/>
        <w:t>Factorization Model</w:t>
      </w:r>
    </w:p>
    <w:p w14:paraId="5C1FEBAC" w14:textId="32B3A459" w:rsidR="00271E8F" w:rsidRDefault="00271E8F">
      <w:pPr>
        <w:tabs>
          <w:tab w:val="left" w:pos="1440"/>
        </w:tabs>
      </w:pPr>
      <w:r>
        <w:t>NLP</w:t>
      </w:r>
      <w:r>
        <w:tab/>
        <w:t>Natural Language Processing</w:t>
      </w:r>
    </w:p>
    <w:p w14:paraId="30B4BB55" w14:textId="1F6561DE" w:rsidR="00BA0E6B" w:rsidRDefault="00BA0E6B">
      <w:pPr>
        <w:tabs>
          <w:tab w:val="left" w:pos="1440"/>
        </w:tabs>
      </w:pPr>
      <w:r>
        <w:t>ReLU</w:t>
      </w:r>
      <w:r>
        <w:tab/>
        <w:t xml:space="preserve">Rectified Linear Unit </w:t>
      </w:r>
    </w:p>
    <w:p w14:paraId="0F683EB8" w14:textId="7C68D0E4" w:rsidR="00A50A1D" w:rsidRDefault="00A50A1D">
      <w:pPr>
        <w:tabs>
          <w:tab w:val="left" w:pos="1440"/>
        </w:tabs>
      </w:pPr>
      <w:r>
        <w:t>QPS</w:t>
      </w:r>
      <w:r>
        <w:tab/>
        <w:t>Queries per Second</w:t>
      </w:r>
    </w:p>
    <w:p w14:paraId="5C22BACE" w14:textId="0D3CE558" w:rsidR="00F63CAE" w:rsidRDefault="00F63CAE">
      <w:pPr>
        <w:tabs>
          <w:tab w:val="left" w:pos="1440"/>
        </w:tabs>
      </w:pPr>
      <w:r>
        <w:t>CACE</w:t>
      </w:r>
      <w:r>
        <w:tab/>
        <w:t>Changing Anything Changes Everything</w:t>
      </w:r>
    </w:p>
    <w:p w14:paraId="4AEB0AD1" w14:textId="6C484554" w:rsidR="00284FA6" w:rsidRDefault="00DA1F03">
      <w:pPr>
        <w:pStyle w:val="berschrift1"/>
      </w:pPr>
      <w:bookmarkStart w:id="9" w:name="_Toc106022658"/>
      <w:r w:rsidRPr="00721A18">
        <w:lastRenderedPageBreak/>
        <w:t>Introduction</w:t>
      </w:r>
      <w:bookmarkEnd w:id="9"/>
    </w:p>
    <w:p w14:paraId="2B988FBE" w14:textId="17E09AEA" w:rsidR="00687DA9" w:rsidRPr="00687DA9" w:rsidRDefault="00687DA9" w:rsidP="00687DA9">
      <w:pPr>
        <w:pStyle w:val="berschrift2"/>
      </w:pPr>
      <w:r>
        <w:t>Preface</w:t>
      </w:r>
    </w:p>
    <w:p w14:paraId="53BF7F8D" w14:textId="5CA4419B" w:rsidR="00AD65B3" w:rsidRDefault="00AD65B3" w:rsidP="00AD65B3">
      <w:r>
        <w:t xml:space="preserve">Over the last two decades Machine Learning (ML) has become one of the fastest growing technical fields with an estimated growth of 21% in 2022 compared to its previous year </w:t>
      </w:r>
      <w:sdt>
        <w:sdtPr>
          <w:alias w:val="To edit, see citavi.com/edit"/>
          <w:tag w:val="CitaviPlaceholder#f96a7a43-8f12-41c7-8d63-022471129269"/>
          <w:id w:val="229201012"/>
          <w:placeholder>
            <w:docPart w:val="5B65F50CA9B9461C8A42E79A132EAA6F"/>
          </w:placeholder>
        </w:sdtPr>
        <w:sdtEndPr/>
        <w:sdtContent>
          <w:r>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fldChar w:fldCharType="separate"/>
          </w:r>
          <w:r w:rsidR="00AB6756">
            <w:t>(Rimol, 2021)</w:t>
          </w:r>
          <w:r>
            <w:fldChar w:fldCharType="end"/>
          </w:r>
        </w:sdtContent>
      </w:sdt>
      <w:r w:rsidR="00EA5468">
        <w:t>.</w:t>
      </w:r>
    </w:p>
    <w:p w14:paraId="748D1478" w14:textId="77777777" w:rsidR="00AD65B3" w:rsidRDefault="00AD65B3" w:rsidP="00AD65B3">
      <w: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396951F2" w:rsidR="00AD65B3" w:rsidRDefault="00AD65B3" w:rsidP="00AD65B3">
      <w:r>
        <w:t>Leveraging these complex algorithms with the computational power of modern GPUs and CPUs, ML has seen application in a large variety of sectors ranging from medicine for diagnostics, to transportation for self-driving cars and e-commerce for shopping cart optimization</w:t>
      </w:r>
      <w:r w:rsidR="00EA5468">
        <w:t xml:space="preserve"> </w:t>
      </w:r>
      <w:sdt>
        <w:sdtPr>
          <w:alias w:val="To edit, see citavi.com/edit"/>
          <w:tag w:val="CitaviPlaceholder#ce140fe9-f0a2-4694-9614-bd507b7f059a"/>
          <w:id w:val="-820112951"/>
          <w:placeholder>
            <w:docPart w:val="5B65F50CA9B9461C8A42E79A132EAA6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ctMDFUMTA6Mzg6MDc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fldChar w:fldCharType="separate"/>
          </w:r>
          <w:r w:rsidR="00AB6756">
            <w:t>(Choy et al., 2018)</w:t>
          </w:r>
          <w:r>
            <w:fldChar w:fldCharType="end"/>
          </w:r>
        </w:sdtContent>
      </w:sdt>
      <w:r w:rsidR="00EA5468">
        <w:t>.</w:t>
      </w:r>
      <w:r>
        <w:t xml:space="preserve"> The latter sector employs so called Recommender Systems (RS) with the goal of suggesting products that coincide with </w:t>
      </w:r>
      <w:r w:rsidR="00CC1728">
        <w:t xml:space="preserve">the </w:t>
      </w:r>
      <w:r>
        <w:t xml:space="preserve">taste of the customer. With the advent of e-commerce, RSs have gained increasing interest from academia and especially the enterprise sector </w:t>
      </w:r>
      <w:sdt>
        <w:sdtPr>
          <w:alias w:val="To edit, see citavi.com/edit"/>
          <w:tag w:val="CitaviPlaceholder#278954a3-e4a2-4598-a2d4-f78b27a3fd16"/>
          <w:id w:val="-25335362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fldChar w:fldCharType="separate"/>
          </w:r>
          <w:r w:rsidR="00AB6756">
            <w:t>(Singh, Choudhury, Dey, &amp; Pramanik, 2021)</w:t>
          </w:r>
          <w:r>
            <w:fldChar w:fldCharType="end"/>
          </w:r>
        </w:sdtContent>
      </w:sdt>
      <w:r w:rsidR="00EA5468">
        <w:t>.</w:t>
      </w:r>
      <w:r>
        <w:t xml:space="preserve"> RSs serve a major role for large tech corporations in engaging, retaining and enticing the user-base of their platform </w:t>
      </w:r>
      <w:sdt>
        <w:sdtPr>
          <w:alias w:val="To edit, see citavi.com/edit"/>
          <w:tag w:val="CitaviPlaceholder#bda6bd5a-4346-4ff0-ae02-ac87cd87e789"/>
          <w:id w:val="-295219485"/>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fldChar w:fldCharType="separate"/>
          </w:r>
          <w:r w:rsidR="00AB6756">
            <w:t>(Jannach &amp; Zanker, 2022)</w:t>
          </w:r>
          <w:r>
            <w:fldChar w:fldCharType="end"/>
          </w:r>
        </w:sdtContent>
      </w:sdt>
      <w:r w:rsidR="00EA5468">
        <w:t>.</w:t>
      </w:r>
      <w: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alias w:val="To edit, see citavi.com/edit"/>
          <w:tag w:val="CitaviPlaceholder#e6538a28-f67d-4710-88eb-ea66bbf39942"/>
          <w:id w:val="20752387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fldChar w:fldCharType="separate"/>
          </w:r>
          <w:r w:rsidR="00AB6756">
            <w:t>(Bennett, Lanning, &amp; others, 2007)</w:t>
          </w:r>
          <w:r>
            <w:fldChar w:fldCharType="end"/>
          </w:r>
        </w:sdtContent>
      </w:sdt>
      <w:r w:rsidR="00EA5468">
        <w:t>.</w:t>
      </w:r>
      <w:r>
        <w:t xml:space="preserve"> To this day datasets of movie ratings remain a popular way to benchmark RSs.</w:t>
      </w:r>
    </w:p>
    <w:p w14:paraId="228E0595" w14:textId="37C97040" w:rsidR="00AD65B3" w:rsidRDefault="00AD65B3" w:rsidP="00AD65B3">
      <w:r>
        <w:t xml:space="preserve">Despite the wide use and success of Recommender Systems and Machine Learning in general, it still is a relatively new field with a lot of research opportunity </w:t>
      </w:r>
      <w:sdt>
        <w:sdtPr>
          <w:alias w:val="To edit, see citavi.com/edit"/>
          <w:tag w:val="CitaviPlaceholder#fbf2fade-24e7-4f4e-9fc4-fe11201fe918"/>
          <w:id w:val="1983122981"/>
          <w:placeholder>
            <w:docPart w:val="5B65F50CA9B9461C8A42E79A132EAA6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y0wMVQxMDozODowN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fldChar w:fldCharType="separate"/>
          </w:r>
          <w:r w:rsidR="00AB6756">
            <w:t>(Jordan &amp; Mitchell, 2015)</w:t>
          </w:r>
          <w:r>
            <w:fldChar w:fldCharType="end"/>
          </w:r>
        </w:sdtContent>
      </w:sdt>
      <w:r w:rsidR="00A519AD">
        <w:t>.</w:t>
      </w:r>
      <w: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alias w:val="To edit, see citavi.com/edit"/>
          <w:tag w:val="CitaviPlaceholder#417c9adb-2f0c-40f2-b855-ef5b0d1f1658"/>
          <w:id w:val="763505616"/>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fldChar w:fldCharType="separate"/>
          </w:r>
          <w:r w:rsidR="00AB6756">
            <w:t>(Khusro, Ali, &amp; Ullah, 2016)</w:t>
          </w:r>
          <w:r>
            <w:fldChar w:fldCharType="end"/>
          </w:r>
        </w:sdtContent>
      </w:sdt>
      <w:r w:rsidR="00A519AD">
        <w:t>.</w:t>
      </w:r>
      <w: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alias w:val="To edit, see citavi.com/edit"/>
          <w:tag w:val="CitaviPlaceholder#724f2151-465f-4ccc-8491-87681df2dc33"/>
          <w:id w:val="-457647517"/>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fldChar w:fldCharType="separate"/>
          </w:r>
          <w:r w:rsidR="00AB6756">
            <w:t>(Miranda, 2021)</w:t>
          </w:r>
          <w:r>
            <w:fldChar w:fldCharType="end"/>
          </w:r>
        </w:sdtContent>
      </w:sdt>
      <w:r w:rsidR="00A519AD">
        <w:t>.</w:t>
      </w:r>
    </w:p>
    <w:p w14:paraId="3D78F7B3" w14:textId="716378FB" w:rsidR="00AD65B3" w:rsidRDefault="00AD65B3" w:rsidP="00AD65B3">
      <w:r>
        <w:t xml:space="preserve">MLOps emerged from the paradigm of DevOps and seeks to apply an automated and standardized approach to the lifecycle of ML applications, similar to what DevOps does for conventional Software. MLOps is attuned to the specific needs and problems of </w:t>
      </w:r>
      <w:r>
        <w:lastRenderedPageBreak/>
        <w:t xml:space="preserve">Machine Learning, such that its practices vary from those of DevOps, while still sharing the same goal of rapid and frequent deployment of Software </w:t>
      </w:r>
      <w:sdt>
        <w:sdtPr>
          <w:alias w:val="To edit, see citavi.com/edit"/>
          <w:tag w:val="CitaviPlaceholder#8ff5dcd9-e7b2-47fd-86b4-71bb2549d477"/>
          <w:id w:val="-1803229179"/>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fldChar w:fldCharType="separate"/>
          </w:r>
          <w:r w:rsidR="00AB6756">
            <w:t>(Makinen, Skogstrom, Laaksonen, &amp; Mikkonen, 2021)</w:t>
          </w:r>
          <w:r>
            <w:fldChar w:fldCharType="end"/>
          </w:r>
        </w:sdtContent>
      </w:sdt>
      <w:r w:rsidR="00A519AD">
        <w:t>.</w:t>
      </w:r>
      <w:r>
        <w:t xml:space="preserve"> The effect of data quality on the ML model presupposes that data quality management is an integral part of every MLOps system, since data quality affects all aspects of the </w:t>
      </w:r>
      <w:r w:rsidR="00EA276C">
        <w:t>m</w:t>
      </w:r>
      <w:r>
        <w:t xml:space="preserve">achine </w:t>
      </w:r>
      <w:r w:rsidR="00EA276C">
        <w:t>l</w:t>
      </w:r>
      <w:r>
        <w:t xml:space="preserve">earning lifecycle </w:t>
      </w:r>
      <w:sdt>
        <w:sdtPr>
          <w:alias w:val="To edit, see citavi.com/edit"/>
          <w:tag w:val="CitaviPlaceholder#d2f70262-8032-4307-bb4e-657e0e4d8ab2"/>
          <w:id w:val="-1247959303"/>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fldChar w:fldCharType="separate"/>
          </w:r>
          <w:r w:rsidR="00AB6756">
            <w:t>(Renggli et al., 2021)</w:t>
          </w:r>
          <w:r>
            <w:fldChar w:fldCharType="end"/>
          </w:r>
        </w:sdtContent>
      </w:sdt>
      <w:r w:rsidR="00A519AD">
        <w:t>.</w:t>
      </w:r>
      <w:r>
        <w:t xml:space="preserve"> Detrimental data to the ML system’s performance can manifest itself in different ways. </w:t>
      </w:r>
    </w:p>
    <w:p w14:paraId="64C36E4F" w14:textId="03185CC8" w:rsidR="00AD65B3" w:rsidRDefault="00AD65B3" w:rsidP="00AD65B3">
      <w:r>
        <w:t xml:space="preserve">One manifestation is </w:t>
      </w:r>
      <w:r w:rsidR="005B306E">
        <w:t>c</w:t>
      </w:r>
      <w:r>
        <w:t xml:space="preserve">oncept </w:t>
      </w:r>
      <w:r w:rsidR="005B306E">
        <w:t>d</w:t>
      </w:r>
      <w:r>
        <w:t xml:space="preserve">rift (CD), which describes a changing outcome </w:t>
      </w:r>
      <w:r w:rsidRPr="00412AC0">
        <w:rPr>
          <w:i/>
        </w:rPr>
        <w:t>y</w:t>
      </w:r>
      <w:r>
        <w:t xml:space="preserve"> to a constant input </w:t>
      </w:r>
      <w:r w:rsidRPr="00412AC0">
        <w:rPr>
          <w:i/>
        </w:rPr>
        <w:t>x</w:t>
      </w:r>
      <w:r>
        <w:t xml:space="preserve"> over time </w:t>
      </w:r>
      <w:sdt>
        <w:sdtPr>
          <w:alias w:val="To edit, see citavi.com/edit"/>
          <w:tag w:val="CitaviPlaceholder#64ba4aaf-8cbd-484e-9df7-a11426e87cdb"/>
          <w:id w:val="1523128822"/>
          <w:placeholder>
            <w:docPart w:val="5B65F50CA9B9461C8A42E79A132EAA6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fldChar w:fldCharType="separate"/>
          </w:r>
          <w:r w:rsidR="00AB6756">
            <w:t>(Lu et al., 2018)</w:t>
          </w:r>
          <w:r>
            <w:fldChar w:fldCharType="end"/>
          </w:r>
        </w:sdtContent>
      </w:sdt>
      <w:r w:rsidR="00A519AD">
        <w:t>.</w:t>
      </w:r>
      <w: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t>outputs</w:t>
      </w:r>
      <w:r>
        <w:t xml:space="preserve"> of RSs are</w:t>
      </w:r>
      <w:r w:rsidR="00224C47">
        <w:t xml:space="preserve"> </w:t>
      </w:r>
      <w:r w:rsidR="00AB5E34">
        <w:t xml:space="preserve">generally </w:t>
      </w:r>
      <w: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r>
        <w:t xml:space="preserve">The product of this work, called an artifact, will be the implementation of a </w:t>
      </w:r>
      <w:r w:rsidR="00F07845">
        <w:t>c</w:t>
      </w:r>
      <w:r>
        <w:t xml:space="preserve">oncept </w:t>
      </w:r>
      <w:r w:rsidR="00F07845">
        <w:t>d</w:t>
      </w:r>
      <w:r>
        <w:t xml:space="preserve">rift-aware MLOps pipeline for a RS. CD-awareness meaning, that it possesses the ability to account for potential CD in the data. </w:t>
      </w:r>
    </w:p>
    <w:p w14:paraId="06AECBCA" w14:textId="459F7C54" w:rsidR="0049218D" w:rsidRDefault="00AD65B3" w:rsidP="0049218D">
      <w: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p>
    <w:p w14:paraId="12718D37" w14:textId="6B861B53" w:rsidR="000104D3" w:rsidRDefault="000104D3" w:rsidP="0049218D">
      <w:r>
        <w:t xml:space="preserve">This research follows the </w:t>
      </w:r>
      <w:r w:rsidR="005D31A5">
        <w:t xml:space="preserve">design science research (DSR) methodology of </w:t>
      </w:r>
      <w:r w:rsidR="00C15DEA">
        <w:t>Alan R. Hevner</w:t>
      </w:r>
      <w:r w:rsidR="00761802">
        <w:t xml:space="preserve"> </w:t>
      </w:r>
      <w:sdt>
        <w:sdtPr>
          <w:alias w:val="To edit, see citavi.com/edit"/>
          <w:tag w:val="CitaviPlaceholder#7e09ea69-d6f9-4c55-a112-45fc60b0b07a"/>
          <w:id w:val="-1598012924"/>
          <w:placeholder>
            <w:docPart w:val="DefaultPlaceholder_-1854013440"/>
          </w:placeholder>
        </w:sdtPr>
        <w:sdtEndPr/>
        <w:sdtContent>
          <w:r w:rsidR="00761802">
            <w:fldChar w:fldCharType="begin"/>
          </w:r>
          <w:r w:rsidR="007618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fldChar w:fldCharType="separate"/>
          </w:r>
          <w:r w:rsidR="00AB6756">
            <w:t>(Hevner, March, Park, &amp; Ram, 2004)</w:t>
          </w:r>
          <w:r w:rsidR="00761802">
            <w:fldChar w:fldCharType="end"/>
          </w:r>
        </w:sdtContent>
      </w:sdt>
      <w:r w:rsidR="005155C0">
        <w:t>.</w:t>
      </w:r>
    </w:p>
    <w:p w14:paraId="22B79E75" w14:textId="77777777" w:rsidR="00382F90" w:rsidRDefault="00687DA9" w:rsidP="00382F90">
      <w:pPr>
        <w:pStyle w:val="berschrift2"/>
      </w:pPr>
      <w:r>
        <w:t>Research Methodology</w:t>
      </w:r>
      <w:r w:rsidRPr="00687DA9">
        <w:t xml:space="preserve"> </w:t>
      </w:r>
    </w:p>
    <w:p w14:paraId="2EE5E1FB" w14:textId="5100B1F3" w:rsidR="00687DA9" w:rsidRDefault="00687DA9" w:rsidP="00687DA9">
      <w:r>
        <w:t xml:space="preserve">Design science is a research paradigm that emerged as a differentiation to natural science in STEM. Natural science, also referred to as behavioral science, is associated with fields like mathematics, physics, biology and chemistry. Its research methodology follows the objective of uncovering facts and theories about reality. Juxtaposed to the natural science lies the design science. Instead of uncovering rules and theories about the nature of reality, design science sets out to engineer and create artifacts with tools from scientific literature. Design science is predominantly represented in the engineering and computer science fields, where proof of concepts (PoC) and prototypes are the result of a lot of academic works. Both behavioral science and design science have distinguished approaches on how to conduct research. </w:t>
      </w:r>
    </w:p>
    <w:p w14:paraId="441B159A" w14:textId="3B6285C0" w:rsidR="00687DA9" w:rsidRDefault="00687DA9" w:rsidP="00687DA9">
      <w:r>
        <w:lastRenderedPageBreak/>
        <w:t xml:space="preserve">Design science research contains a set of frameworks and best practices to manage academic work in the design science department. One of the more prominent methodologies is Alan R. Hevner’s “three cycles” of DSR </w:t>
      </w:r>
      <w:sdt>
        <w:sdtPr>
          <w:alias w:val="To edit, see citavi.com/edit"/>
          <w:tag w:val="CitaviPlaceholder#5f96b97e-424d-4c84-ac68-837d5f26885b"/>
          <w:id w:val="-370303936"/>
          <w:placeholder>
            <w:docPart w:val="BCB570C20C23414DABE4B9E2411FE2E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fldChar w:fldCharType="separate"/>
          </w:r>
          <w:r w:rsidR="00AB6756">
            <w:t>(Hevner et al., 2004)</w:t>
          </w:r>
          <w:r>
            <w:fldChar w:fldCharType="end"/>
          </w:r>
        </w:sdtContent>
      </w:sdt>
      <w: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design science from other research paradigms </w:t>
      </w:r>
      <w:sdt>
        <w:sdtPr>
          <w:alias w:val="To edit, see citavi.com/edit"/>
          <w:tag w:val="CitaviPlaceholder#52e223f7-40d0-4a71-8745-4da0c3da527b"/>
          <w:id w:val="-1962177658"/>
          <w:placeholder>
            <w:docPart w:val="BCB570C20C23414DABE4B9E2411FE2E9"/>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3LTAxVDEwOjM4OjA3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fldChar w:fldCharType="separate"/>
          </w:r>
          <w:r w:rsidR="00AB6756">
            <w:t>(Hevner, 2007)</w:t>
          </w:r>
          <w:r>
            <w:fldChar w:fldCharType="end"/>
          </w:r>
        </w:sdtContent>
      </w:sdt>
      <w:r>
        <w:t xml:space="preserve">. </w:t>
      </w:r>
    </w:p>
    <w:p w14:paraId="5E18905B" w14:textId="77777777" w:rsidR="00687DA9" w:rsidRDefault="00687DA9" w:rsidP="00687DA9">
      <w: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design science research. It could range from a theoretical model that was derived from other academic work, to a physical prototype or a production-ready software system. </w:t>
      </w:r>
    </w:p>
    <w:p w14:paraId="6F66E3F9" w14:textId="1EA5B196" w:rsidR="00687DA9" w:rsidRDefault="00687DA9" w:rsidP="00687DA9">
      <w:r>
        <w:t xml:space="preserve">The goal of DSR is to create an innovative artifact, which incorporates both theoretical-scientific, as well as the practical-environmental (e.g. business) aspects into its design. The iteration through the three cycles creates a mutual feedback-loop between the artifact and the science and business environment </w:t>
      </w:r>
      <w:sdt>
        <w:sdtPr>
          <w:alias w:val="To edit, see citavi.com/edit"/>
          <w:tag w:val="CitaviPlaceholder#9d143756-1002-4a99-9226-7b34ca3005c6"/>
          <w:id w:val="-1597253109"/>
          <w:placeholder>
            <w:docPart w:val="16CB27FDA48C4BFEBF499D29698DFE3F"/>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fldChar w:fldCharType="separate"/>
          </w:r>
          <w:r w:rsidR="00AB6756">
            <w:t>(Hevner et al., 2004)</w:t>
          </w:r>
          <w:r>
            <w:fldChar w:fldCharType="end"/>
          </w:r>
        </w:sdtContent>
      </w:sdt>
      <w:r>
        <w:t xml:space="preserve">. The result is an artifact, which is attuned to the business needs of an enterprise, while also holding scientific value and enriching the academic field with new insights and findings. </w:t>
      </w:r>
    </w:p>
    <w:p w14:paraId="5944BD65" w14:textId="77777777" w:rsidR="00687DA9" w:rsidRDefault="00687DA9" w:rsidP="00687DA9">
      <w:r>
        <w:t>In the following, the three cycles will be elaborated in more detail.</w:t>
      </w:r>
    </w:p>
    <w:p w14:paraId="3D22A1EF" w14:textId="77777777" w:rsidR="00687DA9" w:rsidRDefault="00687DA9" w:rsidP="00687DA9"/>
    <w:p w14:paraId="74AB2A48" w14:textId="7C47E68D" w:rsidR="00687DA9" w:rsidRDefault="00687DA9" w:rsidP="00687DA9">
      <w:pPr>
        <w:pStyle w:val="Listenabsatz"/>
        <w:numPr>
          <w:ilvl w:val="0"/>
          <w:numId w:val="17"/>
        </w:numPr>
      </w:pPr>
      <w:r w:rsidRPr="00FA1424">
        <w:rPr>
          <w:b/>
        </w:rPr>
        <w:t>The relevance cycle</w:t>
      </w:r>
      <w:r w:rsidRPr="00FA1424">
        <w:t>:</w:t>
      </w:r>
      <w:r>
        <w:t xml:space="preserve"> </w:t>
      </w:r>
      <w:r w:rsidRPr="00FA1424">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alias w:val="To edit, see citavi.com/edit"/>
          <w:tag w:val="CitaviPlaceholder#d751a2f7-e27f-4c30-8846-91f698649ed9"/>
          <w:id w:val="-1673797241"/>
          <w:placeholder>
            <w:docPart w:val="16CB27FDA48C4BFEBF499D29698DFE3F"/>
          </w:placeholder>
        </w:sdtPr>
        <w:sdtEndPr/>
        <w:sdtContent>
          <w:r w:rsidRPr="00FA1424">
            <w:fldChar w:fldCharType="begin"/>
          </w:r>
          <w:r w:rsidRPr="00FA142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fldChar w:fldCharType="separate"/>
          </w:r>
          <w:r w:rsidR="00AB6756">
            <w:t>(Hevner &amp; Chatterjee, 2010)</w:t>
          </w:r>
          <w:r w:rsidRPr="00FA1424">
            <w:fldChar w:fldCharType="end"/>
          </w:r>
        </w:sdtContent>
      </w:sdt>
      <w:r>
        <w:t>.</w:t>
      </w:r>
      <w:r w:rsidRPr="00FA1424">
        <w:t xml:space="preserve"> In this work the results of the relevance cycle are to be found in the introduction of this paper. </w:t>
      </w:r>
    </w:p>
    <w:p w14:paraId="658211E7" w14:textId="77777777" w:rsidR="00687DA9" w:rsidRPr="00FA1424" w:rsidRDefault="00687DA9" w:rsidP="00687DA9">
      <w:pPr>
        <w:pStyle w:val="Listenabsatz"/>
      </w:pPr>
    </w:p>
    <w:p w14:paraId="49F5AD99" w14:textId="0184A6B8" w:rsidR="00687DA9" w:rsidRDefault="00687DA9" w:rsidP="00687DA9">
      <w:pPr>
        <w:pStyle w:val="Listenabsatz"/>
        <w:numPr>
          <w:ilvl w:val="0"/>
          <w:numId w:val="17"/>
        </w:numPr>
      </w:pPr>
      <w:r w:rsidRPr="0026717E">
        <w:rPr>
          <w:b/>
        </w:rPr>
        <w:t>The rigor cycle</w:t>
      </w:r>
      <w:r w:rsidRPr="0026717E">
        <w:t>:</w:t>
      </w:r>
      <w:r>
        <w:t xml:space="preserve"> </w:t>
      </w:r>
      <w:r w:rsidRPr="0026717E">
        <w:t xml:space="preserve">Following the relevance cycle, comes the rigor cycle. While the relevance cycle establishes the requirements for the project, the rigor cycle introduces the methods, drawn from scientific literature, used to create the artifact </w:t>
      </w:r>
      <w:sdt>
        <w:sdtPr>
          <w:alias w:val="To edit, see citavi.com/edit"/>
          <w:tag w:val="CitaviPlaceholder#f8131e2d-9375-48e2-ab8c-c7f98b999d43"/>
          <w:id w:val="930393478"/>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fldChar w:fldCharType="separate"/>
          </w:r>
          <w:r w:rsidR="00AB6756">
            <w:t>(Hevner &amp; Chatterjee, 2010)</w:t>
          </w:r>
          <w:r w:rsidRPr="0026717E">
            <w:fldChar w:fldCharType="end"/>
          </w:r>
        </w:sdtContent>
      </w:sdt>
      <w:r>
        <w:t>.</w:t>
      </w:r>
      <w:r w:rsidRPr="0026717E">
        <w:t xml:space="preserve"> This so called </w:t>
      </w:r>
      <w:r w:rsidRPr="0026717E">
        <w:rPr>
          <w:i/>
        </w:rPr>
        <w:t>knowledge base</w:t>
      </w:r>
      <w:r w:rsidRPr="0026717E">
        <w:t xml:space="preserve"> consists of engineering methods and scientific theories and sets the foundation from which the artifact will be designed and built from. A thorough rigor cycle ensures that the artifact is grounded on state-of-the-art literature from the academic field. </w:t>
      </w:r>
      <w:r w:rsidRPr="0026717E">
        <w:lastRenderedPageBreak/>
        <w:t xml:space="preserve">This establishes the connection to other scientific contributions and thus sets it apart from routine designs and routine design processes </w:t>
      </w:r>
      <w:sdt>
        <w:sdtPr>
          <w:alias w:val="To edit, see citavi.com/edit"/>
          <w:tag w:val="CitaviPlaceholder#048014a7-80cc-4254-a23e-00cb6fe88ea3"/>
          <w:id w:val="-456725086"/>
          <w:placeholder>
            <w:docPart w:val="16CB27FDA48C4BFEBF499D29698DFE3F"/>
          </w:placeholder>
        </w:sdtPr>
        <w:sdtEndPr/>
        <w:sdtContent>
          <w:r w:rsidRPr="0026717E">
            <w:fldChar w:fldCharType="begin"/>
          </w:r>
          <w:r w:rsidRPr="0026717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fldChar w:fldCharType="separate"/>
          </w:r>
          <w:r w:rsidR="00AB6756">
            <w:t>(Hevner &amp; Chatterjee, 2010)</w:t>
          </w:r>
          <w:r w:rsidRPr="0026717E">
            <w:fldChar w:fldCharType="end"/>
          </w:r>
        </w:sdtContent>
      </w:sdt>
      <w:r>
        <w:t>.</w:t>
      </w:r>
      <w:r w:rsidRPr="0026717E">
        <w:t xml:space="preserve"> The rigor cycle gives the artifact the scientific weight it requires to be acknowledged as an academic contribution, consequently it is vital that the design of the artifact draws sufficiently from the knowledge base of the rigor cycle.</w:t>
      </w:r>
      <w:r>
        <w:t xml:space="preserve"> The knowledge base is referenced in the State of Research of this paper</w:t>
      </w:r>
    </w:p>
    <w:p w14:paraId="7111A8E3" w14:textId="77777777" w:rsidR="00687DA9" w:rsidRPr="0026717E" w:rsidRDefault="00687DA9" w:rsidP="00687DA9">
      <w:pPr>
        <w:pStyle w:val="Listenabsatz"/>
      </w:pPr>
    </w:p>
    <w:p w14:paraId="4D88F24B" w14:textId="578A3C07" w:rsidR="00687DA9" w:rsidRDefault="00687DA9" w:rsidP="00687DA9">
      <w:pPr>
        <w:pStyle w:val="Listenabsatz"/>
        <w:numPr>
          <w:ilvl w:val="0"/>
          <w:numId w:val="17"/>
        </w:numPr>
      </w:pPr>
      <w:r w:rsidRPr="0091308C">
        <w:rPr>
          <w:b/>
        </w:rPr>
        <w:t>The design cycle</w:t>
      </w:r>
      <w:r w:rsidRPr="0026717E">
        <w:t>:</w:t>
      </w:r>
      <w:r>
        <w:t xml:space="preserve"> </w:t>
      </w:r>
      <w:r w:rsidRPr="0091308C">
        <w:t>“</w:t>
      </w:r>
      <w:r w:rsidRPr="0091308C">
        <w:rPr>
          <w:i/>
          <w:iCs/>
        </w:rPr>
        <w:t>The internal design cycle is the heart of any design science research project.</w:t>
      </w:r>
      <w:r w:rsidRPr="0091308C">
        <w:t xml:space="preserve">” </w:t>
      </w:r>
      <w:sdt>
        <w:sdtPr>
          <w:alias w:val="To edit, see citavi.com/edit"/>
          <w:tag w:val="CitaviPlaceholder#94cefcf9-30b5-4ee2-bd0c-c2dd404b6065"/>
          <w:id w:val="-1994941019"/>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fldChar w:fldCharType="separate"/>
          </w:r>
          <w:r w:rsidR="00AB6756">
            <w:t>(Hevner &amp; Chatterjee, 2010)</w:t>
          </w:r>
          <w:r w:rsidRPr="0091308C">
            <w:fldChar w:fldCharType="end"/>
          </w:r>
        </w:sdtContent>
      </w:sdt>
      <w:r w:rsidRPr="0091308C">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alias w:val="To edit, see citavi.com/edit"/>
          <w:tag w:val="CitaviPlaceholder#6a7d2dde-b343-4715-aa43-13bad87d262a"/>
          <w:id w:val="104776940"/>
          <w:placeholder>
            <w:docPart w:val="16CB27FDA48C4BFEBF499D29698DFE3F"/>
          </w:placeholder>
        </w:sdtPr>
        <w:sdtEndPr/>
        <w:sdtContent>
          <w:r w:rsidRPr="0091308C">
            <w:fldChar w:fldCharType="begin"/>
          </w:r>
          <w:r w:rsidRPr="0091308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fldChar w:fldCharType="separate"/>
          </w:r>
          <w:r w:rsidR="00AB6756">
            <w:t>(Hevner &amp; Chatterjee, 2010)</w:t>
          </w:r>
          <w:r w:rsidRPr="0091308C">
            <w:fldChar w:fldCharType="end"/>
          </w:r>
        </w:sdtContent>
      </w:sdt>
      <w:r>
        <w:t>.</w:t>
      </w:r>
      <w:r w:rsidRPr="0091308C">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t xml:space="preserve"> The design cycle is documented in the Artifact design chapter of this paper.</w:t>
      </w:r>
    </w:p>
    <w:p w14:paraId="19C3FB65" w14:textId="7F7129DF" w:rsidR="00687DA9" w:rsidRDefault="00687DA9" w:rsidP="00687DA9">
      <w:r>
        <w:t xml:space="preserve">DSR is a non-linear process. With progression of the research project, the relevance, rigor, and design cycle can change as new insights are garnered. Through iterative cycles Hevner’s DSR methodology accounts for the often unpredictable nature of the artifact creation process. Should either parts of the relevance, rigor or design fall out of line with the current state of the project, it needs to be updated by reiteration </w:t>
      </w:r>
      <w:sdt>
        <w:sdtPr>
          <w:alias w:val="To edit, see citavi.com/edit"/>
          <w:tag w:val="CitaviPlaceholder#9b03dffe-c5ed-43f6-92dc-0c8e3b8105f0"/>
          <w:id w:val="-1820107131"/>
          <w:placeholder>
            <w:docPart w:val="0EDFB2DA68714282984689419D53049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fldChar w:fldCharType="separate"/>
          </w:r>
          <w:r w:rsidR="00AB6756">
            <w:t>(Hevner et al., 2004)</w:t>
          </w:r>
          <w:r>
            <w:fldChar w:fldCharType="end"/>
          </w:r>
          <w:r>
            <w:t>.</w:t>
          </w:r>
        </w:sdtContent>
      </w:sdt>
    </w:p>
    <w:p w14:paraId="6B4711EA" w14:textId="3F5656CE" w:rsidR="00687DA9" w:rsidRPr="0049218D" w:rsidRDefault="00687DA9" w:rsidP="00382F90">
      <w:r>
        <w:t>Once the research is conducted and the artifact is created it itself becomes part of the knowledge base, whose insights can now be used for other research projects.</w:t>
      </w:r>
    </w:p>
    <w:p w14:paraId="392F6773" w14:textId="482D73C4" w:rsidR="00764FAE" w:rsidRDefault="00B12EAE">
      <w:pPr>
        <w:pStyle w:val="berschrift1"/>
      </w:pPr>
      <w:r>
        <w:lastRenderedPageBreak/>
        <w:t xml:space="preserve">Current </w:t>
      </w:r>
      <w:r w:rsidR="00536E4A">
        <w:t>Environment &amp;</w:t>
      </w:r>
      <w:r>
        <w:t xml:space="preserve"> State of Research</w:t>
      </w:r>
    </w:p>
    <w:p w14:paraId="5F380713" w14:textId="72ECF716" w:rsidR="003D19F2" w:rsidRDefault="00897072" w:rsidP="003D19F2">
      <w:pPr>
        <w:pStyle w:val="berschrift2"/>
      </w:pPr>
      <w:bookmarkStart w:id="10" w:name="_Toc106022660"/>
      <w:r>
        <w:t>Environment</w:t>
      </w:r>
      <w:bookmarkEnd w:id="10"/>
    </w:p>
    <w:p w14:paraId="547259E5" w14:textId="04B5964C" w:rsidR="00320487" w:rsidRDefault="00C852D1" w:rsidP="00C852D1">
      <w:r>
        <w:t>Machine Learning serve</w:t>
      </w:r>
      <w:r w:rsidR="009F6538">
        <w:t>s</w:t>
      </w:r>
      <w:r>
        <w:t xml:space="preserve"> great value to businesses.</w:t>
      </w:r>
      <w:r w:rsidR="006248C8">
        <w:t xml:space="preserve"> </w:t>
      </w:r>
      <w:r w:rsidR="00E271AB">
        <w:t xml:space="preserve">In 2017, </w:t>
      </w:r>
      <w:r w:rsidR="001E4891">
        <w:t>Netflix for</w:t>
      </w:r>
      <w:r w:rsidR="001157DB">
        <w:t xml:space="preserve"> instance</w:t>
      </w:r>
      <w:r w:rsidR="001E4891">
        <w:t xml:space="preserve"> claimed</w:t>
      </w:r>
      <w:r w:rsidR="008F6648">
        <w:t xml:space="preserve"> </w:t>
      </w:r>
      <w:r w:rsidR="005278AC">
        <w:t xml:space="preserve">an </w:t>
      </w:r>
      <w:r w:rsidR="001E4891">
        <w:t xml:space="preserve">estimated saving of </w:t>
      </w:r>
      <w:r w:rsidR="00413FC9">
        <w:t>$</w:t>
      </w:r>
      <w:r w:rsidR="001E4891">
        <w:t>1 billion</w:t>
      </w:r>
      <w:r w:rsidR="00413FC9">
        <w:t xml:space="preserve"> </w:t>
      </w:r>
      <w:r w:rsidR="001E4891">
        <w:t xml:space="preserve">through </w:t>
      </w:r>
      <w:r w:rsidR="000A44CF">
        <w:t>the</w:t>
      </w:r>
      <w:r w:rsidR="00320487">
        <w:t>ir</w:t>
      </w:r>
      <w:r w:rsidR="000A44CF">
        <w:t xml:space="preserve"> use </w:t>
      </w:r>
      <w:r w:rsidR="00320487">
        <w:t xml:space="preserve">of </w:t>
      </w:r>
      <w:r w:rsidR="000A44CF">
        <w:t>RS</w:t>
      </w:r>
      <w:r w:rsidR="000F69CF">
        <w:t>s</w:t>
      </w:r>
      <w:r w:rsidR="003F3742">
        <w:t xml:space="preserve"> </w:t>
      </w:r>
      <w:sdt>
        <w:sdtPr>
          <w:alias w:val="To edit, see citavi.com/edit"/>
          <w:tag w:val="CitaviPlaceholder#87cc480c-88ac-4e43-8c75-42844eccb20a"/>
          <w:id w:val="82881187"/>
          <w:placeholder>
            <w:docPart w:val="DefaultPlaceholder_-1854013440"/>
          </w:placeholder>
        </w:sdtPr>
        <w:sdtEndPr/>
        <w:sdtContent>
          <w:r w:rsidR="003F3742">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fldChar w:fldCharType="separate"/>
          </w:r>
          <w:r w:rsidR="00AB6756">
            <w:t>(Columbus, 2017)</w:t>
          </w:r>
          <w:r w:rsidR="003F3742">
            <w:fldChar w:fldCharType="end"/>
          </w:r>
        </w:sdtContent>
      </w:sdt>
      <w:r w:rsidR="005155C0">
        <w:t>.</w:t>
      </w:r>
      <w:r w:rsidR="00D624E2">
        <w:t xml:space="preserve"> </w:t>
      </w:r>
      <w:r w:rsidR="00125A37">
        <w:t xml:space="preserve">Since </w:t>
      </w:r>
      <w:r w:rsidR="0015517C">
        <w:t>2017</w:t>
      </w:r>
      <w:r w:rsidR="00537196">
        <w:t>,</w:t>
      </w:r>
      <w:r w:rsidR="00827B81">
        <w:t xml:space="preserve"> ML algorithms became more sophisticated</w:t>
      </w:r>
      <w:r w:rsidR="00EE7B57">
        <w:t xml:space="preserve"> and</w:t>
      </w:r>
      <w:r w:rsidR="00827B81">
        <w:t xml:space="preserve"> hardware more powerful</w:t>
      </w:r>
      <w:r w:rsidR="005C1F9E">
        <w:t xml:space="preserve"> </w:t>
      </w:r>
      <w:r w:rsidR="000616E6">
        <w:t>to make A</w:t>
      </w:r>
      <w:r w:rsidR="000047D1">
        <w:t xml:space="preserve">rtificial </w:t>
      </w:r>
      <w:r w:rsidR="000616E6">
        <w:t>I</w:t>
      </w:r>
      <w:r w:rsidR="000047D1">
        <w:t>ntelligence (AI</w:t>
      </w:r>
      <w:r w:rsidR="00A47A5A">
        <w:rPr>
          <w:rStyle w:val="Funotenzeichen"/>
        </w:rPr>
        <w:footnoteReference w:id="1"/>
      </w:r>
      <w:r w:rsidR="000047D1">
        <w:t>)</w:t>
      </w:r>
      <w:r w:rsidR="000616E6">
        <w:t xml:space="preserve"> operations </w:t>
      </w:r>
      <w:r w:rsidR="003A617B">
        <w:t xml:space="preserve">more efficient, effective and </w:t>
      </w:r>
      <w:r w:rsidR="001807BC">
        <w:t xml:space="preserve">in return more </w:t>
      </w:r>
      <w:r w:rsidR="003A617B">
        <w:t>profitable.</w:t>
      </w:r>
      <w:r w:rsidR="009153F1">
        <w:t xml:space="preserve"> </w:t>
      </w:r>
      <w:r w:rsidR="002C3336">
        <w:t xml:space="preserve">Gartner calculated </w:t>
      </w:r>
      <w:r w:rsidR="0051683D">
        <w:t>the</w:t>
      </w:r>
      <w:r w:rsidR="00E47BDD">
        <w:t xml:space="preserve"> </w:t>
      </w:r>
      <w:r w:rsidR="0051683D">
        <w:t xml:space="preserve">revenue of the </w:t>
      </w:r>
      <w:r w:rsidR="00E47BDD">
        <w:t>AI</w:t>
      </w:r>
      <w:r w:rsidR="00EC248F">
        <w:t xml:space="preserve"> software market </w:t>
      </w:r>
      <w:r w:rsidR="0051683D">
        <w:t>to be</w:t>
      </w:r>
      <w:r w:rsidR="00C47DD1">
        <w:t xml:space="preserve"> over</w:t>
      </w:r>
      <w:r w:rsidR="00EC248F">
        <w:t xml:space="preserve"> $51</w:t>
      </w:r>
      <w:r w:rsidR="00833ADC">
        <w:t xml:space="preserve"> </w:t>
      </w:r>
      <w:r w:rsidR="00EC248F">
        <w:t>billion</w:t>
      </w:r>
      <w:r w:rsidR="00BE5883">
        <w:t xml:space="preserve"> in the year 2021 with a </w:t>
      </w:r>
      <w:r w:rsidR="00167523">
        <w:t>prediction to surpass $60 billion by the end of 2022</w:t>
      </w:r>
      <w:r w:rsidR="007B25A4">
        <w:t xml:space="preserve"> </w:t>
      </w:r>
      <w:sdt>
        <w:sdtPr>
          <w:alias w:val="To edit, see citavi.com/edit"/>
          <w:tag w:val="CitaviPlaceholder#0ddd4189-88ce-4cd9-978a-cc647c5c6478"/>
          <w:id w:val="112026728"/>
          <w:placeholder>
            <w:docPart w:val="DefaultPlaceholder_-1854013440"/>
          </w:placeholder>
        </w:sdtPr>
        <w:sdtEndPr/>
        <w:sdtContent>
          <w:r w:rsidR="007B25A4">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fldChar w:fldCharType="separate"/>
          </w:r>
          <w:r w:rsidR="00AB6756">
            <w:t>(Rimol, 2021)</w:t>
          </w:r>
          <w:r w:rsidR="007B25A4">
            <w:fldChar w:fldCharType="end"/>
          </w:r>
        </w:sdtContent>
      </w:sdt>
      <w:r w:rsidR="005155C0">
        <w:t>.</w:t>
      </w:r>
      <w:r w:rsidR="000C4990">
        <w:t xml:space="preserve"> </w:t>
      </w:r>
      <w:r w:rsidR="00056785">
        <w:t xml:space="preserve">Open-source software, ML cloud services </w:t>
      </w:r>
      <w:r w:rsidR="009D6016">
        <w:t xml:space="preserve">and an active community make AI more accessible to a </w:t>
      </w:r>
      <w:r w:rsidR="009A5796">
        <w:t>wide variety of business</w:t>
      </w:r>
      <w:r w:rsidR="001563BA">
        <w:t>es</w:t>
      </w:r>
      <w:r w:rsidR="00070DD2">
        <w:t>.</w:t>
      </w:r>
      <w:r w:rsidR="003D140A">
        <w:t xml:space="preserve"> </w:t>
      </w:r>
      <w:r w:rsidR="00070DD2">
        <w:t xml:space="preserve">These developments make </w:t>
      </w:r>
      <w:r w:rsidR="00671D3F">
        <w:t xml:space="preserve">a growing number </w:t>
      </w:r>
      <w:r w:rsidR="00A65E36">
        <w:t xml:space="preserve">of institutions </w:t>
      </w:r>
      <w:r w:rsidR="008E760D">
        <w:t>consider</w:t>
      </w:r>
      <w:r w:rsidR="00140D67">
        <w:t xml:space="preserve"> optimizing, </w:t>
      </w:r>
      <w:r w:rsidR="001F06DF">
        <w:t>augmenting</w:t>
      </w:r>
      <w:r w:rsidR="00140D67">
        <w:t>, or</w:t>
      </w:r>
      <w:r w:rsidR="00FE4352">
        <w:t xml:space="preserve"> even</w:t>
      </w:r>
      <w:r w:rsidR="00DB7D3B">
        <w:t xml:space="preserve"> </w:t>
      </w:r>
      <w:r w:rsidR="00140D67">
        <w:t>re</w:t>
      </w:r>
      <w:r w:rsidR="000653B6">
        <w:t>inventing</w:t>
      </w:r>
      <w:r w:rsidR="00721F39">
        <w:t xml:space="preserve"> their </w:t>
      </w:r>
      <w:r w:rsidR="001F06DF">
        <w:t xml:space="preserve">current </w:t>
      </w:r>
      <w:r w:rsidR="00C85300">
        <w:t>operation</w:t>
      </w:r>
      <w:r w:rsidR="00FC6E7F">
        <w:t>s</w:t>
      </w:r>
      <w:r w:rsidR="00C85300">
        <w:t xml:space="preserve"> with ML</w:t>
      </w:r>
      <w:r w:rsidR="009A5796">
        <w:t>.</w:t>
      </w:r>
      <w:r w:rsidR="0015517C">
        <w:t xml:space="preserve"> </w:t>
      </w:r>
      <w:r w:rsidR="00D624E2">
        <w:t>McKinsey</w:t>
      </w:r>
      <w:r w:rsidR="003E5841">
        <w:t xml:space="preserve">’s </w:t>
      </w:r>
      <w:r w:rsidR="00A124DE">
        <w:t>“The state of AI in 2021</w:t>
      </w:r>
      <w:r w:rsidR="00A97088">
        <w:t xml:space="preserve">” </w:t>
      </w:r>
      <w:r w:rsidR="003E5841">
        <w:t xml:space="preserve">reported </w:t>
      </w:r>
      <w:r w:rsidR="004342B2">
        <w:t xml:space="preserve">that </w:t>
      </w:r>
      <w:r w:rsidR="00A97088">
        <w:t xml:space="preserve">56% </w:t>
      </w:r>
      <w:r w:rsidR="00CD312E">
        <w:t xml:space="preserve">of </w:t>
      </w:r>
      <w:r w:rsidR="004342B2">
        <w:t xml:space="preserve">their surveyed </w:t>
      </w:r>
      <w:r w:rsidR="005E7D55">
        <w:t xml:space="preserve">businesses have adopted </w:t>
      </w:r>
      <w:r w:rsidR="00CD312E">
        <w:t xml:space="preserve">ML and AI </w:t>
      </w:r>
      <w:r w:rsidR="005E7D55">
        <w:t xml:space="preserve">in at least one </w:t>
      </w:r>
      <w:r w:rsidR="00700A1F">
        <w:t>of their business functions</w:t>
      </w:r>
      <w:r w:rsidR="00773E1F">
        <w:t>.</w:t>
      </w:r>
      <w:r w:rsidR="00700A1F">
        <w:t xml:space="preserve"> </w:t>
      </w:r>
      <w:r w:rsidR="00773E1F">
        <w:t>An</w:t>
      </w:r>
      <w:r w:rsidR="00700A1F">
        <w:t xml:space="preserve"> increase of 6% compared to the preceding year</w:t>
      </w:r>
      <w:r w:rsidR="00F26C78">
        <w:t xml:space="preserve"> </w:t>
      </w:r>
      <w:sdt>
        <w:sdtPr>
          <w:alias w:val="To edit, see citavi.com/edit"/>
          <w:tag w:val="CitaviPlaceholder#eb92eda5-93e7-420e-ae32-de9fadac9ff1"/>
          <w:id w:val="-1647039729"/>
          <w:placeholder>
            <w:docPart w:val="DefaultPlaceholder_-1854013440"/>
          </w:placeholder>
        </w:sdtPr>
        <w:sdtEndPr/>
        <w:sdtContent>
          <w:r w:rsidR="00F26C78">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fldChar w:fldCharType="separate"/>
          </w:r>
          <w:r w:rsidR="00AB6756">
            <w:t>(Chui, Hall, Singla, &amp; Sukharevsky, 2021)</w:t>
          </w:r>
          <w:r w:rsidR="00F26C78">
            <w:fldChar w:fldCharType="end"/>
          </w:r>
        </w:sdtContent>
      </w:sdt>
      <w:r w:rsidR="00AE1850">
        <w:t>.</w:t>
      </w:r>
      <w:r w:rsidR="00895B60">
        <w:t xml:space="preserve"> It’s apparent that ML</w:t>
      </w:r>
      <w:r w:rsidR="000B50D9">
        <w:t xml:space="preserve"> and AI</w:t>
      </w:r>
      <w:r w:rsidR="00BD1A2C">
        <w:t xml:space="preserve"> receive increasing</w:t>
      </w:r>
      <w:r w:rsidR="00514775">
        <w:t xml:space="preserve"> interest in the enterprise sector.</w:t>
      </w:r>
      <w:r w:rsidR="00205E02">
        <w:t xml:space="preserve"> </w:t>
      </w:r>
    </w:p>
    <w:p w14:paraId="730BFAF6" w14:textId="0334B933" w:rsidR="00171DDA" w:rsidRDefault="00AF7D77" w:rsidP="00C852D1">
      <w:r>
        <w:t>According to a survey conducted by Refinitiv</w:t>
      </w:r>
      <w:r w:rsidR="00186F97">
        <w:t>,</w:t>
      </w:r>
      <w:r w:rsidR="00832957">
        <w:t xml:space="preserve"> out of 4</w:t>
      </w:r>
      <w:r w:rsidR="0031104B">
        <w:t xml:space="preserve">47 </w:t>
      </w:r>
      <w:r w:rsidR="007B2327">
        <w:t xml:space="preserve">international </w:t>
      </w:r>
      <w:r w:rsidR="0031104B">
        <w:t>institutions</w:t>
      </w:r>
      <w:r w:rsidR="007B2327">
        <w:t xml:space="preserve"> that</w:t>
      </w:r>
      <w:r w:rsidR="00786FE2">
        <w:t xml:space="preserve"> use</w:t>
      </w:r>
      <w:r w:rsidR="00AB30AC">
        <w:t xml:space="preserve"> ML, </w:t>
      </w:r>
      <w:r w:rsidR="001E283F">
        <w:t xml:space="preserve">only </w:t>
      </w:r>
      <w:r w:rsidR="00AB30AC">
        <w:t xml:space="preserve">46% </w:t>
      </w:r>
      <w:r w:rsidR="00F85445">
        <w:t xml:space="preserve">have </w:t>
      </w:r>
      <w:r w:rsidR="005635C0">
        <w:t>deployed AI in multiple areas</w:t>
      </w:r>
      <w:r w:rsidR="00AF58E5">
        <w:t xml:space="preserve"> and </w:t>
      </w:r>
      <w:r w:rsidR="00CB5C06">
        <w:t>are core to its business, whereas 44%</w:t>
      </w:r>
      <w:r w:rsidR="00967E6A">
        <w:t xml:space="preserve"> deployed ML in pockets</w:t>
      </w:r>
      <w:r w:rsidR="003A2768">
        <w:t xml:space="preserve">, while the remaining 10% </w:t>
      </w:r>
      <w:r w:rsidR="00977F9E">
        <w:t xml:space="preserve">were </w:t>
      </w:r>
      <w:r w:rsidR="003A2768">
        <w:t>still prototyping</w:t>
      </w:r>
      <w:r w:rsidR="00F404E4">
        <w:t xml:space="preserve"> and investing in its infrastructure</w:t>
      </w:r>
      <w:r w:rsidR="00C45B21">
        <w:t xml:space="preserve"> </w:t>
      </w:r>
      <w:sdt>
        <w:sdtPr>
          <w:alias w:val="To edit, see citavi.com/edit"/>
          <w:tag w:val="CitaviPlaceholder#1c9b28ce-0c62-46c8-8d9e-fba30b670435"/>
          <w:id w:val="-397286969"/>
          <w:placeholder>
            <w:docPart w:val="DefaultPlaceholder_-1854013440"/>
          </w:placeholder>
        </w:sdtPr>
        <w:sdtEndPr/>
        <w:sdtContent>
          <w:r w:rsidR="00C45B2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fldChar w:fldCharType="separate"/>
          </w:r>
          <w:r w:rsidR="00AB6756">
            <w:t>(Baker, 2019)</w:t>
          </w:r>
          <w:r w:rsidR="00C45B21">
            <w:fldChar w:fldCharType="end"/>
          </w:r>
        </w:sdtContent>
      </w:sdt>
      <w:r w:rsidR="00AE1850">
        <w:t>.</w:t>
      </w:r>
      <w:r w:rsidR="00B2257B">
        <w:t xml:space="preserve"> </w:t>
      </w:r>
      <w:r w:rsidR="00602471">
        <w:t xml:space="preserve">This indicates </w:t>
      </w:r>
      <w:r w:rsidR="00AB7C1E">
        <w:t xml:space="preserve">that a majority of enterprises, while </w:t>
      </w:r>
      <w:r w:rsidR="006106B6">
        <w:t>considering or using ML for their business</w:t>
      </w:r>
      <w:r w:rsidR="00B36ED5">
        <w:t>es</w:t>
      </w:r>
      <w:r w:rsidR="006106B6">
        <w:t xml:space="preserve">, struggle to </w:t>
      </w:r>
      <w:r w:rsidR="004B0960">
        <w:t>embed it into their</w:t>
      </w:r>
      <w:r w:rsidR="0042042B">
        <w:t xml:space="preserve"> existing</w:t>
      </w:r>
      <w:r w:rsidR="00286621">
        <w:t xml:space="preserve"> infrastructure. </w:t>
      </w:r>
      <w:r w:rsidR="001C184F">
        <w:t xml:space="preserve">This </w:t>
      </w:r>
      <w:r w:rsidR="00BE23C9">
        <w:t xml:space="preserve">observation </w:t>
      </w:r>
      <w:r w:rsidR="001C184F">
        <w:t xml:space="preserve">is also supported </w:t>
      </w:r>
      <w:r w:rsidR="00BE23C9">
        <w:t xml:space="preserve">by </w:t>
      </w:r>
      <w:r w:rsidR="00784336">
        <w:t xml:space="preserve">Algorithmia’s 2020 report on </w:t>
      </w:r>
      <w:r w:rsidR="00D30084">
        <w:t xml:space="preserve">enterprise </w:t>
      </w:r>
      <w:r w:rsidR="00784336">
        <w:t>machine learning</w:t>
      </w:r>
      <w:r w:rsidR="00D30084">
        <w:t xml:space="preserve">, which </w:t>
      </w:r>
      <w:r w:rsidR="00A538DA">
        <w:t>uncovers that 55%</w:t>
      </w:r>
      <w:r w:rsidR="00942F2F">
        <w:t xml:space="preserve"> of companies</w:t>
      </w:r>
      <w:r w:rsidR="00B13D46">
        <w:t xml:space="preserve"> “</w:t>
      </w:r>
      <w:r w:rsidR="00B13D46" w:rsidRPr="002B4D53">
        <w:rPr>
          <w:i/>
          <w:iCs/>
        </w:rPr>
        <w:t>actively developing</w:t>
      </w:r>
      <w:r w:rsidR="00D342BE" w:rsidRPr="002B4D53">
        <w:rPr>
          <w:i/>
          <w:iCs/>
        </w:rPr>
        <w:t xml:space="preserve"> machine learning lifecycles</w:t>
      </w:r>
      <w:r w:rsidR="002B4D53" w:rsidRPr="002B4D53">
        <w:rPr>
          <w:i/>
          <w:iCs/>
        </w:rPr>
        <w:t xml:space="preserve"> or […] beginning their machine learning journey</w:t>
      </w:r>
      <w:r w:rsidR="002B4D53">
        <w:t>”</w:t>
      </w:r>
      <w:r w:rsidR="000173CE">
        <w:t xml:space="preserve"> </w:t>
      </w:r>
      <w:sdt>
        <w:sdtPr>
          <w:alias w:val="To edit, see citavi.com/edit"/>
          <w:tag w:val="CitaviPlaceholder#58d79011-ef42-4ffa-9dd1-c9ab53c7bf50"/>
          <w:id w:val="1056443831"/>
          <w:placeholder>
            <w:docPart w:val="DefaultPlaceholder_-1854013440"/>
          </w:placeholder>
        </w:sdtPr>
        <w:sdtEndPr/>
        <w:sdtContent>
          <w:r w:rsidR="000173CE">
            <w:fldChar w:fldCharType="begin"/>
          </w:r>
          <w:r w:rsidR="000173C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Y2E2MGVkLTc1OWEtNGFhYS04YTgwLTYyZmEyYzcwZTRj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1OGQ3OTAxMS1lZjQyLTRmZmEtOWRkMS1jOWFiNTNjN2JmNTAiLCJUZXh0IjoiKEFsZ29yaXRobWlhKSIsIldBSVZlcnNpb24iOiI2LjEyLjAuMCJ9}</w:instrText>
          </w:r>
          <w:r w:rsidR="000173CE">
            <w:fldChar w:fldCharType="separate"/>
          </w:r>
          <w:r w:rsidR="00AB6756">
            <w:t>(Algorithmia)</w:t>
          </w:r>
          <w:r w:rsidR="000173CE">
            <w:fldChar w:fldCharType="end"/>
          </w:r>
        </w:sdtContent>
      </w:sdt>
      <w:r w:rsidR="00BE329A">
        <w:t xml:space="preserve"> hav</w:t>
      </w:r>
      <w:r w:rsidR="00FE49E2">
        <w:t>e</w:t>
      </w:r>
      <w:r w:rsidR="00BE329A">
        <w:t xml:space="preserve"> </w:t>
      </w:r>
      <w:r w:rsidR="00AB732B">
        <w:t xml:space="preserve">yet </w:t>
      </w:r>
      <w:r w:rsidR="00FE49E2">
        <w:t xml:space="preserve">to </w:t>
      </w:r>
      <w:r w:rsidR="00BE329A">
        <w:t>deploy a machine learning model.</w:t>
      </w:r>
      <w:r w:rsidR="00F82DEC">
        <w:t xml:space="preserve"> This </w:t>
      </w:r>
      <w:r w:rsidR="000A273A">
        <w:t xml:space="preserve">report </w:t>
      </w:r>
      <w:r w:rsidR="00762E41">
        <w:t xml:space="preserve">highlights that </w:t>
      </w:r>
      <w:r w:rsidR="00B72E48">
        <w:t xml:space="preserve">a lot of the main difficulties of ML lie in its operational aspect, such as reproducibility, versioning of models and </w:t>
      </w:r>
      <w:r w:rsidR="004C573F">
        <w:t xml:space="preserve">scaling </w:t>
      </w:r>
      <w:r w:rsidR="000433AE">
        <w:t xml:space="preserve">of </w:t>
      </w:r>
      <w:r w:rsidR="004C573F">
        <w:t>the ML system.</w:t>
      </w:r>
      <w:r w:rsidR="00F52FC3">
        <w:t xml:space="preserve"> This leads to </w:t>
      </w:r>
      <w:r w:rsidR="00F96D84">
        <w:t>“</w:t>
      </w:r>
      <w:r w:rsidR="00F96D84" w:rsidRPr="00F96D84">
        <w:rPr>
          <w:i/>
        </w:rPr>
        <w:t>unreasonably</w:t>
      </w:r>
      <w:r w:rsidR="003B5C65">
        <w:rPr>
          <w:i/>
        </w:rPr>
        <w:t xml:space="preserve"> long roads to deployment</w:t>
      </w:r>
      <w:r w:rsidR="00F96D84">
        <w:t>”</w:t>
      </w:r>
      <w:r w:rsidR="005C3778">
        <w:t xml:space="preserve"> </w:t>
      </w:r>
      <w:sdt>
        <w:sdtPr>
          <w:alias w:val="To edit, see citavi.com/edit"/>
          <w:tag w:val="CitaviPlaceholder#a8a2d0a6-d634-41f2-b662-d42f834b514a"/>
          <w:id w:val="66008069"/>
          <w:placeholder>
            <w:docPart w:val="DefaultPlaceholder_-1854013440"/>
          </w:placeholder>
        </w:sdtPr>
        <w:sdtEndPr/>
        <w:sdtContent>
          <w:r w:rsidR="005C3778">
            <w:fldChar w:fldCharType="begin"/>
          </w:r>
          <w:r w:rsidR="005C377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TI3MTU5LTcxYmMtNDk2Yy04YmYwLTBmZTc0YTVjMjJhYS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NhOGEyZDBhNi1kNjM0LTQxZjItYjY2Mi1kNDJmODM0YjUxNGEiLCJUZXh0IjoiKEFsZ29yaXRobWlhKSIsIldBSVZlcnNpb24iOiI2LjEyLjAuMCJ9}</w:instrText>
          </w:r>
          <w:r w:rsidR="005C3778">
            <w:fldChar w:fldCharType="separate"/>
          </w:r>
          <w:r w:rsidR="00AB6756">
            <w:t>(Algorithmia)</w:t>
          </w:r>
          <w:r w:rsidR="005C3778">
            <w:fldChar w:fldCharType="end"/>
          </w:r>
        </w:sdtContent>
      </w:sdt>
      <w:r w:rsidR="00F96D84">
        <w:t xml:space="preserve"> </w:t>
      </w:r>
      <w:r w:rsidR="003B5C65">
        <w:t xml:space="preserve">and </w:t>
      </w:r>
      <w:r w:rsidR="00A23505">
        <w:t xml:space="preserve">impedes </w:t>
      </w:r>
      <w:r w:rsidR="006372FE">
        <w:t>evolving the ML system to higher levels of maturity</w:t>
      </w:r>
      <w:r w:rsidR="00D51BB3">
        <w:t xml:space="preserve"> </w:t>
      </w:r>
      <w:sdt>
        <w:sdtPr>
          <w:alias w:val="To edit, see citavi.com/edit"/>
          <w:tag w:val="CitaviPlaceholder#870447b9-59ae-4ae0-8167-2b0a0e843160"/>
          <w:id w:val="-902370351"/>
          <w:placeholder>
            <w:docPart w:val="DefaultPlaceholder_-1854013440"/>
          </w:placeholder>
        </w:sdtPr>
        <w:sdtEndPr/>
        <w:sdtContent>
          <w:r w:rsidR="00D51BB3">
            <w:fldChar w:fldCharType="begin"/>
          </w:r>
          <w:r w:rsidR="00D51B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fldChar w:fldCharType="separate"/>
          </w:r>
          <w:r w:rsidR="00AB6756">
            <w:t>(Algorithmia)</w:t>
          </w:r>
          <w:r w:rsidR="00D51BB3">
            <w:fldChar w:fldCharType="end"/>
          </w:r>
        </w:sdtContent>
      </w:sdt>
      <w:r w:rsidR="00AE1850">
        <w:t>.</w:t>
      </w:r>
      <w:r w:rsidR="00050499">
        <w:t xml:space="preserve"> Another Refinitiv </w:t>
      </w:r>
      <w:r w:rsidR="00FA7506">
        <w:t xml:space="preserve">study </w:t>
      </w:r>
      <w:r w:rsidR="009622A1">
        <w:t xml:space="preserve">also </w:t>
      </w:r>
      <w:r w:rsidR="00FA7506">
        <w:t xml:space="preserve">identified </w:t>
      </w:r>
      <w:r w:rsidR="00884D97">
        <w:t xml:space="preserve">lacking data quality to </w:t>
      </w:r>
      <w:r w:rsidR="00A949A4">
        <w:t>remain</w:t>
      </w:r>
      <w:r w:rsidR="00884D97">
        <w:t xml:space="preserve"> the biggest </w:t>
      </w:r>
      <w:r w:rsidR="00AA6330">
        <w:t xml:space="preserve">challenge for ML and </w:t>
      </w:r>
      <w:r w:rsidR="0068556B">
        <w:t>d</w:t>
      </w:r>
      <w:r w:rsidR="00AA6330">
        <w:t xml:space="preserve">ata </w:t>
      </w:r>
      <w:r w:rsidR="0068556B">
        <w:t>s</w:t>
      </w:r>
      <w:r w:rsidR="00AA6330">
        <w:t>cience</w:t>
      </w:r>
      <w:r w:rsidR="00104C91">
        <w:t xml:space="preserve"> </w:t>
      </w:r>
      <w:sdt>
        <w:sdtPr>
          <w:alias w:val="To edit, see citavi.com/edit"/>
          <w:tag w:val="CitaviPlaceholder#cc041e23-657e-4153-b283-15a33c6771e5"/>
          <w:id w:val="369489882"/>
          <w:placeholder>
            <w:docPart w:val="DefaultPlaceholder_-1854013440"/>
          </w:placeholder>
        </w:sdtPr>
        <w:sdtEndPr/>
        <w:sdtContent>
          <w:r w:rsidR="00104C91">
            <w:fldChar w:fldCharType="begin"/>
          </w:r>
          <w:r w:rsidR="00E128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fldChar w:fldCharType="separate"/>
          </w:r>
          <w:r w:rsidR="00AB6756">
            <w:t>(Refinitiv, 2020)</w:t>
          </w:r>
          <w:r w:rsidR="00104C91">
            <w:fldChar w:fldCharType="end"/>
          </w:r>
        </w:sdtContent>
      </w:sdt>
      <w:r w:rsidR="00AE1850">
        <w:t>.</w:t>
      </w:r>
    </w:p>
    <w:p w14:paraId="4391A58D" w14:textId="614D5D33" w:rsidR="00B65E23" w:rsidRDefault="002A30C4" w:rsidP="00C852D1">
      <w:r>
        <w:t>The</w:t>
      </w:r>
      <w:r w:rsidR="002428BF">
        <w:t xml:space="preserve"> </w:t>
      </w:r>
      <w:r>
        <w:t xml:space="preserve">aforementioned </w:t>
      </w:r>
      <w:r w:rsidR="002428BF">
        <w:t>McKinsey whitepaper made the observation</w:t>
      </w:r>
      <w:r w:rsidR="00733494">
        <w:t xml:space="preserve"> that</w:t>
      </w:r>
      <w:r w:rsidR="00B52649">
        <w:t xml:space="preserve"> </w:t>
      </w:r>
      <w:r w:rsidR="0000310B">
        <w:t xml:space="preserve">companies </w:t>
      </w:r>
      <w:r w:rsidR="00B52649">
        <w:t>most successful with AI</w:t>
      </w:r>
      <w:r w:rsidR="00F75F18">
        <w:t xml:space="preserve"> </w:t>
      </w:r>
      <w:r w:rsidR="00B82D97">
        <w:t xml:space="preserve">were employing advanced operation </w:t>
      </w:r>
      <w:r w:rsidR="00BC00B0">
        <w:t>procedures such as</w:t>
      </w:r>
      <w:r w:rsidR="00F74B6C">
        <w:t xml:space="preserve"> MLOps, as well as </w:t>
      </w:r>
      <w:r w:rsidR="0054698A">
        <w:t>putting greater effort in</w:t>
      </w:r>
      <w:r w:rsidR="00213CB2">
        <w:t>to</w:t>
      </w:r>
      <w:r w:rsidR="0054698A">
        <w:t xml:space="preserve"> mitigating </w:t>
      </w:r>
      <w:r w:rsidR="00EA3630">
        <w:t xml:space="preserve">and reacting to </w:t>
      </w:r>
      <w:r w:rsidR="00D53CCC">
        <w:t>“</w:t>
      </w:r>
      <w:r w:rsidR="00D53CCC" w:rsidRPr="00D53CCC">
        <w:rPr>
          <w:i/>
        </w:rPr>
        <w:t>AI-related-risks</w:t>
      </w:r>
      <w:r w:rsidR="00D53CCC">
        <w:t>”</w:t>
      </w:r>
      <w:r w:rsidR="00EA3630">
        <w:t xml:space="preserve">, such as </w:t>
      </w:r>
      <w:r w:rsidR="0086592F">
        <w:t>c</w:t>
      </w:r>
      <w:r w:rsidR="00EA3630">
        <w:t xml:space="preserve">oncept </w:t>
      </w:r>
      <w:r w:rsidR="0086592F">
        <w:t>d</w:t>
      </w:r>
      <w:r w:rsidR="00EA3630">
        <w:t>rift</w:t>
      </w:r>
      <w:r w:rsidR="00EC5D7E">
        <w:t>.</w:t>
      </w:r>
      <w:r w:rsidR="00EF4AB1">
        <w:t xml:space="preserve"> This </w:t>
      </w:r>
      <w:r w:rsidR="00C43988">
        <w:t xml:space="preserve">applies to the </w:t>
      </w:r>
      <w:r w:rsidR="00F62A34">
        <w:t>operation of RSs as well</w:t>
      </w:r>
      <w:r w:rsidR="005360D3">
        <w:t>.</w:t>
      </w:r>
      <w:r w:rsidR="00FE27F9">
        <w:t xml:space="preserve"> Operationalizing the ML lifecycle and ensuring high m</w:t>
      </w:r>
      <w:r w:rsidR="00A8799D">
        <w:t xml:space="preserve">odel quality through data quality assurance </w:t>
      </w:r>
      <w:r w:rsidR="008A41B1">
        <w:t>are essential to a RS</w:t>
      </w:r>
      <w:r w:rsidR="007517C0">
        <w:t xml:space="preserve"> in a</w:t>
      </w:r>
      <w:r w:rsidR="002460F3">
        <w:t xml:space="preserve"> </w:t>
      </w:r>
      <w:r w:rsidR="007517C0">
        <w:t xml:space="preserve">productive </w:t>
      </w:r>
      <w:r w:rsidR="00F13F9D">
        <w:t>environment</w:t>
      </w:r>
      <w:r w:rsidR="009132A9">
        <w:t>.</w:t>
      </w:r>
      <w:r w:rsidR="00043FB6">
        <w:t xml:space="preserve"> A</w:t>
      </w:r>
      <w:r w:rsidR="00ED6611">
        <w:t xml:space="preserve"> data-centric </w:t>
      </w:r>
      <w:r w:rsidR="00C75468">
        <w:t xml:space="preserve">approach </w:t>
      </w:r>
      <w:r w:rsidR="00700651">
        <w:t xml:space="preserve">to RSs </w:t>
      </w:r>
      <w:r w:rsidR="00633E24">
        <w:t xml:space="preserve">combined with </w:t>
      </w:r>
      <w:r w:rsidR="00633E24">
        <w:lastRenderedPageBreak/>
        <w:t>the</w:t>
      </w:r>
      <w:r w:rsidR="005E0BE4">
        <w:t xml:space="preserve"> application of</w:t>
      </w:r>
      <w:r w:rsidR="00C75468">
        <w:t xml:space="preserve"> MLOps practices</w:t>
      </w:r>
      <w:r w:rsidR="00633E24">
        <w:t xml:space="preserve"> should </w:t>
      </w:r>
      <w:r w:rsidR="00C472B3">
        <w:t xml:space="preserve">prevent or </w:t>
      </w:r>
      <w:r w:rsidR="00633E24">
        <w:t xml:space="preserve">alleviate </w:t>
      </w:r>
      <w:r w:rsidR="007F5CD9">
        <w:t>unsatisfactory</w:t>
      </w:r>
      <w:r w:rsidR="008D1D80">
        <w:t xml:space="preserve"> RS performance while ensuring </w:t>
      </w:r>
      <w:r w:rsidR="00676A79">
        <w:t>maintainability and repro</w:t>
      </w:r>
      <w:r w:rsidR="00736362">
        <w:t xml:space="preserve">ducibility </w:t>
      </w:r>
      <w:r w:rsidR="003263C0">
        <w:t xml:space="preserve">to an mostly automated </w:t>
      </w:r>
      <w:r w:rsidR="00DB2B3C">
        <w:t xml:space="preserve">ML </w:t>
      </w:r>
      <w:r w:rsidR="003263C0">
        <w:t>process.</w:t>
      </w:r>
      <w:r w:rsidR="00EC5459">
        <w:t xml:space="preserve"> </w:t>
      </w:r>
      <w:r w:rsidR="0031323C">
        <w:t xml:space="preserve">Especially </w:t>
      </w:r>
      <w:r w:rsidR="00DC14CA">
        <w:t>the phenomen</w:t>
      </w:r>
      <w:r w:rsidR="004F7585">
        <w:t>on</w:t>
      </w:r>
      <w:r w:rsidR="00DC14CA">
        <w:t xml:space="preserve"> of </w:t>
      </w:r>
      <w:r w:rsidR="00C9029F">
        <w:t xml:space="preserve">concept drift </w:t>
      </w:r>
      <w:r w:rsidR="001D5A01">
        <w:t xml:space="preserve">needs to be accounted for as it is an inevitable occurrence for </w:t>
      </w:r>
      <w:r w:rsidR="00DC14CA">
        <w:t>a majority of real world data.</w:t>
      </w:r>
      <w:r w:rsidR="004F7585">
        <w:t xml:space="preserve"> A key challenge</w:t>
      </w:r>
      <w:r w:rsidR="00C5496A">
        <w:t xml:space="preserve"> for</w:t>
      </w:r>
      <w:r w:rsidR="00A73AE4">
        <w:t xml:space="preserve"> RS</w:t>
      </w:r>
      <w:r w:rsidR="00DF2EF7">
        <w:t>s</w:t>
      </w:r>
      <w:r w:rsidR="00A73AE4">
        <w:t xml:space="preserve"> </w:t>
      </w:r>
      <w:r w:rsidR="00DC37A0">
        <w:t xml:space="preserve">is its </w:t>
      </w:r>
      <w:r w:rsidR="00FC74E9">
        <w:t xml:space="preserve">often </w:t>
      </w:r>
      <w:r w:rsidR="00DC37A0">
        <w:t xml:space="preserve">unpredictable </w:t>
      </w:r>
      <w:r w:rsidR="00E0349C">
        <w:t>nature and sudden</w:t>
      </w:r>
      <w:r w:rsidR="002D7C8E">
        <w:t xml:space="preserve"> </w:t>
      </w:r>
      <w:r w:rsidR="00844092">
        <w:t>appearance</w:t>
      </w:r>
      <w:r w:rsidR="00B25F64">
        <w:t xml:space="preserve">, which can </w:t>
      </w:r>
      <w:r w:rsidR="004D37E7">
        <w:t>be detrimental to business operation.</w:t>
      </w:r>
      <w:r w:rsidR="00906111">
        <w:t xml:space="preserve"> </w:t>
      </w:r>
      <w:r w:rsidR="00A73769">
        <w:t xml:space="preserve">Shift in the data can be subliminal </w:t>
      </w:r>
      <w:r w:rsidR="00413281">
        <w:t xml:space="preserve">as it is not tangible in most cases and therefore </w:t>
      </w:r>
      <w:r w:rsidR="00982A23">
        <w:t xml:space="preserve">can </w:t>
      </w:r>
      <w:r w:rsidR="00413281">
        <w:t xml:space="preserve">go unnoticed by </w:t>
      </w:r>
      <w:r w:rsidR="00982A23">
        <w:t>Data Scientists and ML</w:t>
      </w:r>
      <w:r w:rsidR="00A362EB">
        <w:t xml:space="preserve"> engineers</w:t>
      </w:r>
      <w:r w:rsidR="00982A23">
        <w:t>.</w:t>
      </w:r>
      <w:r w:rsidR="00342883">
        <w:t xml:space="preserve"> </w:t>
      </w:r>
      <w:r w:rsidR="0006472E">
        <w:t xml:space="preserve">Consequently </w:t>
      </w:r>
      <w:r w:rsidR="00BD2901">
        <w:t>the effect</w:t>
      </w:r>
      <w:r w:rsidR="00466957">
        <w:t>s</w:t>
      </w:r>
      <w:r w:rsidR="00BD2901">
        <w:t xml:space="preserve"> of CD</w:t>
      </w:r>
      <w:r w:rsidR="00B87A99">
        <w:t xml:space="preserve"> can first</w:t>
      </w:r>
      <w:r w:rsidR="00262020">
        <w:t xml:space="preserve"> become apparent </w:t>
      </w:r>
      <w:r w:rsidR="00466957">
        <w:t>through degradation of model performance.</w:t>
      </w:r>
      <w:r w:rsidR="005B040E" w:rsidRPr="005B040E">
        <w:t xml:space="preserve"> </w:t>
      </w:r>
      <w:r w:rsidR="005B040E">
        <w:t>Scalable and automated ways to account for change</w:t>
      </w:r>
      <w:r w:rsidR="00E73248">
        <w:t xml:space="preserve"> in ML data</w:t>
      </w:r>
      <w:r w:rsidR="005B040E">
        <w:t xml:space="preserve"> still </w:t>
      </w:r>
      <w:r w:rsidR="002B6E02">
        <w:t>are</w:t>
      </w:r>
      <w:r w:rsidR="005B040E">
        <w:t xml:space="preserve"> in </w:t>
      </w:r>
      <w:r w:rsidR="00930572">
        <w:t>their</w:t>
      </w:r>
      <w:r w:rsidR="005B040E">
        <w:t xml:space="preserve"> infancy and therefore require further research and development to engineer solutions.</w:t>
      </w:r>
      <w:r w:rsidR="00343961">
        <w:t xml:space="preserve"> </w:t>
      </w:r>
      <w:r w:rsidR="00621733">
        <w:t>In the long run a</w:t>
      </w:r>
      <w:r w:rsidR="005A4E9F">
        <w:t xml:space="preserve"> </w:t>
      </w:r>
      <w:r w:rsidR="00006B03">
        <w:t>state-of-the-art ML infrastructure</w:t>
      </w:r>
      <w:r w:rsidR="00E175BE">
        <w:t xml:space="preserve"> will make</w:t>
      </w:r>
      <w:r w:rsidR="00295437">
        <w:t xml:space="preserve"> RS operations </w:t>
      </w:r>
      <w:r w:rsidR="00C623B7">
        <w:t xml:space="preserve">more profitable for businesses through </w:t>
      </w:r>
      <w:r w:rsidR="00C061E2">
        <w:t>labor reduction and performance improvements</w:t>
      </w:r>
      <w:r w:rsidR="00E175BE">
        <w:t>.</w:t>
      </w:r>
    </w:p>
    <w:p w14:paraId="6BD4693C" w14:textId="178996DB" w:rsidR="002A30C4" w:rsidRDefault="00885850" w:rsidP="00C852D1">
      <w:r>
        <w:t>This introduction</w:t>
      </w:r>
      <w:r w:rsidR="00D74E6D">
        <w:t xml:space="preserve"> poses</w:t>
      </w:r>
      <w:r>
        <w:t xml:space="preserve"> </w:t>
      </w:r>
      <w:r w:rsidR="00C51CA8">
        <w:t xml:space="preserve">the baseline for </w:t>
      </w:r>
      <w:r w:rsidR="0012465F">
        <w:t>the relevance cycle of Hevner’s design science research</w:t>
      </w:r>
      <w:r w:rsidR="00367700">
        <w:t xml:space="preserve"> method</w:t>
      </w:r>
      <w:r w:rsidR="007F5B0D">
        <w:t>.</w:t>
      </w:r>
      <w:r w:rsidR="00C83779">
        <w:t xml:space="preserve"> The collected</w:t>
      </w:r>
      <w:r w:rsidR="00D74E6D">
        <w:t xml:space="preserve"> insights from the whitepapers </w:t>
      </w:r>
      <w:r w:rsidR="00126718">
        <w:t xml:space="preserve">serve to map out the environment </w:t>
      </w:r>
      <w:r w:rsidR="00661F18">
        <w:t>and establish the motivation for this research</w:t>
      </w:r>
      <w:r w:rsidR="00FC0140">
        <w:t>.</w:t>
      </w:r>
      <w:r w:rsidR="005A304C">
        <w:t xml:space="preserve"> </w:t>
      </w:r>
      <w:r w:rsidR="006B02C0">
        <w:t xml:space="preserve">The acceptance criteria for the </w:t>
      </w:r>
      <w:r w:rsidR="003D5F56">
        <w:t xml:space="preserve">later </w:t>
      </w:r>
      <w:r w:rsidR="006B02C0">
        <w:t xml:space="preserve">artifact will be </w:t>
      </w:r>
      <w:r w:rsidR="00762D22">
        <w:t xml:space="preserve">in part </w:t>
      </w:r>
      <w:r w:rsidR="006B02C0">
        <w:t xml:space="preserve">derived from </w:t>
      </w:r>
      <w:r w:rsidR="00377EA0">
        <w:t xml:space="preserve">the </w:t>
      </w:r>
      <w:r w:rsidR="00BD3D38">
        <w:t xml:space="preserve">findings and </w:t>
      </w:r>
      <w:r w:rsidR="00A30BFB">
        <w:t>motivation</w:t>
      </w:r>
      <w:r w:rsidR="00BE1215">
        <w:t xml:space="preserve"> in this chapter</w:t>
      </w:r>
      <w:r w:rsidR="00D871C1">
        <w:t>, which will be el</w:t>
      </w:r>
      <w:r w:rsidR="00A81C05">
        <w:t>aborated in the following chapter.</w:t>
      </w:r>
    </w:p>
    <w:p w14:paraId="61054073" w14:textId="26DC6036" w:rsidR="00E71DED" w:rsidRDefault="007162D2" w:rsidP="00C852D1">
      <w:r>
        <w:t>Having established</w:t>
      </w:r>
      <w:r w:rsidR="004107C5">
        <w:t xml:space="preserve"> the environment</w:t>
      </w:r>
      <w:r w:rsidR="00C5503F">
        <w:t xml:space="preserve"> and motivation</w:t>
      </w:r>
      <w:r>
        <w:t>,</w:t>
      </w:r>
      <w:r w:rsidR="004107C5">
        <w:t xml:space="preserve"> the</w:t>
      </w:r>
      <w:r>
        <w:t xml:space="preserve"> following research question</w:t>
      </w:r>
      <w:r w:rsidR="00C5503F">
        <w:t xml:space="preserve"> is formulated</w:t>
      </w:r>
      <w:r w:rsidR="004107C5">
        <w:t xml:space="preserve"> for this work: “</w:t>
      </w:r>
      <w:r w:rsidR="000B4ECF" w:rsidRPr="00A23D39">
        <w:rPr>
          <w:i/>
        </w:rPr>
        <w:t xml:space="preserve">What can a MLOps pipeline for </w:t>
      </w:r>
      <w:r w:rsidR="00A23D39" w:rsidRPr="00A23D39">
        <w:rPr>
          <w:i/>
        </w:rPr>
        <w:t xml:space="preserve">a </w:t>
      </w:r>
      <w:r w:rsidR="000B4ECF" w:rsidRPr="00A23D39">
        <w:rPr>
          <w:i/>
        </w:rPr>
        <w:t>recommender system</w:t>
      </w:r>
      <w:r w:rsidR="00A23D39" w:rsidRPr="00A23D39">
        <w:rPr>
          <w:i/>
        </w:rPr>
        <w:t>, that takes concept drift into account</w:t>
      </w:r>
      <w:r w:rsidR="00DF0ECD">
        <w:rPr>
          <w:i/>
        </w:rPr>
        <w:t>,</w:t>
      </w:r>
      <w:r w:rsidR="00A23D39" w:rsidRPr="00A23D39">
        <w:rPr>
          <w:i/>
        </w:rPr>
        <w:t xml:space="preserve"> look like?</w:t>
      </w:r>
      <w:r w:rsidR="004107C5">
        <w:t>”</w:t>
      </w:r>
    </w:p>
    <w:p w14:paraId="6F63CC0F" w14:textId="673BD047" w:rsidR="00E665A3" w:rsidRDefault="0032767F" w:rsidP="00E665A3">
      <w:pPr>
        <w:pStyle w:val="berschrift2"/>
      </w:pPr>
      <w:r>
        <w:t>Recommender Systems</w:t>
      </w:r>
    </w:p>
    <w:p w14:paraId="7CB2163F" w14:textId="0CCBDB39" w:rsidR="003B7B78" w:rsidRDefault="00696AD3" w:rsidP="00696AD3">
      <w:pPr>
        <w:pStyle w:val="berschrift3"/>
      </w:pPr>
      <w:r>
        <w:t>Overview</w:t>
      </w:r>
    </w:p>
    <w:p w14:paraId="4333C53A" w14:textId="24A82987" w:rsidR="00F7056D" w:rsidRDefault="00B37C71" w:rsidP="00CB1DC8">
      <w:r w:rsidRPr="00B37C71">
        <w:t>Online platforms like Amazon, Netflix and Facebook sit upon massive amounts of data garnered from their user-base through interaction</w:t>
      </w:r>
      <w:r w:rsidR="00DB440F">
        <w:t>s</w:t>
      </w:r>
      <w:r w:rsidRPr="00B37C71">
        <w:t xml:space="preserve"> on their websites and applications. The internet enabled firms to leverage information about customers in a large-scale, centralized and automated fashion. In the past, in order to collect insights about customers, polls had to be conducted on sight </w:t>
      </w:r>
      <w:r w:rsidR="00B5217D">
        <w:t>of</w:t>
      </w:r>
      <w:r w:rsidRPr="00B37C71">
        <w:t xml:space="preserve"> a physical store. The results were costly polling ventu</w:t>
      </w:r>
      <w:r>
        <w:t>r</w:t>
      </w:r>
      <w:r w:rsidRPr="00B37C71">
        <w:t xml:space="preserve">es </w:t>
      </w:r>
      <w:r w:rsidR="00B3056E">
        <w:t>of</w:t>
      </w:r>
      <w:r w:rsidRPr="00B37C71">
        <w:t xml:space="preserve"> small sample sizes </w:t>
      </w:r>
      <w:r w:rsidR="00B3056E">
        <w:t>over</w:t>
      </w:r>
      <w:r w:rsidRPr="00B37C71">
        <w:t xml:space="preserve"> a limited time period. Nowadays large quantities of high quality data is streamed uninterruptedly into data lakes where they are stored.</w:t>
      </w:r>
      <w:r w:rsidR="00CB1DC8">
        <w:t xml:space="preserve"> </w:t>
      </w:r>
      <w:r w:rsidR="00CB1DC8" w:rsidRPr="00CB1DC8">
        <w:t>Th</w:t>
      </w:r>
      <w:r w:rsidR="00F060BB">
        <w:t>is</w:t>
      </w:r>
      <w:r w:rsidR="00CB1DC8" w:rsidRPr="00CB1DC8">
        <w:t xml:space="preserve"> unprecedented amount of data enable</w:t>
      </w:r>
      <w:r w:rsidR="00F060BB">
        <w:t>s</w:t>
      </w:r>
      <w:r w:rsidR="00CB1DC8" w:rsidRPr="00CB1DC8">
        <w:t xml:space="preserve"> data science and machine learning to thrive.</w:t>
      </w:r>
      <w:r w:rsidR="00CB1DC8">
        <w:t xml:space="preserve"> </w:t>
      </w:r>
      <w:r w:rsidR="00CB1DC8" w:rsidRPr="00CB1DC8">
        <w:t>While many large corporations live in abundance of user data, it still remains a main challenge for them to gain useful insight from the data</w:t>
      </w:r>
      <w:r w:rsidR="002D5C45">
        <w:t xml:space="preserve"> </w:t>
      </w:r>
      <w:sdt>
        <w:sdtPr>
          <w:alias w:val="To edit, see citavi.com/edit"/>
          <w:tag w:val="CitaviPlaceholder#5c1d3949-31d0-4575-bc6a-0393d3da8ed6"/>
          <w:id w:val="753402808"/>
          <w:placeholder>
            <w:docPart w:val="DefaultPlaceholder_-1854013440"/>
          </w:placeholder>
        </w:sdtPr>
        <w:sdtEndPr/>
        <w:sdtContent>
          <w:r w:rsidR="002D5C45">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mVmYjliLWM0MjItNGYxNC05ODY1LWIxNjk2N2Q3ZThiMyIsIlJhbmdlTGVuZ3RoIjoxNywiUmVmZXJlbmNlSWQiOiJmYmM5ZmZkOC02NzE2LTQ2MmItODM4OC00ZWI1ZjYwNzgy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UzMzQvZHNqLTIwMTUtMDAyIiwiVXJpU3RyaW5nIjoiaHR0cHM6Ly9kb2kub3JnLzEwLjUzMzQvZHNqLTIwMTUtMDA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}</w:instrText>
          </w:r>
          <w:r w:rsidR="002D5C45">
            <w:fldChar w:fldCharType="separate"/>
          </w:r>
          <w:r w:rsidR="00AB6756">
            <w:t>(Cai &amp; Zhu, 2015)</w:t>
          </w:r>
          <w:r w:rsidR="002D5C45">
            <w:fldChar w:fldCharType="end"/>
          </w:r>
        </w:sdtContent>
      </w:sdt>
      <w:r w:rsidR="00CB1DC8" w:rsidRPr="00CB1DC8">
        <w:t>.</w:t>
      </w:r>
      <w:r w:rsidR="00CB1DC8">
        <w:t xml:space="preserve"> </w:t>
      </w:r>
    </w:p>
    <w:p w14:paraId="6B78E752" w14:textId="77777777" w:rsidR="00541058" w:rsidRDefault="00CB1DC8" w:rsidP="00CB1DC8">
      <w:r w:rsidRPr="00CB1DC8">
        <w:t xml:space="preserve">Recommender Systems use the given data to uncover preferences of </w:t>
      </w:r>
      <w:r w:rsidR="00EA4EAD">
        <w:t>end-</w:t>
      </w:r>
      <w:r w:rsidRPr="00CB1DC8">
        <w:t xml:space="preserve">users </w:t>
      </w:r>
      <w:r w:rsidR="00093B22">
        <w:t xml:space="preserve">to </w:t>
      </w:r>
      <w:r w:rsidRPr="00CB1DC8">
        <w:t>then tailor the service to their likings. The most known examples are</w:t>
      </w:r>
      <w:r w:rsidR="00FB5DFD">
        <w:t xml:space="preserve"> shopping basket</w:t>
      </w:r>
      <w:r w:rsidRPr="00CB1DC8">
        <w:t xml:space="preserve"> recommendations on e-commerce sites like Amazon or movie</w:t>
      </w:r>
      <w:r w:rsidR="00B77AAD">
        <w:t xml:space="preserve"> and video</w:t>
      </w:r>
      <w:r w:rsidRPr="00CB1DC8">
        <w:t xml:space="preserve"> recommendations of streaming platforms like Netflix and You</w:t>
      </w:r>
      <w:r>
        <w:t>T</w:t>
      </w:r>
      <w:r w:rsidRPr="00CB1DC8">
        <w:t>ube.</w:t>
      </w:r>
      <w:r w:rsidR="00FF0787">
        <w:t xml:space="preserve"> </w:t>
      </w:r>
      <w:r w:rsidR="001A536F" w:rsidRPr="001A536F">
        <w:t xml:space="preserve">As a generalization, the term </w:t>
      </w:r>
      <w:r w:rsidR="001A536F" w:rsidRPr="00564BFD">
        <w:rPr>
          <w:i/>
        </w:rPr>
        <w:t>item</w:t>
      </w:r>
      <w:r w:rsidR="001A536F" w:rsidRPr="001A536F">
        <w:t xml:space="preserve"> is used to denote any object in a set of items that can be recommended to a user, such as a product or a movie. The </w:t>
      </w:r>
      <w:r w:rsidR="00B8337A" w:rsidRPr="001A536F">
        <w:t>recipient</w:t>
      </w:r>
      <w:r w:rsidR="001A536F" w:rsidRPr="001A536F">
        <w:t xml:space="preserve"> of an item is </w:t>
      </w:r>
      <w:r w:rsidR="00B8337A" w:rsidRPr="001A536F">
        <w:t>referred</w:t>
      </w:r>
      <w:r w:rsidR="001A536F" w:rsidRPr="001A536F">
        <w:t xml:space="preserve"> to as the </w:t>
      </w:r>
      <w:r w:rsidR="001A536F" w:rsidRPr="00564BFD">
        <w:rPr>
          <w:i/>
        </w:rPr>
        <w:t>user</w:t>
      </w:r>
      <w:r w:rsidR="001A536F" w:rsidRPr="001A536F">
        <w:t xml:space="preserve"> or </w:t>
      </w:r>
      <w:r w:rsidR="001A536F" w:rsidRPr="00564BFD">
        <w:rPr>
          <w:i/>
        </w:rPr>
        <w:t>que</w:t>
      </w:r>
      <w:r w:rsidR="001A536F" w:rsidRPr="00564BFD">
        <w:rPr>
          <w:i/>
        </w:rPr>
        <w:lastRenderedPageBreak/>
        <w:t>ry</w:t>
      </w:r>
      <w:r w:rsidR="001A536F" w:rsidRPr="001A536F">
        <w:t>.</w:t>
      </w:r>
      <w:r w:rsidR="00892481">
        <w:t xml:space="preserve"> </w:t>
      </w:r>
      <w:r w:rsidR="00DA5CD1">
        <w:t xml:space="preserve">The user-item relationship </w:t>
      </w:r>
      <w:r w:rsidR="00416962">
        <w:t>makes up the foundation of any recommender system</w:t>
      </w:r>
      <w:r w:rsidR="00500A45">
        <w:t>, as RS</w:t>
      </w:r>
      <w:r w:rsidR="00E64C47">
        <w:t>s work under the assumption that there exists dependencies</w:t>
      </w:r>
      <w:r w:rsidR="002318C1">
        <w:t xml:space="preserve"> between user</w:t>
      </w:r>
      <w:r w:rsidR="00185C8C">
        <w:t>-</w:t>
      </w:r>
      <w:r w:rsidR="002318C1">
        <w:t xml:space="preserve"> and item-centric activities.</w:t>
      </w:r>
      <w:r w:rsidR="00FD0B84">
        <w:t xml:space="preserve"> </w:t>
      </w:r>
    </w:p>
    <w:p w14:paraId="0438F933" w14:textId="36799D0A" w:rsidR="00503F7B" w:rsidRDefault="009E4A43" w:rsidP="00CB1DC8">
      <w:r w:rsidRPr="009E4A43">
        <w:t>The main task of a RS is to correctly identify these dependencies and use them to match appropriate items and queries</w:t>
      </w:r>
      <w:r w:rsidR="00E15158">
        <w:t xml:space="preserve"> </w:t>
      </w:r>
      <w:sdt>
        <w:sdtPr>
          <w:alias w:val="To edit, see citavi.com/edit"/>
          <w:tag w:val="CitaviPlaceholder#6d21a891-7e13-49af-8803-b92127a166a6"/>
          <w:id w:val="-2042810536"/>
          <w:placeholder>
            <w:docPart w:val="DefaultPlaceholder_-1854013440"/>
          </w:placeholder>
        </w:sdtPr>
        <w:sdtEndPr/>
        <w:sdtContent>
          <w:r w:rsidR="00E15158">
            <w:fldChar w:fldCharType="begin"/>
          </w:r>
          <w:r w:rsidR="00E1515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ZjExYzAyLTE0NTYtNGYzNy1iYzUyLTVmZDhhM2QzZGMxM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ZkMjFhODkxLTdlMTMtNDlhZi04ODAzLWI5MjEyN2ExNjZhNiIsIlRleHQiOiIoQWdnYXJ3YWwsIDIwMTYpIiwiV0FJVmVyc2lvbiI6IjYuMTIuMC4wIn0=}</w:instrText>
          </w:r>
          <w:r w:rsidR="00E15158">
            <w:fldChar w:fldCharType="separate"/>
          </w:r>
          <w:r w:rsidR="00AB6756">
            <w:t>(Aggarwal, 2016)</w:t>
          </w:r>
          <w:r w:rsidR="00E15158">
            <w:fldChar w:fldCharType="end"/>
          </w:r>
        </w:sdtContent>
      </w:sdt>
      <w:r w:rsidR="008F732A">
        <w:t xml:space="preserve">. </w:t>
      </w:r>
      <w:r w:rsidR="00303295">
        <w:t xml:space="preserve">In order to reduce </w:t>
      </w:r>
      <w:r w:rsidR="0069179D">
        <w:t>information overload</w:t>
      </w:r>
      <w:r w:rsidR="000112D2">
        <w:t xml:space="preserve"> on </w:t>
      </w:r>
      <w:r w:rsidR="00B75D1A">
        <w:t xml:space="preserve">websites with video and </w:t>
      </w:r>
      <w:r w:rsidR="009B3C55">
        <w:t>product</w:t>
      </w:r>
      <w:r w:rsidR="00B75D1A">
        <w:t xml:space="preserve"> catalogues</w:t>
      </w:r>
      <w:r w:rsidR="0069179D">
        <w:t>, RSs are applied to</w:t>
      </w:r>
      <w:r w:rsidR="00DE1362">
        <w:t xml:space="preserve"> identify</w:t>
      </w:r>
      <w:r w:rsidR="00B75D1A">
        <w:t xml:space="preserve"> </w:t>
      </w:r>
      <w:r w:rsidR="0069179D">
        <w:t>items that</w:t>
      </w:r>
      <w:r w:rsidR="00E721DC">
        <w:t xml:space="preserve"> will</w:t>
      </w:r>
      <w:r w:rsidR="00380C58">
        <w:t xml:space="preserve"> </w:t>
      </w:r>
      <w:r w:rsidR="0069179D">
        <w:t xml:space="preserve">interest the </w:t>
      </w:r>
      <w:r w:rsidR="00380C58">
        <w:t>user</w:t>
      </w:r>
      <w:r w:rsidR="006A0A0F">
        <w:t xml:space="preserve"> </w:t>
      </w:r>
      <w:sdt>
        <w:sdtPr>
          <w:alias w:val="To edit, see citavi.com/edit"/>
          <w:tag w:val="CitaviPlaceholder#36cc55ae-e768-4813-8340-eef7670be346"/>
          <w:id w:val="-260829759"/>
          <w:placeholder>
            <w:docPart w:val="DefaultPlaceholder_-1854013440"/>
          </w:placeholder>
        </w:sdtPr>
        <w:sdtEndPr/>
        <w:sdtContent>
          <w:r w:rsidR="006A0A0F">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ZmZhOWZjLTkyNDQtNDM1OC05ZjFiLWNlOTcwMTE0ZDQ1NyIsIlJhbmdlTGVuZ3RoIjozNCwiUmVmZXJlbmNlSWQiOiJmZDA3YmMzNC0xMzA0LTRlOTctODcxNy1lYWYwMDY3YzU0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wOC9LLTA2LTIwMTctMDE5NiIsIlVyaVN0cmluZyI6Imh0dHBzOi8vZG9pLm9yZy8xMC4xMTA4L0stMDYtMjAxNy0wMT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}</w:instrText>
          </w:r>
          <w:r w:rsidR="006A0A0F">
            <w:fldChar w:fldCharType="separate"/>
          </w:r>
          <w:r w:rsidR="00AB6756">
            <w:t>(Alyari &amp; Jafari Navimipour, 2018)</w:t>
          </w:r>
          <w:r w:rsidR="006A0A0F">
            <w:fldChar w:fldCharType="end"/>
          </w:r>
        </w:sdtContent>
      </w:sdt>
      <w:r w:rsidR="00380C58">
        <w:t>.</w:t>
      </w:r>
      <w:r w:rsidR="00DE1362">
        <w:t xml:space="preserve"> </w:t>
      </w:r>
      <w:r w:rsidR="00713397">
        <w:t>A</w:t>
      </w:r>
      <w:r w:rsidR="001975F6">
        <w:t>ggarwal</w:t>
      </w:r>
      <w:r w:rsidR="00C23682">
        <w:t xml:space="preserve"> </w:t>
      </w:r>
      <w:sdt>
        <w:sdtPr>
          <w:alias w:val="To edit, see citavi.com/edit"/>
          <w:tag w:val="CitaviPlaceholder#d634e4c5-1740-43c7-b62c-603cd6f395d7"/>
          <w:id w:val="1845440658"/>
          <w:placeholder>
            <w:docPart w:val="DefaultPlaceholder_-1854013440"/>
          </w:placeholder>
        </w:sdtPr>
        <w:sdtEndPr/>
        <w:sdtContent>
          <w:r w:rsidR="00C23682">
            <w:fldChar w:fldCharType="begin"/>
          </w:r>
          <w:r w:rsidR="00C2368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N2VhODJkLTcxZDEtNDkxNC1hODU4LWMzMzkwNDU4ZmE1M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2MzRlNGM1LTE3NDAtNDNjNy1iNjJjLTYwM2NkNmYzOTVkNyIsIlRleHQiOiIoQWdnYXJ3YWwsIDIwMTYpIiwiV0FJVmVyc2lvbiI6IjYuMTIuMC4wIn0=}</w:instrText>
          </w:r>
          <w:r w:rsidR="00C23682">
            <w:fldChar w:fldCharType="separate"/>
          </w:r>
          <w:r w:rsidR="00AB6756">
            <w:t>(Aggarwal, 2016)</w:t>
          </w:r>
          <w:r w:rsidR="00C23682">
            <w:fldChar w:fldCharType="end"/>
          </w:r>
        </w:sdtContent>
      </w:sdt>
      <w:r w:rsidR="001975F6">
        <w:t xml:space="preserve"> </w:t>
      </w:r>
      <w:r w:rsidR="00C95E34">
        <w:t xml:space="preserve">lists </w:t>
      </w:r>
      <w:r w:rsidR="008D1CD7">
        <w:t>four</w:t>
      </w:r>
      <w:r w:rsidR="00286083">
        <w:t xml:space="preserve"> </w:t>
      </w:r>
      <w:r w:rsidR="00503F7B">
        <w:t>aspects t</w:t>
      </w:r>
      <w:r w:rsidR="00A53046">
        <w:t>hat</w:t>
      </w:r>
      <w:r w:rsidR="00CF6645">
        <w:t xml:space="preserve"> define a good recommendation:</w:t>
      </w:r>
    </w:p>
    <w:p w14:paraId="58809DDE" w14:textId="12F112CB" w:rsidR="000147AC" w:rsidRDefault="00CF6645" w:rsidP="00CB1DC8">
      <w:pPr>
        <w:pStyle w:val="Listenabsatz"/>
        <w:numPr>
          <w:ilvl w:val="0"/>
          <w:numId w:val="18"/>
        </w:numPr>
      </w:pPr>
      <w:r w:rsidRPr="00885ADC">
        <w:rPr>
          <w:i/>
          <w:iCs/>
        </w:rPr>
        <w:t>Relevance</w:t>
      </w:r>
      <w:r>
        <w:t xml:space="preserve">: </w:t>
      </w:r>
      <w:r w:rsidR="00B815C8">
        <w:t xml:space="preserve">The </w:t>
      </w:r>
      <w:r w:rsidR="00DC4B83">
        <w:t xml:space="preserve">most fundamental objective of </w:t>
      </w:r>
      <w:r w:rsidR="00D041C1">
        <w:t xml:space="preserve">a </w:t>
      </w:r>
      <w:r w:rsidR="00B815C8">
        <w:t>RS</w:t>
      </w:r>
      <w:r w:rsidR="00D041C1">
        <w:t xml:space="preserve"> is</w:t>
      </w:r>
      <w:r w:rsidR="00B815C8">
        <w:t xml:space="preserve"> to </w:t>
      </w:r>
      <w:r w:rsidR="00FF6CD5">
        <w:t xml:space="preserve">recommend items </w:t>
      </w:r>
      <w:r w:rsidR="00165CAD">
        <w:t xml:space="preserve">that </w:t>
      </w:r>
      <w:r w:rsidR="00D041C1">
        <w:t xml:space="preserve">are </w:t>
      </w:r>
      <w:r w:rsidR="00165CAD">
        <w:t xml:space="preserve">relevant </w:t>
      </w:r>
      <w:r w:rsidR="00817C6D">
        <w:t xml:space="preserve">and interesting </w:t>
      </w:r>
      <w:r w:rsidR="00165CAD">
        <w:t>to the individual user.</w:t>
      </w:r>
    </w:p>
    <w:p w14:paraId="18478288" w14:textId="75DE4F42" w:rsidR="00330E36" w:rsidRDefault="00330E36" w:rsidP="00CB1DC8">
      <w:pPr>
        <w:pStyle w:val="Listenabsatz"/>
        <w:numPr>
          <w:ilvl w:val="0"/>
          <w:numId w:val="18"/>
        </w:numPr>
      </w:pPr>
      <w:r>
        <w:rPr>
          <w:i/>
          <w:iCs/>
        </w:rPr>
        <w:t>Novelty</w:t>
      </w:r>
      <w:r w:rsidRPr="00330E36">
        <w:t>:</w:t>
      </w:r>
      <w:r w:rsidR="00971A04">
        <w:t xml:space="preserve"> The RS should </w:t>
      </w:r>
      <w:r w:rsidR="004723A9">
        <w:t xml:space="preserve">introduce </w:t>
      </w:r>
      <w:r w:rsidR="00524B0C">
        <w:t xml:space="preserve">items to the users </w:t>
      </w:r>
      <w:r w:rsidR="008F6307">
        <w:t>that they</w:t>
      </w:r>
      <w:r w:rsidR="00524B0C">
        <w:t xml:space="preserve"> w</w:t>
      </w:r>
      <w:r w:rsidR="008F6307">
        <w:t>eren</w:t>
      </w:r>
      <w:r w:rsidR="00524B0C">
        <w:t xml:space="preserve">’t aware of before. </w:t>
      </w:r>
      <w:r w:rsidR="00D90D85">
        <w:t xml:space="preserve">It </w:t>
      </w:r>
      <w:r w:rsidR="00B302B7">
        <w:t>has been</w:t>
      </w:r>
      <w:r w:rsidR="00D90D85">
        <w:t xml:space="preserve"> shown that recommender systems </w:t>
      </w:r>
      <w:r w:rsidR="00E43B17">
        <w:t xml:space="preserve">can negatively impact the sales diversity of e-commerce, </w:t>
      </w:r>
      <w:r w:rsidR="006C057F">
        <w:t>when only popular items are recommended to users</w:t>
      </w:r>
      <w:r w:rsidR="004571B1">
        <w:t xml:space="preserve"> </w:t>
      </w:r>
      <w:sdt>
        <w:sdtPr>
          <w:alias w:val="To edit, see citavi.com/edit"/>
          <w:tag w:val="CitaviPlaceholder#043a4b6c-6415-4117-bd3b-544ddd697fa0"/>
          <w:id w:val="775447773"/>
          <w:placeholder>
            <w:docPart w:val="DefaultPlaceholder_-1854013440"/>
          </w:placeholder>
        </w:sdtPr>
        <w:sdtEndPr/>
        <w:sdtContent>
          <w:r w:rsidR="004571B1">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JhMGQ5LTFlZmUtNGY3ZC05N2UxLTI5MjExZDZjNmNhYyIsIlJhbmdlTGVuZ3RoIjoyNiwiUmVmZXJlbmNlSWQiOiI3ODQ2NTA1OC0wMDViLTQ2OWUtOWU5Yy05MmM5YjU2ZjQ5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xMjUwOTEwLjEyNTA5MzkiLCJVcmlTdHJpbmciOiJodHRwczovL2RvaS5vcmcvMTAuMTE0NS8xMjUwOTEwLjEyNTA5Mz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FQxNToyOTozNSIsIk1vZGlmaWVkQnkiOiJfU2ViYXN0aWFuIFPDpHR6bGVyIiwiSWQiOiI3MWRmN2MzYi1kOTI4LTQxODQtYTdiOS0wYTQ1Njg3ZjMwY2YiLCJNb2RpZmllZE9uIjoiMjAyMi0wNi0xOFQxNToyOToz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wb3J0YWwuYWNtLm9yZy9jaXRhdGlvbi5jZm0/ZG9pZD0xMjUwOTEwIiwiVXJpU3RyaW5nIjoiaHR0cDovL3BvcnRhbC5hY20ub3JnL2NpdGF0aW9uLmNmbT9kb2lkPTEyNTA5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xOFQxNToyOTozNSIsIk1vZGlmaWVkQnkiOiJfU2ViYXN0aWFuIFPDpHR6bGVyIiwiSWQiOiJmZDdjNTcwZi04OGEwLTRkYzAtOTlmYS1iNDZkYzI1Y2U5NDQiLCJNb2RpZmllZE9uIjoiMjAyMi0wNi0xOFQxNToyOTozNSIsIlByb2plY3QiOnsiJHJlZiI6IjUifX1dLCJPcmdhbml6YXRpb25zIjpbXSwiT3RoZXJzSW52b2x2ZWQiOltdLCJQYWdlUmFuZ2UiOiI8c3A+XHJcbiAgPG4+MTkyPC9uPlxyXG4gIDxpbj50cnVlPC9pbj5cclxuICA8b3M+MTkyPC9vcz5cclxuICA8cHM+MTkyPC9wcz5cclxuPC9zcD5cclxuPG9zPjE5Mj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TQ1LzEyNTA5MTAiLCJVcmlTdHJpbmciOiJodHRwczovL2RvaS5vcmcvMTAuMTE0NS8xMjUwOTEw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}</w:instrText>
          </w:r>
          <w:r w:rsidR="004571B1">
            <w:fldChar w:fldCharType="separate"/>
          </w:r>
          <w:r w:rsidR="00AB6756">
            <w:t>(Fleder &amp; Hosanagar, 2007)</w:t>
          </w:r>
          <w:r w:rsidR="004571B1">
            <w:fldChar w:fldCharType="end"/>
          </w:r>
        </w:sdtContent>
      </w:sdt>
      <w:r w:rsidR="006C057F">
        <w:t>.</w:t>
      </w:r>
    </w:p>
    <w:p w14:paraId="4E46E95E" w14:textId="7A7E3735" w:rsidR="00330E36" w:rsidRDefault="00330E36" w:rsidP="00CB1DC8">
      <w:pPr>
        <w:pStyle w:val="Listenabsatz"/>
        <w:numPr>
          <w:ilvl w:val="0"/>
          <w:numId w:val="18"/>
        </w:numPr>
      </w:pPr>
      <w:r>
        <w:rPr>
          <w:i/>
          <w:iCs/>
        </w:rPr>
        <w:t>Serendipity</w:t>
      </w:r>
      <w:r w:rsidRPr="00330E36">
        <w:t>:</w:t>
      </w:r>
      <w:r w:rsidR="006C057F">
        <w:t xml:space="preserve"> </w:t>
      </w:r>
      <w:r w:rsidR="008B4072">
        <w:t xml:space="preserve">Similar to the point above, </w:t>
      </w:r>
      <w:r w:rsidR="00CB6576">
        <w:t>RSs should have the ability to surprise users with somewhat unexpected but</w:t>
      </w:r>
      <w:r w:rsidR="004571B1">
        <w:t xml:space="preserve"> relevant items.</w:t>
      </w:r>
      <w:r w:rsidR="00CF32B7">
        <w:t xml:space="preserve"> </w:t>
      </w:r>
      <w:r w:rsidR="00892DFC">
        <w:t>While novelty</w:t>
      </w:r>
      <w:r w:rsidR="00D7639B">
        <w:t xml:space="preserve"> focuses on</w:t>
      </w:r>
      <w:r w:rsidR="008D0EF2">
        <w:t xml:space="preserve"> </w:t>
      </w:r>
      <w:r w:rsidR="00B37C53">
        <w:t xml:space="preserve">the quantitative </w:t>
      </w:r>
      <w:r w:rsidR="00D7639B">
        <w:t xml:space="preserve">aspect of recommending items that </w:t>
      </w:r>
      <w:r w:rsidR="00E15CF0">
        <w:t>aren’t on the radar of the user</w:t>
      </w:r>
      <w:r w:rsidR="004B0F84">
        <w:t xml:space="preserve">, serendipity considers the </w:t>
      </w:r>
      <w:r w:rsidR="00E15CF0">
        <w:t>qualitative</w:t>
      </w:r>
      <w:r w:rsidR="007849D1">
        <w:t>-</w:t>
      </w:r>
      <w:r w:rsidR="00467DA2">
        <w:t>psychological</w:t>
      </w:r>
      <w:r w:rsidR="00E15CF0">
        <w:t xml:space="preserve"> impact</w:t>
      </w:r>
      <w:r w:rsidR="00467DA2">
        <w:t xml:space="preserve"> </w:t>
      </w:r>
      <w:r w:rsidR="00697A1D">
        <w:t xml:space="preserve">of a </w:t>
      </w:r>
      <w:r w:rsidR="007617AA">
        <w:t xml:space="preserve">surprise </w:t>
      </w:r>
      <w:r w:rsidR="0085515B">
        <w:t xml:space="preserve">in the </w:t>
      </w:r>
      <w:r w:rsidR="00697A1D">
        <w:t>recommendation.</w:t>
      </w:r>
    </w:p>
    <w:p w14:paraId="7FB43228" w14:textId="079F48D0" w:rsidR="0041633B" w:rsidRPr="002F00A7" w:rsidRDefault="007D2205" w:rsidP="0041633B">
      <w:pPr>
        <w:pStyle w:val="Listenabsatz"/>
        <w:numPr>
          <w:ilvl w:val="0"/>
          <w:numId w:val="18"/>
        </w:numPr>
      </w:pPr>
      <w:r>
        <w:rPr>
          <w:i/>
          <w:iCs/>
        </w:rPr>
        <w:t>Increasing recommendation diversity</w:t>
      </w:r>
      <w:r w:rsidRPr="007D2205">
        <w:t>:</w:t>
      </w:r>
      <w:r w:rsidR="00680F4F">
        <w:t xml:space="preserve"> This last point</w:t>
      </w:r>
      <w:r w:rsidR="009D3ACF">
        <w:t xml:space="preserve"> envisions that RSs </w:t>
      </w:r>
      <w:r w:rsidR="009D39F0">
        <w:t xml:space="preserve">should ensure a diverse set </w:t>
      </w:r>
      <w:r w:rsidR="00823807">
        <w:t>of items in a recommendation feed</w:t>
      </w:r>
      <w:r w:rsidR="002D6D90">
        <w:t xml:space="preserve">. This should be done to not fatigue </w:t>
      </w:r>
      <w:r w:rsidR="00DC64BE">
        <w:t xml:space="preserve">the user with items </w:t>
      </w:r>
      <w:r w:rsidR="003D071A">
        <w:t>of</w:t>
      </w:r>
      <w:r w:rsidR="00DC64BE">
        <w:t xml:space="preserve"> similar categor</w:t>
      </w:r>
      <w:r w:rsidR="003D071A">
        <w:t>ies</w:t>
      </w:r>
      <w:r w:rsidR="00DC64BE">
        <w:t xml:space="preserve">. </w:t>
      </w:r>
      <w:r w:rsidR="00901B92">
        <w:t xml:space="preserve">An example would be the recommendation of movies from a variety of different </w:t>
      </w:r>
      <w:r w:rsidR="00FE6FB8">
        <w:t>genres.</w:t>
      </w:r>
    </w:p>
    <w:p w14:paraId="1381FB6D" w14:textId="015708C3" w:rsidR="000850DD" w:rsidRDefault="000850DD" w:rsidP="00EF3A63">
      <w:r>
        <w:t xml:space="preserve">Throughout the years, different approaches have been developed to optimize recommendations and overcome obstacles in this field. These recommendation systems are broadly categorized in content-based RS (CB), </w:t>
      </w:r>
      <w:r w:rsidRPr="007C21BE">
        <w:t xml:space="preserve">collaborative filtering (CF), </w:t>
      </w:r>
      <w:r>
        <w:t xml:space="preserve">knowledge-based RS and hybrid RS </w:t>
      </w:r>
      <w:sdt>
        <w:sdtPr>
          <w:alias w:val="To edit, see citavi.com/edit"/>
          <w:tag w:val="CitaviPlaceholder#4d7fba65-a3ce-4bda-83fc-030668d40364"/>
          <w:id w:val="812442696"/>
          <w:placeholder>
            <w:docPart w:val="51AFB01ED46A4AA585F51DD6736B8E7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WU4ZDUzLTUwYmMtNGI3Mi1hZWM0LThkZWNmZWUwNjQ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RkN2ZiYTY1LWEzY2UtNGJkYS04M2ZjLTAzMDY2OGQ0MDM2NCIsIlRleHQiOiIoQWdnYXJ3YWwsIDIwMTYpIiwiV0FJVmVyc2lvbiI6IjYuMTIuMC4wIn0=}</w:instrText>
          </w:r>
          <w:r>
            <w:fldChar w:fldCharType="separate"/>
          </w:r>
          <w:r w:rsidR="00AB6756">
            <w:t>(Aggarwal, 2016)</w:t>
          </w:r>
          <w:r>
            <w:fldChar w:fldCharType="end"/>
          </w:r>
        </w:sdtContent>
      </w:sdt>
      <w:r>
        <w:t xml:space="preserve">. </w:t>
      </w:r>
      <w:r w:rsidR="00E10C3B">
        <w:t>In the following,</w:t>
      </w:r>
      <w:r w:rsidR="00805DAC">
        <w:t xml:space="preserve"> CF and CB are introduced to provide an overview of the RS landscape, as both </w:t>
      </w:r>
      <w:r w:rsidR="00270313">
        <w:t>belong to</w:t>
      </w:r>
      <w:r w:rsidR="00616252">
        <w:t xml:space="preserve"> the most popular research topics for RSs</w:t>
      </w:r>
      <w:r w:rsidR="00C50D15">
        <w:t>, excluding hybrid systems, which are a combination of multiple stand-alone RS methods.</w:t>
      </w:r>
      <w:r w:rsidR="00F224F5">
        <w:t xml:space="preserve"> </w:t>
      </w:r>
      <w:r>
        <w:t xml:space="preserve">Collaborative filtering will be elaborated in more detail, as it is a key concept for the RS implemented in the artifact. </w:t>
      </w:r>
      <w:r w:rsidR="00622F51">
        <w:fldChar w:fldCharType="begin"/>
      </w:r>
      <w:r w:rsidR="00622F51">
        <w:instrText xml:space="preserve"> REF _Ref107267436 \h </w:instrText>
      </w:r>
      <w:r w:rsidR="00622F51">
        <w:fldChar w:fldCharType="separate"/>
      </w:r>
      <w:r w:rsidR="00622F51" w:rsidRPr="00584486">
        <w:t xml:space="preserve">Figure </w:t>
      </w:r>
      <w:r w:rsidR="00622F51">
        <w:rPr>
          <w:noProof/>
        </w:rPr>
        <w:t>1</w:t>
      </w:r>
      <w:r w:rsidR="00622F51">
        <w:fldChar w:fldCharType="end"/>
      </w:r>
      <w:r w:rsidR="00622F51">
        <w:t xml:space="preserve"> </w:t>
      </w:r>
      <w:r>
        <w:t>shows the structure and an overview of the</w:t>
      </w:r>
      <w:r w:rsidR="00C86C27">
        <w:t xml:space="preserve"> </w:t>
      </w:r>
      <w:r>
        <w:t>recommenders</w:t>
      </w:r>
      <w:r w:rsidR="00EF3789">
        <w:t xml:space="preserve"> based</w:t>
      </w:r>
      <w:r w:rsidR="00C86C27">
        <w:t xml:space="preserve"> </w:t>
      </w:r>
      <w:r w:rsidR="00EF3789">
        <w:t>on</w:t>
      </w:r>
      <w:r w:rsidR="00C86C27">
        <w:t xml:space="preserve"> Aggarwal</w:t>
      </w:r>
      <w:r w:rsidR="00EF3789">
        <w:t xml:space="preserve"> </w:t>
      </w:r>
      <w:sdt>
        <w:sdtPr>
          <w:alias w:val="To edit, see citavi.com/edit"/>
          <w:tag w:val="CitaviPlaceholder#008ced3d-a29e-4f54-8bb7-f656a3279fa5"/>
          <w:id w:val="-1557006577"/>
          <w:placeholder>
            <w:docPart w:val="DefaultPlaceholder_-1854013440"/>
          </w:placeholder>
        </w:sdtPr>
        <w:sdtEndPr/>
        <w:sdtContent>
          <w:r w:rsidR="00EF3789">
            <w:fldChar w:fldCharType="begin"/>
          </w:r>
          <w:r w:rsidR="00EF378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ODcxYmJkLWQ2MjgtNDg2ZS05M2UxLWZiZWM1OWZhZGQ5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AwOGNlZDNkLWEyOWUtNGY1NC04YmI3LWY2NTZhMzI3OWZhNSIsIlRleHQiOiIoQWdnYXJ3YWwsIDIwMTYpIiwiV0FJVmVyc2lvbiI6IjYuMTIuMC4wIn0=}</w:instrText>
          </w:r>
          <w:r w:rsidR="00EF3789">
            <w:fldChar w:fldCharType="separate"/>
          </w:r>
          <w:r w:rsidR="00AB6756">
            <w:t>(Aggarwal, 2016)</w:t>
          </w:r>
          <w:r w:rsidR="00EF3789">
            <w:fldChar w:fldCharType="end"/>
          </w:r>
        </w:sdtContent>
      </w:sdt>
      <w:r>
        <w:t>. Highlighted in red is the type of recommender system that will be used in this this research project, which is a deep and cross network.</w:t>
      </w:r>
      <w:r w:rsidR="00964320">
        <w:t xml:space="preserve"> </w:t>
      </w:r>
      <w:r w:rsidR="00233D8F">
        <w:t xml:space="preserve">Before elaborating CF and CB, there will be a </w:t>
      </w:r>
      <w:r w:rsidR="001E4D20">
        <w:t>chapter dedicated to RS data</w:t>
      </w:r>
      <w:r w:rsidR="007669E1">
        <w:t>.</w:t>
      </w:r>
    </w:p>
    <w:p w14:paraId="7C974076" w14:textId="77777777" w:rsidR="000850DD" w:rsidRDefault="000850DD" w:rsidP="000850DD">
      <w:pPr>
        <w:keepNext/>
      </w:pPr>
      <w:r w:rsidRPr="00FF0288">
        <w:rPr>
          <w:noProof/>
        </w:rPr>
        <w:lastRenderedPageBreak/>
        <w:drawing>
          <wp:inline distT="0" distB="0" distL="0" distR="0" wp14:anchorId="40F0EEB2" wp14:editId="7602026B">
            <wp:extent cx="5400675" cy="2966085"/>
            <wp:effectExtent l="0" t="0" r="9525" b="571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675" cy="2966085"/>
                    </a:xfrm>
                    <a:prstGeom prst="rect">
                      <a:avLst/>
                    </a:prstGeom>
                  </pic:spPr>
                </pic:pic>
              </a:graphicData>
            </a:graphic>
          </wp:inline>
        </w:drawing>
      </w:r>
    </w:p>
    <w:p w14:paraId="0A427952" w14:textId="2782BDE6" w:rsidR="000850DD" w:rsidRPr="0041633B" w:rsidRDefault="000850DD" w:rsidP="002F00A7">
      <w:pPr>
        <w:pStyle w:val="Beschriftung"/>
      </w:pPr>
      <w:bookmarkStart w:id="11" w:name="_Ref107267436"/>
      <w:bookmarkStart w:id="12" w:name="_Toc107181604"/>
      <w:r w:rsidRPr="00584486">
        <w:t xml:space="preserve">Figure </w:t>
      </w:r>
      <w:r w:rsidRPr="00584486">
        <w:fldChar w:fldCharType="begin"/>
      </w:r>
      <w:r w:rsidRPr="00584486">
        <w:instrText xml:space="preserve"> SEQ Figure \* ARABIC </w:instrText>
      </w:r>
      <w:r w:rsidRPr="00584486">
        <w:fldChar w:fldCharType="separate"/>
      </w:r>
      <w:r w:rsidR="00C73468">
        <w:rPr>
          <w:noProof/>
        </w:rPr>
        <w:t>1</w:t>
      </w:r>
      <w:r w:rsidRPr="00584486">
        <w:fldChar w:fldCharType="end"/>
      </w:r>
      <w:bookmarkEnd w:id="11"/>
      <w:r w:rsidRPr="00584486">
        <w:t>: structure and overview of RSs derived from Aggarwal</w:t>
      </w:r>
      <w:r>
        <w:t xml:space="preserve"> (2016)</w:t>
      </w:r>
      <w:bookmarkEnd w:id="12"/>
    </w:p>
    <w:p w14:paraId="1411211D" w14:textId="1CA2815D" w:rsidR="007D778E" w:rsidRDefault="007D778E" w:rsidP="007D778E">
      <w:pPr>
        <w:pStyle w:val="berschrift3"/>
      </w:pPr>
      <w:r>
        <w:t>Data</w:t>
      </w:r>
    </w:p>
    <w:p w14:paraId="325BC90B" w14:textId="16CB96AE" w:rsidR="00236DA2" w:rsidRDefault="0034041E" w:rsidP="0081361D">
      <w:r>
        <w:t>The data used by RSs often</w:t>
      </w:r>
      <w:r w:rsidR="00423741">
        <w:t xml:space="preserve"> differ from those</w:t>
      </w:r>
      <w:r w:rsidR="00090E26">
        <w:t xml:space="preserve"> of other Machine Learning tasks, as it is often sparse. </w:t>
      </w:r>
      <w:r w:rsidR="00750A43">
        <w:t>Sparsity refer</w:t>
      </w:r>
      <w:r w:rsidR="00813A5C">
        <w:t xml:space="preserve">s </w:t>
      </w:r>
      <w:r w:rsidR="001E502F">
        <w:t xml:space="preserve">to </w:t>
      </w:r>
      <w:r w:rsidR="005202C3">
        <w:t xml:space="preserve">very </w:t>
      </w:r>
      <w:r w:rsidR="001E502F">
        <w:t xml:space="preserve">few user-item interactions </w:t>
      </w:r>
      <w:r w:rsidR="00A424E6">
        <w:t>relative to the size of the whole dataset</w:t>
      </w:r>
      <w:r w:rsidR="005202C3">
        <w:t>.</w:t>
      </w:r>
      <w:r w:rsidR="00073A71">
        <w:t xml:space="preserve"> </w:t>
      </w:r>
      <w:r w:rsidR="0086014E">
        <w:t>As</w:t>
      </w:r>
      <w:r w:rsidR="00013B83">
        <w:t>sum</w:t>
      </w:r>
      <w:r w:rsidR="00874296">
        <w:t>ing</w:t>
      </w:r>
      <w:r w:rsidR="0086014E">
        <w:t xml:space="preserve"> one </w:t>
      </w:r>
      <w:r w:rsidR="00013B83">
        <w:t xml:space="preserve">would </w:t>
      </w:r>
      <w:r w:rsidR="00F566A5">
        <w:t xml:space="preserve">construct a </w:t>
      </w:r>
      <m:oMath>
        <m:r>
          <w:rPr>
            <w:rFonts w:ascii="Cambria Math" w:hAnsi="Cambria Math"/>
          </w:rPr>
          <m:t>U×</m:t>
        </m:r>
        <m:sSup>
          <m:sSupPr>
            <m:ctrlPr>
              <w:rPr>
                <w:rFonts w:ascii="Cambria Math" w:hAnsi="Cambria Math"/>
                <w:i/>
              </w:rPr>
            </m:ctrlPr>
          </m:sSupPr>
          <m:e>
            <m:r>
              <w:rPr>
                <w:rFonts w:ascii="Cambria Math" w:hAnsi="Cambria Math"/>
              </w:rPr>
              <m:t>V</m:t>
            </m:r>
          </m:e>
          <m:sup>
            <m:r>
              <w:rPr>
                <w:rFonts w:ascii="Cambria Math" w:hAnsi="Cambria Math"/>
              </w:rPr>
              <m:t>T</m:t>
            </m:r>
          </m:sup>
        </m:sSup>
      </m:oMath>
      <w:r w:rsidR="006D7CB9">
        <w:t xml:space="preserve"> matrix </w:t>
      </w:r>
      <w:r w:rsidR="00701231">
        <w:t>of a</w:t>
      </w:r>
      <w:r w:rsidR="00013B83">
        <w:t>n</w:t>
      </w:r>
      <w:r w:rsidR="00701231">
        <w:t xml:space="preserve"> e-commerce website</w:t>
      </w:r>
      <w:r w:rsidR="00013B83">
        <w:t xml:space="preserve">, </w:t>
      </w:r>
      <w:r w:rsidR="006D7CB9">
        <w:t>where</w:t>
      </w:r>
      <w:r w:rsidR="00422302">
        <w:t>in</w:t>
      </w:r>
      <w:r w:rsidR="006D7CB9">
        <w:t xml:space="preserve"> </w:t>
      </w:r>
      <m:oMath>
        <m:r>
          <w:rPr>
            <w:rFonts w:ascii="Cambria Math" w:hAnsi="Cambria Math"/>
          </w:rPr>
          <m:t>U</m:t>
        </m:r>
      </m:oMath>
      <w:r w:rsidR="00ED7B63">
        <w:t xml:space="preserve"> represents</w:t>
      </w:r>
      <w:r w:rsidR="00013B83">
        <w:t xml:space="preserve"> </w:t>
      </w:r>
      <w:r w:rsidR="006E3C41">
        <w:t>the entirety</w:t>
      </w:r>
      <w:r w:rsidR="00013B83">
        <w:t xml:space="preserve"> </w:t>
      </w:r>
      <w:r w:rsidR="006E3C41">
        <w:t xml:space="preserve">of its </w:t>
      </w:r>
      <w:r w:rsidR="00013B83">
        <w:t>user</w:t>
      </w:r>
      <w:r w:rsidR="006E3C41">
        <w:t>-base</w:t>
      </w:r>
      <w:r w:rsidR="0009380A">
        <w:t xml:space="preserve"> and </w:t>
      </w:r>
      <m:oMath>
        <m:r>
          <w:rPr>
            <w:rFonts w:ascii="Cambria Math" w:hAnsi="Cambria Math"/>
          </w:rPr>
          <m:t>V</m:t>
        </m:r>
      </m:oMath>
      <w:r w:rsidR="0009380A">
        <w:t xml:space="preserve"> </w:t>
      </w:r>
      <w:r w:rsidR="00155E3C">
        <w:t>represents all the</w:t>
      </w:r>
      <w:r w:rsidR="006D13F2">
        <w:t xml:space="preserve"> items in the product catalogue</w:t>
      </w:r>
      <w:r w:rsidR="00CC7A82">
        <w:t xml:space="preserve">. </w:t>
      </w:r>
      <w:r w:rsidR="00CD7CB0">
        <w:t xml:space="preserve">Every time a </w:t>
      </w:r>
      <w:r w:rsidR="00DA704B">
        <w:t>customer buys or inspects a product, an interaction between the user and the product is denoted</w:t>
      </w:r>
      <w:r w:rsidR="00AE5A35">
        <w:t xml:space="preserve"> in</w:t>
      </w:r>
      <w:r w:rsidR="00B2495E">
        <w:t xml:space="preserve"> </w:t>
      </w:r>
      <m:oMath>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m:t>
        </m:r>
      </m:oMath>
      <w:r w:rsidR="00DA704B">
        <w:t xml:space="preserve">. Since </w:t>
      </w:r>
      <w:r w:rsidR="001F0642">
        <w:t xml:space="preserve">customers only </w:t>
      </w:r>
      <w:r w:rsidR="00F12587">
        <w:t xml:space="preserve">interact with a fraction of the offered products in an e-commerce </w:t>
      </w:r>
      <w:r w:rsidR="00604D49">
        <w:t>web shop,</w:t>
      </w:r>
      <w:r w:rsidR="0039739C">
        <w:t xml:space="preserve"> there are very few entries in the 2-dimensional</w:t>
      </w:r>
      <w:r w:rsidR="00604D49">
        <w:t xml:space="preserve"> </w:t>
      </w:r>
      <w:r w:rsidR="008E77A0">
        <w:t>matrix,</w:t>
      </w:r>
      <w:r w:rsidR="00054188">
        <w:t xml:space="preserve"> hence </w:t>
      </w:r>
      <w:r w:rsidR="004801F4">
        <w:t xml:space="preserve">it is </w:t>
      </w:r>
      <w:r w:rsidR="00054188">
        <w:t>sparse</w:t>
      </w:r>
      <w:r w:rsidR="008E77A0">
        <w:t>.</w:t>
      </w:r>
      <w:r w:rsidR="00C80649">
        <w:t xml:space="preserve"> This is a </w:t>
      </w:r>
      <w:r w:rsidR="00F5375F">
        <w:t>fundamental problem that RSs face and try to overcome.</w:t>
      </w:r>
    </w:p>
    <w:p w14:paraId="4439443B" w14:textId="18F313D0" w:rsidR="0067106D" w:rsidRDefault="00DC3422" w:rsidP="0081361D">
      <w:r>
        <w:t xml:space="preserve">The value of an interaction between item and user can </w:t>
      </w:r>
      <w:r w:rsidR="00C57800">
        <w:t xml:space="preserve">be </w:t>
      </w:r>
      <w:r w:rsidR="005228B1">
        <w:t xml:space="preserve">represented in different ways depending on the context of the recommendation. </w:t>
      </w:r>
      <w:r w:rsidR="00D94D2D">
        <w:t xml:space="preserve">Is an interaction defined </w:t>
      </w:r>
      <w:r w:rsidR="00AD100A">
        <w:t xml:space="preserve">as a review with </w:t>
      </w:r>
      <w:r w:rsidR="009E4A5E">
        <w:t>a rating between 1 and 5 stars</w:t>
      </w:r>
      <w:r w:rsidR="00203DAB">
        <w:t xml:space="preserve">, </w:t>
      </w:r>
      <w:r w:rsidR="005707CE">
        <w:t>it</w:t>
      </w:r>
      <w:r w:rsidR="00203DAB">
        <w:t xml:space="preserve"> will be </w:t>
      </w:r>
      <w:r w:rsidR="00BE32C9">
        <w:t>marked with a</w:t>
      </w:r>
      <w:r w:rsidR="00ED31FD">
        <w:t>n integer</w:t>
      </w:r>
      <w:r w:rsidR="006123D4">
        <w:t xml:space="preserve"> value</w:t>
      </w:r>
      <w:r w:rsidR="0048425B">
        <w:t xml:space="preserve"> in a range of 1 to 5.</w:t>
      </w:r>
      <w:r w:rsidR="000257CB">
        <w:t xml:space="preserve"> </w:t>
      </w:r>
      <w:r w:rsidR="00EB6770">
        <w:t xml:space="preserve">These rating types allow the user to </w:t>
      </w:r>
      <w:r w:rsidR="00106074">
        <w:t xml:space="preserve">quantifiably </w:t>
      </w:r>
      <w:r w:rsidR="00EB6770">
        <w:t>express their</w:t>
      </w:r>
      <w:r w:rsidR="00106074">
        <w:t xml:space="preserve"> like or dislike of an item.</w:t>
      </w:r>
      <w:r w:rsidR="009800C3">
        <w:t xml:space="preserve"> These are called interval-based ratings </w:t>
      </w:r>
      <w:sdt>
        <w:sdtPr>
          <w:alias w:val="To edit, see citavi.com/edit"/>
          <w:tag w:val="CitaviPlaceholder#0f1e9cfb-6fc6-420e-b11d-567c822dff7a"/>
          <w:id w:val="-2026244457"/>
          <w:placeholder>
            <w:docPart w:val="DefaultPlaceholder_-1854013440"/>
          </w:placeholder>
        </w:sdtPr>
        <w:sdtEndPr/>
        <w:sdtContent>
          <w:r w:rsidR="009800C3">
            <w:fldChar w:fldCharType="begin"/>
          </w:r>
          <w:r w:rsidR="009800C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FjZTI2LTNiOTktNGZkYy04ZTYyLWMzNTM4MzUwNmZiN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BmMWU5Y2ZiLTZmYzYtNDIwZS1iMTFkLTU2N2M4MjJkZmY3YSIsIlRleHQiOiIoQWdnYXJ3YWwsIDIwMTYpIiwiV0FJVmVyc2lvbiI6IjYuMTIuMC4wIn0=}</w:instrText>
          </w:r>
          <w:r w:rsidR="009800C3">
            <w:fldChar w:fldCharType="separate"/>
          </w:r>
          <w:r w:rsidR="00AB6756">
            <w:t>(Aggarwal, 2016)</w:t>
          </w:r>
          <w:r w:rsidR="009800C3">
            <w:fldChar w:fldCharType="end"/>
          </w:r>
        </w:sdtContent>
      </w:sdt>
      <w:r w:rsidR="009800C3">
        <w:t>.</w:t>
      </w:r>
      <w:r w:rsidR="007A172C">
        <w:t xml:space="preserve"> </w:t>
      </w:r>
      <w:r w:rsidR="0067106D">
        <w:t xml:space="preserve">Another popular rating type is the unary rating system. These </w:t>
      </w:r>
      <w:r w:rsidR="00CB1E98">
        <w:t xml:space="preserve">are used on </w:t>
      </w:r>
      <w:r w:rsidR="00F91818">
        <w:t xml:space="preserve">social media platforms like Instagram </w:t>
      </w:r>
      <w:r w:rsidR="00521FDF">
        <w:t>and Twitter.</w:t>
      </w:r>
      <w:r w:rsidR="00A10D58">
        <w:t xml:space="preserve"> These ratings are encoded in a binary fashion, wherein an interaction (e.g. like) will be conventionally denoted </w:t>
      </w:r>
      <w:r w:rsidR="007A172C">
        <w:t xml:space="preserve">with the value 1 and abstinence will be denoted by the value 0 </w:t>
      </w:r>
      <w:sdt>
        <w:sdtPr>
          <w:alias w:val="To edit, see citavi.com/edit"/>
          <w:tag w:val="CitaviPlaceholder#90ee11da-f620-45a4-a9b9-c2eb3a64ff94"/>
          <w:id w:val="-1629539454"/>
          <w:placeholder>
            <w:docPart w:val="DefaultPlaceholder_-1854013440"/>
          </w:placeholder>
        </w:sdtPr>
        <w:sdtEndPr/>
        <w:sdtContent>
          <w:r w:rsidR="007A172C">
            <w:fldChar w:fldCharType="begin"/>
          </w:r>
          <w:r w:rsidR="007A17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MDk5ODMzLTQ4M2UtNDRjMC05NWU1LTYyOWQzM2I3ZDViN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kwZWUxMWRhLWY2MjAtNDVhNC1hOWI5LWMyZWIzYTY0ZmY5NCIsIlRleHQiOiIoQWdnYXJ3YWwsIDIwMTYpIiwiV0FJVmVyc2lvbiI6IjYuMTIuMC4wIn0=}</w:instrText>
          </w:r>
          <w:r w:rsidR="007A172C">
            <w:fldChar w:fldCharType="separate"/>
          </w:r>
          <w:r w:rsidR="00AB6756">
            <w:t>(Aggarwal, 2016)</w:t>
          </w:r>
          <w:r w:rsidR="007A172C">
            <w:fldChar w:fldCharType="end"/>
          </w:r>
        </w:sdtContent>
      </w:sdt>
      <w:r w:rsidR="007A172C">
        <w:t>.</w:t>
      </w:r>
    </w:p>
    <w:p w14:paraId="0E4DB80E" w14:textId="1388E28E" w:rsidR="000B5BDC" w:rsidRDefault="00327796" w:rsidP="0081361D">
      <w:r>
        <w:t>Both the like</w:t>
      </w:r>
      <w:r w:rsidR="00005A91">
        <w:t>-</w:t>
      </w:r>
      <w:r>
        <w:t xml:space="preserve">feature as well as </w:t>
      </w:r>
      <w:r w:rsidR="00EA4FF0">
        <w:t>the</w:t>
      </w:r>
      <w:r>
        <w:t xml:space="preserve"> </w:t>
      </w:r>
      <w:r w:rsidR="0035526C">
        <w:t xml:space="preserve">5-star </w:t>
      </w:r>
      <w:r w:rsidR="00941BF0">
        <w:t>rating</w:t>
      </w:r>
      <w:r>
        <w:t xml:space="preserve"> </w:t>
      </w:r>
      <w:r w:rsidR="0035526C">
        <w:t xml:space="preserve">system </w:t>
      </w:r>
      <w:r w:rsidR="00941BF0">
        <w:t xml:space="preserve">are </w:t>
      </w:r>
      <w:r w:rsidR="008F4816">
        <w:t xml:space="preserve">called </w:t>
      </w:r>
      <w:r w:rsidR="00941BF0">
        <w:t>explicit ratings</w:t>
      </w:r>
      <w:r w:rsidR="00555B7B">
        <w:t xml:space="preserve">, as they are </w:t>
      </w:r>
      <w:r w:rsidR="0043211F">
        <w:t xml:space="preserve">actively and </w:t>
      </w:r>
      <w:r w:rsidR="00555B7B">
        <w:t xml:space="preserve">consciously </w:t>
      </w:r>
      <w:r w:rsidR="0043211F">
        <w:t xml:space="preserve">given by a user. </w:t>
      </w:r>
      <w:r w:rsidR="000B5BDC">
        <w:t xml:space="preserve">While explicit ratings </w:t>
      </w:r>
      <w:r w:rsidR="005165CA">
        <w:t xml:space="preserve">generally </w:t>
      </w:r>
      <w:r w:rsidR="00D266D7">
        <w:t xml:space="preserve">provide reliable </w:t>
      </w:r>
      <w:r w:rsidR="00257BD3">
        <w:t xml:space="preserve">information about an users opinion, </w:t>
      </w:r>
      <w:r w:rsidR="007D20EA">
        <w:t xml:space="preserve">it </w:t>
      </w:r>
      <w:r w:rsidR="0029463E">
        <w:t>remains</w:t>
      </w:r>
      <w:r w:rsidR="007D20EA">
        <w:t xml:space="preserve"> a challenge to </w:t>
      </w:r>
      <w:r w:rsidR="0029463E">
        <w:t xml:space="preserve">entice users to </w:t>
      </w:r>
      <w:r w:rsidR="00FA7402">
        <w:t>rate.</w:t>
      </w:r>
      <w:r w:rsidR="00CA6A44">
        <w:t xml:space="preserve"> This </w:t>
      </w:r>
      <w:r w:rsidR="00364B2E">
        <w:t xml:space="preserve">in return makes </w:t>
      </w:r>
      <w:r w:rsidR="00E65175">
        <w:t>the data more susceptible to shilling attacks, where item</w:t>
      </w:r>
      <w:r w:rsidR="00280C9B">
        <w:t xml:space="preserve"> ratings get skewed by</w:t>
      </w:r>
      <w:r w:rsidR="00006E0F">
        <w:t xml:space="preserve"> coordinated bombardments</w:t>
      </w:r>
      <w:r w:rsidR="00D82A53">
        <w:t xml:space="preserve"> </w:t>
      </w:r>
      <w:r w:rsidR="00B223D3">
        <w:t xml:space="preserve">of </w:t>
      </w:r>
      <w:r w:rsidR="00915608">
        <w:t xml:space="preserve">overly positive or </w:t>
      </w:r>
      <w:r w:rsidR="00D82A53">
        <w:t xml:space="preserve">negative </w:t>
      </w:r>
      <w:r w:rsidR="000F4856">
        <w:t>ratings</w:t>
      </w:r>
      <w:r w:rsidR="00983DA9">
        <w:t xml:space="preserve"> by external sources</w:t>
      </w:r>
      <w:r w:rsidR="00673C40">
        <w:t xml:space="preserve"> </w:t>
      </w:r>
      <w:sdt>
        <w:sdtPr>
          <w:alias w:val="To edit, see citavi.com/edit"/>
          <w:tag w:val="CitaviPlaceholder#0d348cc5-bb5f-4225-8084-a8859e551715"/>
          <w:id w:val="-132948724"/>
          <w:placeholder>
            <w:docPart w:val="DefaultPlaceholder_-1854013440"/>
          </w:placeholder>
        </w:sdtPr>
        <w:sdtEndPr/>
        <w:sdtContent>
          <w:r w:rsidR="00673C40">
            <w:fldChar w:fldCharType="begin"/>
          </w:r>
          <w:r w:rsidR="00673C4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NWZjMGM0LTJkNjctNDljMy04MWY3LTQyMzRkZjFiYjE1OSIsIlJhbmdlTGVuZ3RoIjoyMS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BldCBhbC4sIDIwMTYpIn1dfSwiVGFnIjoiQ2l0YXZpUGxhY2Vob2xkZXIjMGQzNDhjYzUtYmI1Zi00MjI1LTgwODQtYTg4NTllNTUxNzE1IiwiVGV4dCI6IihLaHVzcm8gZXQgYWwuLCAyMDE2KSIsIldBSVZlcnNpb24iOiI2LjEyLjAuMCJ9}</w:instrText>
          </w:r>
          <w:r w:rsidR="00673C40">
            <w:fldChar w:fldCharType="separate"/>
          </w:r>
          <w:r w:rsidR="00AB6756">
            <w:t>(Khusro et al., 2016)</w:t>
          </w:r>
          <w:r w:rsidR="00673C40">
            <w:fldChar w:fldCharType="end"/>
          </w:r>
        </w:sdtContent>
      </w:sdt>
      <w:r w:rsidR="005F1293">
        <w:t>.</w:t>
      </w:r>
    </w:p>
    <w:p w14:paraId="214996BE" w14:textId="16D21A57" w:rsidR="0081361D" w:rsidRDefault="005E3F75" w:rsidP="0081361D">
      <w:r>
        <w:lastRenderedPageBreak/>
        <w:t xml:space="preserve">In </w:t>
      </w:r>
      <w:r w:rsidR="00815ADA">
        <w:t>o</w:t>
      </w:r>
      <w:r w:rsidR="003F1F52">
        <w:t>ppos</w:t>
      </w:r>
      <w:r w:rsidR="00815ADA">
        <w:t>ition</w:t>
      </w:r>
      <w:r w:rsidR="003F1F52">
        <w:t xml:space="preserve"> to explicit ratings, </w:t>
      </w:r>
      <w:r w:rsidR="00EC21E5">
        <w:t xml:space="preserve">lie </w:t>
      </w:r>
      <w:r w:rsidR="003F1F52">
        <w:t>the implicit ratings.</w:t>
      </w:r>
      <w:r w:rsidR="00B72579">
        <w:t xml:space="preserve"> These rating systems derive a rating from </w:t>
      </w:r>
      <w:r w:rsidR="00794BDD">
        <w:t xml:space="preserve">the </w:t>
      </w:r>
      <w:r w:rsidR="00815ADA">
        <w:t xml:space="preserve">user through their </w:t>
      </w:r>
      <w:r w:rsidR="00794BDD">
        <w:t>behavior</w:t>
      </w:r>
      <w:r w:rsidR="00F23E31">
        <w:t xml:space="preserve">. </w:t>
      </w:r>
      <w:r w:rsidR="00FD7AA6">
        <w:t>An e</w:t>
      </w:r>
      <w:r w:rsidR="00F23E31">
        <w:t xml:space="preserve">xamples could be </w:t>
      </w:r>
      <w:r w:rsidR="00FD7AA6">
        <w:t xml:space="preserve">the </w:t>
      </w:r>
      <w:r w:rsidR="00F23E31">
        <w:t>watch</w:t>
      </w:r>
      <w:r w:rsidR="00FD7AA6">
        <w:t xml:space="preserve"> </w:t>
      </w:r>
      <w:r w:rsidR="00F23E31">
        <w:t>time of a</w:t>
      </w:r>
      <w:r w:rsidR="00470805">
        <w:t xml:space="preserve"> movie</w:t>
      </w:r>
      <w:r w:rsidR="00AE6D31">
        <w:t>. This</w:t>
      </w:r>
      <w:r w:rsidR="00B13A49">
        <w:t xml:space="preserve"> example</w:t>
      </w:r>
      <w:r w:rsidR="00AE6D31">
        <w:t xml:space="preserve"> works under the assumption that people that don’t </w:t>
      </w:r>
      <w:r w:rsidR="00AF6E73">
        <w:t xml:space="preserve">close </w:t>
      </w:r>
      <w:r w:rsidR="002F2E6F">
        <w:t>a</w:t>
      </w:r>
      <w:r w:rsidR="00470805">
        <w:t xml:space="preserve"> movie</w:t>
      </w:r>
      <w:r w:rsidR="00AC59A0">
        <w:t>,</w:t>
      </w:r>
      <w:r w:rsidR="00AF6E73">
        <w:t xml:space="preserve"> are engaged </w:t>
      </w:r>
      <w:r w:rsidR="00CE75A8">
        <w:t xml:space="preserve">with it. </w:t>
      </w:r>
      <w:r w:rsidR="00F62585">
        <w:t xml:space="preserve">The drawback of </w:t>
      </w:r>
      <w:r w:rsidR="009A503A">
        <w:t xml:space="preserve">an </w:t>
      </w:r>
      <w:r w:rsidR="00F62585">
        <w:t xml:space="preserve">implicit rating </w:t>
      </w:r>
      <w:r w:rsidR="009A503A">
        <w:t>is</w:t>
      </w:r>
      <w:r w:rsidR="00F62585">
        <w:t xml:space="preserve"> </w:t>
      </w:r>
      <w:r w:rsidR="009A503A">
        <w:t xml:space="preserve">its ambiguity, as </w:t>
      </w:r>
      <w:r w:rsidR="00182277">
        <w:t>online behavior needs to be interpreted</w:t>
      </w:r>
      <w:r w:rsidR="008011A1">
        <w:t xml:space="preserve"> </w:t>
      </w:r>
      <w:r w:rsidR="00762267">
        <w:t xml:space="preserve">first </w:t>
      </w:r>
      <w:r w:rsidR="008011A1">
        <w:t xml:space="preserve">and </w:t>
      </w:r>
      <w:r w:rsidR="00762267">
        <w:t xml:space="preserve">then </w:t>
      </w:r>
      <w:r w:rsidR="008011A1">
        <w:t xml:space="preserve">translated into a rating. </w:t>
      </w:r>
      <w:r w:rsidR="00470805">
        <w:t xml:space="preserve">User behavior can be interpreted wrongly and skew the data. Continuing the </w:t>
      </w:r>
      <w:r w:rsidR="00512F4E">
        <w:t xml:space="preserve">aforementioned movie example, a user who slept during the movie </w:t>
      </w:r>
      <w:r w:rsidR="00451B08">
        <w:t xml:space="preserve">out of boredom, would be misinterpreted as a user who was </w:t>
      </w:r>
      <w:r w:rsidR="00135C54">
        <w:t>engaged throughout the whole movie, since they didn’t close it.</w:t>
      </w:r>
      <w:r w:rsidR="008160F2">
        <w:t xml:space="preserve"> A</w:t>
      </w:r>
      <w:r w:rsidR="00890075">
        <w:t>n</w:t>
      </w:r>
      <w:r w:rsidR="008160F2">
        <w:t xml:space="preserve"> </w:t>
      </w:r>
      <w:r w:rsidR="00890075">
        <w:t xml:space="preserve">implicit rating </w:t>
      </w:r>
      <w:r w:rsidR="00D47F53">
        <w:t xml:space="preserve">system </w:t>
      </w:r>
      <w:r w:rsidR="00890075">
        <w:t xml:space="preserve">has the advantage </w:t>
      </w:r>
      <w:r w:rsidR="00D47F53">
        <w:t xml:space="preserve">that it is not reliant on the user to give feedback, which </w:t>
      </w:r>
      <w:r w:rsidR="00EB14D2">
        <w:t xml:space="preserve">generally results in more ratings. This is a </w:t>
      </w:r>
      <w:r w:rsidR="00AE660A">
        <w:t>significant factor considering sparsity is a main challenge for RSs</w:t>
      </w:r>
      <w:r w:rsidR="000D631B">
        <w:t xml:space="preserve"> </w:t>
      </w:r>
      <w:sdt>
        <w:sdtPr>
          <w:alias w:val="To edit, see citavi.com/edit"/>
          <w:tag w:val="CitaviPlaceholder#04c59121-2989-4a2c-a0d5-e5d9d5dbf670"/>
          <w:id w:val="1157492324"/>
          <w:placeholder>
            <w:docPart w:val="DefaultPlaceholder_-1854013440"/>
          </w:placeholder>
        </w:sdtPr>
        <w:sdtEndPr/>
        <w:sdtContent>
          <w:r w:rsidR="000D631B">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ZGJmOGIyLTg4MzUtNGU4NC05M2JjLTM1NGU1ZmM0NDFhOSIsIlJhbmdlTGVuZ3RoIjoyNSwiUmVmZXJlbmNlSWQiOiJkOTAxZGE5MC0xNWU4LTQ3NDctYmZjYi01NjQ3NTczYjI0M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U1LzIwMDkvNDIxNDI1IiwiVXJpU3RyaW5nIjoiaHR0cHM6Ly9kb2kub3JnLzEwLjExNTUvMjAwOS80MjE0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xOVQxNzowMDoxMCIsIk1vZGlmaWVkQnkiOiJfU2ViYXN0aWFuIFPDpHR6bGVyIiwiSWQiOiIzNDllZGQwOS0zNWNlLTQ4MzAtYTZiNi03NTY0NTUxOTQ3OTAiLCJNb2RpZmllZE9uIjoiMjAyMi0wNi0xOVQxNzowMDoxMCIsIlByb2plY3QiOnsiJHJlZiI6IjUifX1d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}</w:instrText>
          </w:r>
          <w:r w:rsidR="000D631B">
            <w:fldChar w:fldCharType="separate"/>
          </w:r>
          <w:r w:rsidR="00AB6756">
            <w:t>(Su &amp; Khoshgoftaar, 2009)</w:t>
          </w:r>
          <w:r w:rsidR="000D631B">
            <w:fldChar w:fldCharType="end"/>
          </w:r>
        </w:sdtContent>
      </w:sdt>
      <w:r w:rsidR="00AE660A">
        <w:t>.</w:t>
      </w:r>
    </w:p>
    <w:p w14:paraId="39C2508F" w14:textId="247CBDDA" w:rsidR="00EE2E1F" w:rsidRDefault="005D4625" w:rsidP="0081361D">
      <w:r>
        <w:t>In a recommender dataset t</w:t>
      </w:r>
      <w:r w:rsidR="00E73A18">
        <w:t xml:space="preserve">he </w:t>
      </w:r>
      <w:r w:rsidR="007E7F2A">
        <w:t xml:space="preserve">value of a </w:t>
      </w:r>
      <w:r w:rsidR="00E73A18">
        <w:t>user-item interaction</w:t>
      </w:r>
      <w:r w:rsidR="00217F71">
        <w:t xml:space="preserve"> is referred to as </w:t>
      </w:r>
      <w:r w:rsidR="00DB087C">
        <w:t xml:space="preserve">a </w:t>
      </w:r>
      <w:r w:rsidR="00DB087C" w:rsidRPr="00DB087C">
        <w:rPr>
          <w:i/>
        </w:rPr>
        <w:t>sparse feature</w:t>
      </w:r>
      <w:r w:rsidR="003D1562">
        <w:t xml:space="preserve">. </w:t>
      </w:r>
      <w:r w:rsidR="00983791">
        <w:t xml:space="preserve">They can be augmented with </w:t>
      </w:r>
      <w:r w:rsidR="00557AE6">
        <w:t xml:space="preserve">so-called </w:t>
      </w:r>
      <w:r w:rsidR="00557AE6" w:rsidRPr="00557AE6">
        <w:rPr>
          <w:i/>
        </w:rPr>
        <w:t>dense features</w:t>
      </w:r>
      <w:r w:rsidR="00557AE6">
        <w:t xml:space="preserve">. </w:t>
      </w:r>
      <w:r w:rsidR="007260FF">
        <w:t xml:space="preserve">Whereas </w:t>
      </w:r>
      <w:r w:rsidR="00DF724B">
        <w:t>sparse features only occur through user-item interaction (e.g. a rating)</w:t>
      </w:r>
      <w:r w:rsidR="00CD2443">
        <w:t xml:space="preserve">, dense features are specific attributes that </w:t>
      </w:r>
      <w:r w:rsidR="00945E7C">
        <w:t>describe the item or user at hand, comparable to features in other ML tasks.</w:t>
      </w:r>
    </w:p>
    <w:p w14:paraId="608C0B57" w14:textId="052265D2" w:rsidR="007E1818" w:rsidRPr="0081361D" w:rsidRDefault="00285C5F" w:rsidP="0081361D">
      <w:r>
        <w:t xml:space="preserve">Data understanding </w:t>
      </w:r>
      <w:r w:rsidR="006365A4">
        <w:t xml:space="preserve">plays a vital part in the success of </w:t>
      </w:r>
      <w:r w:rsidR="00664E8F">
        <w:t>recommender systems.</w:t>
      </w:r>
      <w:r w:rsidR="00BB104D">
        <w:t xml:space="preserve"> There are many variables ranging from its </w:t>
      </w:r>
      <w:r w:rsidR="008B19D3">
        <w:t xml:space="preserve">rating system over </w:t>
      </w:r>
      <w:r w:rsidR="00823710">
        <w:t xml:space="preserve">its </w:t>
      </w:r>
      <w:r w:rsidR="00BB104D">
        <w:t>features</w:t>
      </w:r>
      <w:r w:rsidR="008B19D3">
        <w:t xml:space="preserve"> and sparsity </w:t>
      </w:r>
      <w:r w:rsidR="00A13ABF">
        <w:t>that determine</w:t>
      </w:r>
      <w:r w:rsidR="00651457">
        <w:t>,</w:t>
      </w:r>
      <w:r w:rsidR="00A13ABF">
        <w:t xml:space="preserve"> which recommender system is the most</w:t>
      </w:r>
      <w:r w:rsidR="00F369F4">
        <w:t xml:space="preserve"> suitable</w:t>
      </w:r>
      <w:r w:rsidR="00A13ABF">
        <w:t xml:space="preserve"> for the</w:t>
      </w:r>
      <w:r w:rsidR="00C640B0">
        <w:t xml:space="preserve"> given</w:t>
      </w:r>
      <w:r w:rsidR="00A13ABF">
        <w:t xml:space="preserve"> task</w:t>
      </w:r>
      <w:r w:rsidR="00A06411">
        <w:t xml:space="preserve"> </w:t>
      </w:r>
      <w:sdt>
        <w:sdtPr>
          <w:alias w:val="To edit, see citavi.com/edit"/>
          <w:tag w:val="CitaviPlaceholder#c3175867-be91-4ee7-bd4c-93aada8d4fce"/>
          <w:id w:val="1282533408"/>
          <w:placeholder>
            <w:docPart w:val="DefaultPlaceholder_-1854013440"/>
          </w:placeholder>
        </w:sdtPr>
        <w:sdtEndPr/>
        <w:sdtContent>
          <w:r w:rsidR="00A06411">
            <w:fldChar w:fldCharType="begin"/>
          </w:r>
          <w:r w:rsidR="00CE35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mRkMDY5LWEwZWQtNGNlMC1iYzkzLTI3MjFjMzg4ZTIyZiIsIlJhbmdlTGVuZ3RoIjoyNCwiUmVmZXJlbmNlSWQiOiJiZjdiZTA1MC02OGQzLTRkM2QtODNmOC1lYmZlNmU1NjRkZT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4IiwiU3RhcnRQYWdlIjp7IiRpZCI6IjUiLCIkdHlwZSI6IlN3aXNzQWNhZGVtaWMuUGFnZU51bWJlciwgU3dpc3NBY2FkZW1pYyIsIklzRnVsbHlOdW1lcmljIjp0cnVlLCJOdW1iZXIiOjEyOCwiTnVtYmVyaW5nVHlwZSI6MCwiTnVtZXJhbFN5c3RlbSI6MCwiT3JpZ2luYWxTdHJpbmciOiIxMjgiLCJQcmV0dHlTdHJpbmciOiIxMj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GFydSIsIkxhc3ROYW1lIjoiQWdnYXJ3YWwiLCJNaWRkbGVOYW1lIjoiQy4iLCJQcm90ZWN0ZWQiOmZhbHNlLCJTZXgiOjAsIkNyZWF0ZWRCeSI6Il9TZWJhc3RpYW4gU8OkdHpsZXIiLCJDcmVhdGVkT24iOiIyMDIyLTA1LTI1VDEwOjM2OjM5IiwiTW9kaWZpZWRCeSI6Il9TZWJhc3RpYW4gU8OkdHpsZXIiLCJJZCI6IjJkMDMxZWM4LTkyN2YtNGQ4Ni1iZDNhLTkyNTA0N2RiYTdmNyIsIk1vZGlmaWVkT24iOiIyMDIyLTA1LTI1VDEwOjM2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dXRleGxnNS5qcGciLCJVcmlTdHJpbmciOiJiZjdiZTA1MC02OGQzLTRkM2QtODNmOC1lYmZlNmU1NjRkZT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d29ybGRjYXQub3JnL29jbGMvMTA0OTk5MjY0MyIsIlVyaVN0cmluZyI6Imh0dHA6Ly93d3cud29ybGRjYXQub3JnL29jbGMvMTA0OTk5MjY0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}</w:instrText>
          </w:r>
          <w:r w:rsidR="00A06411">
            <w:fldChar w:fldCharType="separate"/>
          </w:r>
          <w:r w:rsidR="00AB6756">
            <w:t>(Aggarwal, 2016, p. 128)</w:t>
          </w:r>
          <w:r w:rsidR="00A06411">
            <w:fldChar w:fldCharType="end"/>
          </w:r>
        </w:sdtContent>
      </w:sdt>
      <w:r w:rsidR="00A13ABF">
        <w:t>.</w:t>
      </w:r>
    </w:p>
    <w:p w14:paraId="636AF604" w14:textId="420C6C47" w:rsidR="006B321E" w:rsidRDefault="00E51276" w:rsidP="002F00A7">
      <w:pPr>
        <w:pStyle w:val="berschrift3"/>
      </w:pPr>
      <w:r>
        <w:t>Content-based recommender systems</w:t>
      </w:r>
    </w:p>
    <w:p w14:paraId="4462A7FD" w14:textId="4BD8421A" w:rsidR="00AC48B2" w:rsidRDefault="00C21353" w:rsidP="00C21353">
      <w:r w:rsidRPr="00C21353">
        <w:t>Content-based methods make recommendation</w:t>
      </w:r>
      <w:r w:rsidR="00650D31">
        <w:t>s</w:t>
      </w:r>
      <w:r w:rsidRPr="00C21353">
        <w:t xml:space="preserve"> based on a user's past interactions with items. These users are referred to as objects and contain </w:t>
      </w:r>
      <w:r w:rsidR="006655CD">
        <w:t>information from their</w:t>
      </w:r>
      <w:r w:rsidRPr="00C21353">
        <w:t xml:space="preserve"> history of item-interactions (e.g. movie watches, ratings, etc.)</w:t>
      </w:r>
      <w:r w:rsidR="000657BF">
        <w:t xml:space="preserve"> </w:t>
      </w:r>
      <w:sdt>
        <w:sdtPr>
          <w:alias w:val="To edit, see citavi.com/edit"/>
          <w:tag w:val="CitaviPlaceholder#8a39eb47-2f72-4fa5-80da-29878e0f12e5"/>
          <w:id w:val="844373165"/>
          <w:placeholder>
            <w:docPart w:val="DefaultPlaceholder_-1854013440"/>
          </w:placeholder>
        </w:sdtPr>
        <w:sdtEndPr/>
        <w:sdtContent>
          <w:r w:rsidR="000657BF">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YTU5Njk2LWEyZDAtNDY1NC1hNGNkLTI2NTE1YTViYjE1O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MVQxMDozODow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OGEzOWViNDctMmY3Mi00ZmE1LTgwZGEtMjk4NzhlMGYxMmU1IiwiVGV4dCI6IihMw7wgZXQgYWwuLCAyMDEyKSIsIldBSVZlcnNpb24iOiI2LjEyLjAuMCJ9}</w:instrText>
          </w:r>
          <w:r w:rsidR="000657BF">
            <w:fldChar w:fldCharType="separate"/>
          </w:r>
          <w:r w:rsidR="00AB6756">
            <w:t>(Lü et al., 2012)</w:t>
          </w:r>
          <w:r w:rsidR="000657BF">
            <w:fldChar w:fldCharType="end"/>
          </w:r>
        </w:sdtContent>
      </w:sdt>
      <w:r w:rsidRPr="00C21353">
        <w:t xml:space="preserve">. These items have </w:t>
      </w:r>
      <w:r w:rsidR="00F63DAD" w:rsidRPr="00C21353">
        <w:t>descriptive</w:t>
      </w:r>
      <w:r w:rsidRPr="00C21353">
        <w:t xml:space="preserve"> attributes, named content, which form the basis of which these recommender systems derive their</w:t>
      </w:r>
      <w:r w:rsidR="005B2A92">
        <w:t xml:space="preserve"> recommendation decisions</w:t>
      </w:r>
      <w:r w:rsidRPr="00C21353">
        <w:t xml:space="preserve"> from</w:t>
      </w:r>
      <w:r w:rsidR="00C617B4">
        <w:t xml:space="preserve"> </w:t>
      </w:r>
      <w:sdt>
        <w:sdtPr>
          <w:alias w:val="To edit, see citavi.com/edit"/>
          <w:tag w:val="CitaviPlaceholder#139eecb6-f7f6-4a7f-8b66-472c88957155"/>
          <w:id w:val="-513375513"/>
          <w:placeholder>
            <w:docPart w:val="DefaultPlaceholder_-1854013440"/>
          </w:placeholder>
        </w:sdtPr>
        <w:sdtEndPr/>
        <w:sdtContent>
          <w:r w:rsidR="00C617B4">
            <w:fldChar w:fldCharType="begin"/>
          </w:r>
          <w:r w:rsidR="00C617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MwYmMwLTE2YWQtNDU0Mi1iMDFiLWM3ZjIxMTYwZGM0Yi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EzOWVlY2I2LWY3ZjYtNGE3Zi04YjY2LTQ3MmM4ODk1NzE1NSIsIlRleHQiOiIoQWdnYXJ3YWwsIDIwMTYpIiwiV0FJVmVyc2lvbiI6IjYuMTIuMC4wIn0=}</w:instrText>
          </w:r>
          <w:r w:rsidR="00C617B4">
            <w:fldChar w:fldCharType="separate"/>
          </w:r>
          <w:r w:rsidR="00AB6756">
            <w:t>(Aggarwal, 2016)</w:t>
          </w:r>
          <w:r w:rsidR="00C617B4">
            <w:fldChar w:fldCharType="end"/>
          </w:r>
        </w:sdtContent>
      </w:sdt>
      <w:r w:rsidRPr="00C21353">
        <w:t>. These contents are used to picture the preferences of a user. In a movie recommendation setting such a content could be the genre of a movie. Depending on what contents are found in an object, certain assumptions can be made about a user's likings. Other item</w:t>
      </w:r>
      <w:r w:rsidR="00FC70C4">
        <w:t>s</w:t>
      </w:r>
      <w:r w:rsidRPr="00C21353">
        <w:t xml:space="preserve"> can then be assigned to the user based on </w:t>
      </w:r>
      <w:r w:rsidR="00F7213F">
        <w:t xml:space="preserve">a </w:t>
      </w:r>
      <w:r w:rsidRPr="00C21353">
        <w:t>similarity measure between the object and other item</w:t>
      </w:r>
      <w:r w:rsidR="0090267A">
        <w:t xml:space="preserve"> objects</w:t>
      </w:r>
      <w:r w:rsidRPr="00C21353">
        <w:t>.</w:t>
      </w:r>
      <w:r w:rsidR="00E61A27">
        <w:t xml:space="preserve"> Alternatively</w:t>
      </w:r>
      <w:r w:rsidR="009C5766">
        <w:t xml:space="preserve"> </w:t>
      </w:r>
      <w:r w:rsidR="003F78C9">
        <w:t xml:space="preserve">new items can be suggested by weighing the </w:t>
      </w:r>
      <w:r w:rsidR="009C5766">
        <w:t xml:space="preserve">content </w:t>
      </w:r>
      <w:r w:rsidR="00F32C1A">
        <w:t>by</w:t>
      </w:r>
      <w:r w:rsidR="00F7213F">
        <w:t xml:space="preserve"> their frequency</w:t>
      </w:r>
      <w:r w:rsidR="004527B5">
        <w:t xml:space="preserve"> </w:t>
      </w:r>
      <w:r w:rsidR="00355AFD">
        <w:t xml:space="preserve">in </w:t>
      </w:r>
      <w:r w:rsidR="000030AB">
        <w:t>an object</w:t>
      </w:r>
      <w:r w:rsidR="003F78C9">
        <w:t>.</w:t>
      </w:r>
      <w:r w:rsidR="006764EF">
        <w:t xml:space="preserve"> </w:t>
      </w:r>
      <w:r w:rsidR="00526182">
        <w:t>P</w:t>
      </w:r>
      <w:r w:rsidR="00DE36E3">
        <w:t>opular</w:t>
      </w:r>
      <w:r w:rsidR="005A1960">
        <w:t xml:space="preserve"> methods</w:t>
      </w:r>
      <w:r w:rsidR="00DE36E3">
        <w:t xml:space="preserve"> for </w:t>
      </w:r>
      <w:r w:rsidR="00DE630B">
        <w:t xml:space="preserve">content-based filtering </w:t>
      </w:r>
      <w:r w:rsidR="00526182">
        <w:t xml:space="preserve">are </w:t>
      </w:r>
      <w:r w:rsidR="005A1960">
        <w:t>information retrieval algorithms like TF-IDF</w:t>
      </w:r>
      <w:r w:rsidR="00690AE0">
        <w:t xml:space="preserve"> </w:t>
      </w:r>
      <w:r w:rsidR="00690AE0" w:rsidRPr="00690AE0">
        <w:t>(term frequency-inverse document frequency)</w:t>
      </w:r>
      <w:r w:rsidR="00A02EDC">
        <w:t xml:space="preserve"> </w:t>
      </w:r>
      <w:sdt>
        <w:sdtPr>
          <w:alias w:val="To edit, see citavi.com/edit"/>
          <w:tag w:val="CitaviPlaceholder#bf182658-2a0e-4152-a051-1d9a0f8e5975"/>
          <w:id w:val="133605082"/>
          <w:placeholder>
            <w:docPart w:val="DefaultPlaceholder_-1854013440"/>
          </w:placeholder>
        </w:sdtPr>
        <w:sdtEndPr/>
        <w:sdtContent>
          <w:r w:rsidR="00A02EDC">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YmI4ODZmLWM3ZjgtNGU1OC1hMTM4LTAxODFhMjczN2QyYSIsIlJhbmdlTGVuZ3RoIjoxNywiUmVmZXJlbmNlSWQiOiI5YmIyODFiNC1iZWJiLTQ2NzktYTM2Yy05N2Q1NGZiOTMx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waHlzcmVwLjIwMTIuMDIuMDA2IiwiVXJpU3RyaW5nIjoiaHR0cHM6Ly9kb2kub3JnLzEwLjEwMTYvai5waHlzcmVwLjIwMTIuMDIuMDA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}</w:instrText>
          </w:r>
          <w:r w:rsidR="00A02EDC">
            <w:fldChar w:fldCharType="separate"/>
          </w:r>
          <w:r w:rsidR="00AB6756">
            <w:t>(Lü et al., 2012)</w:t>
          </w:r>
          <w:r w:rsidR="00A02EDC">
            <w:fldChar w:fldCharType="end"/>
          </w:r>
        </w:sdtContent>
      </w:sdt>
      <w:r w:rsidR="005A1960">
        <w:t>.</w:t>
      </w:r>
      <w:r w:rsidR="00A73052">
        <w:t xml:space="preserve"> One characteristic of </w:t>
      </w:r>
      <w:r w:rsidR="00F72B15">
        <w:t>CB</w:t>
      </w:r>
      <w:r w:rsidR="001B3E3E">
        <w:t xml:space="preserve"> is that </w:t>
      </w:r>
      <w:r w:rsidR="007511BD">
        <w:t xml:space="preserve">both the </w:t>
      </w:r>
      <w:r w:rsidR="00A95E9F">
        <w:t>item and the user are represented in the same feature space, in ord</w:t>
      </w:r>
      <w:r w:rsidR="00EC7271">
        <w:t xml:space="preserve">er to </w:t>
      </w:r>
      <w:r w:rsidR="00D23D04">
        <w:t>measure similarities</w:t>
      </w:r>
      <w:r w:rsidR="002957DC">
        <w:t xml:space="preserve"> between</w:t>
      </w:r>
      <w:r w:rsidR="0002461B">
        <w:t xml:space="preserve"> an</w:t>
      </w:r>
      <w:r w:rsidR="002957DC">
        <w:t xml:space="preserve"> </w:t>
      </w:r>
      <w:r w:rsidR="0002461B">
        <w:t xml:space="preserve">user </w:t>
      </w:r>
      <w:r w:rsidR="002957DC">
        <w:t>object and</w:t>
      </w:r>
      <w:r w:rsidR="0002461B">
        <w:t xml:space="preserve"> </w:t>
      </w:r>
      <w:r w:rsidR="00EB397F">
        <w:t xml:space="preserve">all </w:t>
      </w:r>
      <w:r w:rsidR="0002461B">
        <w:t>item</w:t>
      </w:r>
      <w:r w:rsidR="002957DC">
        <w:t xml:space="preserve"> objects.</w:t>
      </w:r>
      <w:r w:rsidR="009C7FAB">
        <w:t xml:space="preserve"> </w:t>
      </w:r>
    </w:p>
    <w:p w14:paraId="0B8CE0D4" w14:textId="3F07B3FA" w:rsidR="0053709A" w:rsidRDefault="001E3938" w:rsidP="00C21353">
      <w:r w:rsidRPr="001E3938">
        <w:t>Item recommendations can be done independently from other users, as it is only of interest how the individual user is positioned to the items in the vector space</w:t>
      </w:r>
      <w:r w:rsidR="00AC48B2">
        <w:t>, which</w:t>
      </w:r>
      <w:r w:rsidR="00860D1C">
        <w:t xml:space="preserve"> is one of the advantages it has over </w:t>
      </w:r>
      <w:r w:rsidR="008F7D57">
        <w:t>CF</w:t>
      </w:r>
      <w:r w:rsidR="00D02CBD">
        <w:t xml:space="preserve">. This means that </w:t>
      </w:r>
      <w:r w:rsidR="00562C9C">
        <w:t xml:space="preserve">CB can be </w:t>
      </w:r>
      <w:r w:rsidR="001E07F1">
        <w:t xml:space="preserve">applied in environments </w:t>
      </w:r>
      <w:r w:rsidR="00562C9C">
        <w:t xml:space="preserve">with relatively </w:t>
      </w:r>
      <w:r w:rsidR="001E07F1">
        <w:t>small user-bases.</w:t>
      </w:r>
      <w:r w:rsidR="00BA1F5A">
        <w:t xml:space="preserve"> </w:t>
      </w:r>
      <w:r w:rsidR="004904E1">
        <w:t xml:space="preserve">Since CB relies </w:t>
      </w:r>
      <w:r w:rsidR="00192320">
        <w:t xml:space="preserve">on a user history to </w:t>
      </w:r>
      <w:r w:rsidR="003D4EC2">
        <w:t>make recommendations</w:t>
      </w:r>
      <w:r w:rsidR="00464DEF">
        <w:t>, it</w:t>
      </w:r>
      <w:r w:rsidR="002F3B90">
        <w:t xml:space="preserve"> has challenges finding the right recommendations for new users</w:t>
      </w:r>
      <w:r w:rsidR="009439D4">
        <w:t xml:space="preserve">, </w:t>
      </w:r>
      <w:r w:rsidR="009439D4">
        <w:lastRenderedPageBreak/>
        <w:t>since there isn’t enough content to map out the user</w:t>
      </w:r>
      <w:r w:rsidR="005A0B86">
        <w:t xml:space="preserve"> </w:t>
      </w:r>
      <w:sdt>
        <w:sdtPr>
          <w:alias w:val="To edit, see citavi.com/edit"/>
          <w:tag w:val="CitaviPlaceholder#c1975c73-7810-4c33-a549-076d287e296c"/>
          <w:id w:val="-1605946409"/>
          <w:placeholder>
            <w:docPart w:val="DefaultPlaceholder_-1854013440"/>
          </w:placeholder>
        </w:sdtPr>
        <w:sdtEndPr/>
        <w:sdtContent>
          <w:r w:rsidR="005A0B86">
            <w:fldChar w:fldCharType="begin"/>
          </w:r>
          <w:r w:rsidR="005A0B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I2ODg0LTNhOWEtNDU5NC1hOTY1LTExYTA2NWJlZmFhY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MxOTc1YzczLTc4MTAtNGMzMy1hNTQ5LTA3NmQyODdlMjk2YyIsIlRleHQiOiIoQWdnYXJ3YWwsIDIwMTYpIiwiV0FJVmVyc2lvbiI6IjYuMTIuMC4wIn0=}</w:instrText>
          </w:r>
          <w:r w:rsidR="005A0B86">
            <w:fldChar w:fldCharType="separate"/>
          </w:r>
          <w:r w:rsidR="00AB6756">
            <w:t>(Aggarwal, 2016)</w:t>
          </w:r>
          <w:r w:rsidR="005A0B86">
            <w:fldChar w:fldCharType="end"/>
          </w:r>
        </w:sdtContent>
      </w:sdt>
      <w:r w:rsidR="00BA1F5A">
        <w:t>.</w:t>
      </w:r>
      <w:r w:rsidR="001306FD">
        <w:t xml:space="preserve"> </w:t>
      </w:r>
      <w:r w:rsidR="00B16151">
        <w:t>Conversely, making recommendations for new items i</w:t>
      </w:r>
      <w:r w:rsidR="004769B7">
        <w:t>s</w:t>
      </w:r>
      <w:r w:rsidR="00B16151">
        <w:t xml:space="preserve"> relatively </w:t>
      </w:r>
      <w:r w:rsidR="004769B7">
        <w:t>easy, since the</w:t>
      </w:r>
      <w:r w:rsidR="00152410">
        <w:t xml:space="preserve"> item objects</w:t>
      </w:r>
      <w:r w:rsidR="009C7D20">
        <w:t xml:space="preserve"> only need to be provided with appropriate </w:t>
      </w:r>
      <w:r w:rsidR="00E17AC8">
        <w:t>content</w:t>
      </w:r>
      <w:r w:rsidR="004769B7">
        <w:t xml:space="preserve">. </w:t>
      </w:r>
      <w:r w:rsidR="005A68C2">
        <w:t xml:space="preserve">The success of </w:t>
      </w:r>
      <w:r w:rsidR="006E4083">
        <w:t>content-based filtering is</w:t>
      </w:r>
      <w:r w:rsidR="0074035D">
        <w:t xml:space="preserve"> highly determined</w:t>
      </w:r>
      <w:r w:rsidR="006E4083">
        <w:t xml:space="preserve"> </w:t>
      </w:r>
      <w:r w:rsidR="00966925">
        <w:t>by</w:t>
      </w:r>
      <w:r w:rsidR="006E4083">
        <w:t xml:space="preserve"> the quality of attributes </w:t>
      </w:r>
      <w:r w:rsidR="005D3C1E">
        <w:t>in</w:t>
      </w:r>
      <w:r w:rsidR="006E4083">
        <w:t xml:space="preserve"> the</w:t>
      </w:r>
      <w:r w:rsidR="005D3C1E">
        <w:t>se</w:t>
      </w:r>
      <w:r w:rsidR="006E4083">
        <w:t xml:space="preserve"> </w:t>
      </w:r>
      <w:r w:rsidR="005A0B86">
        <w:t>objects.</w:t>
      </w:r>
      <w:r w:rsidR="0074035D">
        <w:t xml:space="preserve"> </w:t>
      </w:r>
      <w:r w:rsidR="006967C9">
        <w:t xml:space="preserve">These features need to be </w:t>
      </w:r>
      <w:r w:rsidR="000D655E">
        <w:t>cautiously engineered</w:t>
      </w:r>
      <w:r w:rsidR="00C9322C">
        <w:t xml:space="preserve">. </w:t>
      </w:r>
      <w:r w:rsidR="00FF4393">
        <w:t xml:space="preserve">Since </w:t>
      </w:r>
      <w:r w:rsidR="00225568">
        <w:t xml:space="preserve">the predictions are calculated </w:t>
      </w:r>
      <w:r w:rsidR="004442DC">
        <w:t xml:space="preserve">on the basis of the user’s and item’s attributes, </w:t>
      </w:r>
      <w:r w:rsidR="001B5868">
        <w:t xml:space="preserve">it is </w:t>
      </w:r>
      <w:r w:rsidR="00EE6081">
        <w:t>not possible for these</w:t>
      </w:r>
      <w:r w:rsidR="009813F3">
        <w:t xml:space="preserve"> algorithms to uncover hidden variables in the dat</w:t>
      </w:r>
      <w:r w:rsidR="003A4109">
        <w:t>a</w:t>
      </w:r>
      <w:r w:rsidR="00CC24AF">
        <w:t xml:space="preserve">, like for instance </w:t>
      </w:r>
      <w:r w:rsidR="00CF2AE2">
        <w:t xml:space="preserve">some </w:t>
      </w:r>
      <w:r w:rsidR="00CC24AF">
        <w:t>CF algorithms could</w:t>
      </w:r>
      <w:r w:rsidR="003A4109">
        <w:t>. In general</w:t>
      </w:r>
      <w:r w:rsidR="00ED6592">
        <w:t>,</w:t>
      </w:r>
      <w:r w:rsidR="003A4109">
        <w:t xml:space="preserve"> the performance of CBs are very reliant on how the data </w:t>
      </w:r>
      <w:r w:rsidR="00ED6592">
        <w:t>has</w:t>
      </w:r>
      <w:r w:rsidR="00CC24AF">
        <w:t xml:space="preserve"> been engineered by data</w:t>
      </w:r>
      <w:r w:rsidR="007A3849">
        <w:t xml:space="preserve"> and ML</w:t>
      </w:r>
      <w:r w:rsidR="00CC24AF">
        <w:t xml:space="preserve"> engineers</w:t>
      </w:r>
      <w:r w:rsidR="0045673A">
        <w:t>.</w:t>
      </w:r>
    </w:p>
    <w:p w14:paraId="560F7B69" w14:textId="7E185216" w:rsidR="007A3849" w:rsidRDefault="00BC3413" w:rsidP="00D77979">
      <w:pPr>
        <w:pStyle w:val="berschrift3"/>
      </w:pPr>
      <w:r>
        <w:t>Collaborative filtering</w:t>
      </w:r>
    </w:p>
    <w:p w14:paraId="06120E8E" w14:textId="6F69B9AE" w:rsidR="004E0AB6" w:rsidRDefault="004E0AB6" w:rsidP="004E0AB6">
      <w:r w:rsidRPr="004E0AB6">
        <w:t>CF has been the baseline for RSs for years. In September 2009, the BellKor team was awarded with the grand Netflix prize, which it has won by applying a CF model on the competition dataset</w:t>
      </w:r>
      <w:r w:rsidR="00930A23">
        <w:t xml:space="preserve"> </w:t>
      </w:r>
      <w:sdt>
        <w:sdtPr>
          <w:alias w:val="To edit, see citavi.com/edit"/>
          <w:tag w:val="CitaviPlaceholder#0e87ad59-3ef1-4c38-803d-de12b4a2f143"/>
          <w:id w:val="-1161776079"/>
          <w:placeholder>
            <w:docPart w:val="DefaultPlaceholder_-1854013440"/>
          </w:placeholder>
        </w:sdtPr>
        <w:sdtEndPr/>
        <w:sdtContent>
          <w:r w:rsidR="00930A23">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DI1Y2U4LTlhMWYtNGViNy1hNjUwLTYyMGJhMDM2NDhiZ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MGU4N2FkNTktM2VmMS00YzM4LTgwM2QtZGUxMmI0YTJmMTQzIiwiVGV4dCI6IihLb3JlbiwgMjAwOSkiLCJXQUlWZXJzaW9uIjoiNi4xMi4wLjAifQ==}</w:instrText>
          </w:r>
          <w:r w:rsidR="00930A23">
            <w:fldChar w:fldCharType="separate"/>
          </w:r>
          <w:r w:rsidR="00AB6756">
            <w:t>(Koren, 2009)</w:t>
          </w:r>
          <w:r w:rsidR="00930A23">
            <w:fldChar w:fldCharType="end"/>
          </w:r>
        </w:sdtContent>
      </w:sdt>
      <w:r w:rsidRPr="004E0AB6">
        <w:t>.</w:t>
      </w:r>
      <w:r>
        <w:t xml:space="preserve"> </w:t>
      </w:r>
      <w:r w:rsidRPr="004E0AB6">
        <w:t>As the name implies, CF uses the "collaborative" power of the user-item interactions in the dataset</w:t>
      </w:r>
      <w:r w:rsidR="002B32F9">
        <w:t xml:space="preserve"> </w:t>
      </w:r>
      <w:sdt>
        <w:sdtPr>
          <w:alias w:val="To edit, see citavi.com/edit"/>
          <w:tag w:val="CitaviPlaceholder#45661086-baa3-4891-b39c-c99f61db1142"/>
          <w:id w:val="-1016456553"/>
          <w:placeholder>
            <w:docPart w:val="DefaultPlaceholder_-1854013440"/>
          </w:placeholder>
        </w:sdtPr>
        <w:sdtEndPr/>
        <w:sdtContent>
          <w:r w:rsidR="002B32F9">
            <w:fldChar w:fldCharType="begin"/>
          </w:r>
          <w:r w:rsidR="002B32F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mY0YTNiLWJiM2QtNDIyMi04MDgxLTNkOTAxYTk0OGNkZ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1NjYxMDg2LWJhYTMtNDg5MS1iMzljLWM5OWY2MWRiMTE0MiIsIlRleHQiOiIoQWdnYXJ3YWwsIDIwMTYpIiwiV0FJVmVyc2lvbiI6IjYuMTIuMC4wIn0=}</w:instrText>
          </w:r>
          <w:r w:rsidR="002B32F9">
            <w:fldChar w:fldCharType="separate"/>
          </w:r>
          <w:r w:rsidR="00AB6756">
            <w:t>(Aggarwal, 2016)</w:t>
          </w:r>
          <w:r w:rsidR="002B32F9">
            <w:fldChar w:fldCharType="end"/>
          </w:r>
        </w:sdtContent>
      </w:sdt>
      <w:r w:rsidRPr="004E0AB6">
        <w:t>. Instead of solely relying on item and user descriptions, CF uses the composition of the dataset to determine the output of a recommendation. Colloquially, one would say that the recommendation is driven by a "joint effort" of every user-item interaction.</w:t>
      </w:r>
      <w:r w:rsidR="00E21B69">
        <w:t xml:space="preserve"> Unlike CB</w:t>
      </w:r>
      <w:r w:rsidR="00A00177">
        <w:t>,</w:t>
      </w:r>
      <w:r w:rsidR="007A449E">
        <w:t xml:space="preserve"> recommendations can </w:t>
      </w:r>
      <w:r w:rsidR="00A00177">
        <w:t>be made without relying on hand-engineered features</w:t>
      </w:r>
      <w:r w:rsidR="00B40405">
        <w:t xml:space="preserve"> </w:t>
      </w:r>
      <w:sdt>
        <w:sdtPr>
          <w:alias w:val="To edit, see citavi.com/edit"/>
          <w:tag w:val="CitaviPlaceholder#6f6c2434-b56f-4dd7-8ee4-5c14ad0ef8c7"/>
          <w:id w:val="1328864068"/>
          <w:placeholder>
            <w:docPart w:val="DefaultPlaceholder_-1854013440"/>
          </w:placeholder>
        </w:sdtPr>
        <w:sdtEndPr/>
        <w:sdtContent>
          <w:r w:rsidR="00B40405">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V2ZWxvcGVycy5nb29nbGUuY29tL21hY2hpbmUtbGVhcm5pbmcvcmVjb21tZW5kYXRpb24vY29sbGFib3JhdGl2ZS9iYXNpY3MiLCJVcmlTdHJpbmciOiJodHRwczovL2RldmVsb3BlcnMuZ29vZ2xlLmNvbS9tYWNoaW5lLWxlYXJuaW5nL3JlY29tbWVuZGF0aW9uL2NvbGxhYm9yYXRpdmUvYmFzaWN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}</w:instrText>
          </w:r>
          <w:r w:rsidR="00B40405">
            <w:fldChar w:fldCharType="separate"/>
          </w:r>
          <w:r w:rsidR="00AB6756">
            <w:t>(Google LLC, 2021)</w:t>
          </w:r>
          <w:r w:rsidR="00B40405">
            <w:fldChar w:fldCharType="end"/>
          </w:r>
        </w:sdtContent>
      </w:sdt>
      <w:r w:rsidR="009E6743">
        <w:t>.</w:t>
      </w:r>
    </w:p>
    <w:p w14:paraId="77F8EA4F" w14:textId="57F10370" w:rsidR="00EB7657" w:rsidRPr="00D674D7" w:rsidRDefault="00365631" w:rsidP="004E0AB6">
      <w:pPr>
        <w:rPr>
          <w:b/>
        </w:rPr>
      </w:pPr>
      <w:r>
        <w:rPr>
          <w:b/>
        </w:rPr>
        <w:t>Memory-based filtering</w:t>
      </w:r>
      <w:r w:rsidR="00D674D7">
        <w:rPr>
          <w:b/>
        </w:rPr>
        <w:t xml:space="preserve">. </w:t>
      </w:r>
      <w:r w:rsidR="001A3CFA">
        <w:t xml:space="preserve">CF can be divided into </w:t>
      </w:r>
      <w:r w:rsidR="001A3CFA" w:rsidRPr="00C3344A">
        <w:rPr>
          <w:i/>
        </w:rPr>
        <w:t>memory-based</w:t>
      </w:r>
      <w:r w:rsidR="001A3CFA">
        <w:t xml:space="preserve"> methods and </w:t>
      </w:r>
      <w:r w:rsidR="001A3CFA" w:rsidRPr="00C3344A">
        <w:rPr>
          <w:i/>
        </w:rPr>
        <w:t>model-based</w:t>
      </w:r>
      <w:r w:rsidR="001A3CFA">
        <w:t xml:space="preserve"> methods.</w:t>
      </w:r>
      <w:r w:rsidR="00184360">
        <w:t xml:space="preserve"> The prior</w:t>
      </w:r>
      <w:r w:rsidR="003D0ECF">
        <w:t xml:space="preserve"> </w:t>
      </w:r>
      <w:r w:rsidR="001120D2">
        <w:t xml:space="preserve">uses neighborhood </w:t>
      </w:r>
      <w:r w:rsidR="009125C6">
        <w:t xml:space="preserve">based </w:t>
      </w:r>
      <w:r w:rsidR="005C4469">
        <w:t>algorithms</w:t>
      </w:r>
      <w:r w:rsidR="00F64F26">
        <w:t xml:space="preserve"> to make recommendations. These methods </w:t>
      </w:r>
      <w:r w:rsidR="006278E1">
        <w:t>belong to the earlie</w:t>
      </w:r>
      <w:r w:rsidR="005843E0">
        <w:t>st CF practices</w:t>
      </w:r>
      <w:r w:rsidR="00E43AFF">
        <w:t>,</w:t>
      </w:r>
      <w:r w:rsidR="005843E0">
        <w:t xml:space="preserve"> </w:t>
      </w:r>
      <w:r w:rsidR="00034A1E">
        <w:t xml:space="preserve">where ratings are predicted based on </w:t>
      </w:r>
      <w:r w:rsidR="005221A2">
        <w:t xml:space="preserve">similar </w:t>
      </w:r>
      <w:r w:rsidR="006419B2">
        <w:t>users or items</w:t>
      </w:r>
      <w:r w:rsidR="003A664C">
        <w:t xml:space="preserve"> </w:t>
      </w:r>
      <w:sdt>
        <w:sdtPr>
          <w:alias w:val="To edit, see citavi.com/edit"/>
          <w:tag w:val="CitaviPlaceholder#1c6460a3-8c40-49c4-8adf-4f3bb446e5a8"/>
          <w:id w:val="2121641860"/>
          <w:placeholder>
            <w:docPart w:val="DefaultPlaceholder_-1854013440"/>
          </w:placeholder>
        </w:sdtPr>
        <w:sdtEndPr/>
        <w:sdtContent>
          <w:r w:rsidR="003A664C">
            <w:fldChar w:fldCharType="begin"/>
          </w:r>
          <w:r w:rsidR="003A664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YWE0OTI0LTQ2OTUtNDE3Zi1hMTZhLTlhNGZhMWNjMGJh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FjNjQ2MGEzLThjNDAtNDljNC04YWRmLTRmM2JiNDQ2ZTVhOCIsIlRleHQiOiIoQWdnYXJ3YWwsIDIwMTYpIiwiV0FJVmVyc2lvbiI6IjYuMTIuMC4wIn0=}</w:instrText>
          </w:r>
          <w:r w:rsidR="003A664C">
            <w:fldChar w:fldCharType="separate"/>
          </w:r>
          <w:r w:rsidR="00AB6756">
            <w:t>(Aggarwal, 2016)</w:t>
          </w:r>
          <w:r w:rsidR="003A664C">
            <w:fldChar w:fldCharType="end"/>
          </w:r>
        </w:sdtContent>
      </w:sdt>
      <w:r w:rsidR="006419B2">
        <w:t xml:space="preserve">. </w:t>
      </w:r>
      <w:r w:rsidR="00F33FB2" w:rsidRPr="00F33FB2">
        <w:t xml:space="preserve">"Memory-based" relates to the fact, that the dataset is loaded into memory, in order to make calculations. The dataset is then actively used to compute the right recommendation through nearest </w:t>
      </w:r>
      <w:r w:rsidR="00A201AC" w:rsidRPr="00F33FB2">
        <w:t>neighbor</w:t>
      </w:r>
      <w:r w:rsidR="00F33FB2" w:rsidRPr="00F33FB2">
        <w:t xml:space="preserve"> methods. For that reason the data in memory-based CF can be </w:t>
      </w:r>
      <w:r w:rsidR="00A201AC" w:rsidRPr="00F33FB2">
        <w:t>described</w:t>
      </w:r>
      <w:r w:rsidR="00F33FB2" w:rsidRPr="00F33FB2">
        <w:t xml:space="preserve"> as part of the model, as recommendations are determined by the arrangement of datapoints within the </w:t>
      </w:r>
      <w:r w:rsidR="00A201AC" w:rsidRPr="00F33FB2">
        <w:t>vector space</w:t>
      </w:r>
      <w:r w:rsidR="00F33FB2" w:rsidRPr="00F33FB2">
        <w:t>.</w:t>
      </w:r>
      <w:r w:rsidR="005D0218">
        <w:t xml:space="preserve"> </w:t>
      </w:r>
    </w:p>
    <w:p w14:paraId="2E47BB92" w14:textId="46464A55" w:rsidR="00F10C62" w:rsidRDefault="006E60F4" w:rsidP="004E0AB6">
      <w:r>
        <w:t xml:space="preserve">Memory-based methods can either take a </w:t>
      </w:r>
      <w:r w:rsidRPr="00C3344A">
        <w:rPr>
          <w:i/>
        </w:rPr>
        <w:t>user-based</w:t>
      </w:r>
      <w:r>
        <w:t xml:space="preserve"> or </w:t>
      </w:r>
      <w:r w:rsidRPr="00C3344A">
        <w:rPr>
          <w:i/>
        </w:rPr>
        <w:t>item-based</w:t>
      </w:r>
      <w:r>
        <w:t xml:space="preserve"> approach</w:t>
      </w:r>
      <w:r w:rsidR="001560B2">
        <w:t>.</w:t>
      </w:r>
      <w:r w:rsidR="000E6948">
        <w:t xml:space="preserve"> In </w:t>
      </w:r>
      <w:r w:rsidR="002C09EF">
        <w:t>user-based CF</w:t>
      </w:r>
      <w:r w:rsidR="003423D1">
        <w:t>,</w:t>
      </w:r>
      <w:r w:rsidR="00F247B0">
        <w:t xml:space="preserve"> rating predictions are provided by like-minded </w:t>
      </w:r>
      <w:r w:rsidR="003423D1">
        <w:t>users.</w:t>
      </w:r>
      <w:r w:rsidR="00AE5705">
        <w:t xml:space="preserve"> </w:t>
      </w:r>
      <w:r w:rsidR="00A926CA">
        <w:t>Similar user groups are identified using ne</w:t>
      </w:r>
      <w:r w:rsidR="00E82B06">
        <w:t xml:space="preserve">arest neighbor techniques, then </w:t>
      </w:r>
      <w:r w:rsidR="00573C8E">
        <w:t xml:space="preserve">the </w:t>
      </w:r>
      <w:r w:rsidR="00AF191C">
        <w:t>unobserved ratings are filled in</w:t>
      </w:r>
      <w:r w:rsidR="00F53248">
        <w:t xml:space="preserve"> by the values of the peer group.</w:t>
      </w:r>
      <w:r w:rsidR="00B150FF">
        <w:t xml:space="preserve"> This could be done by calculating a weighted average of all ratings from that group</w:t>
      </w:r>
      <w:r w:rsidR="00F10C62">
        <w:t xml:space="preserve"> </w:t>
      </w:r>
      <w:sdt>
        <w:sdtPr>
          <w:alias w:val="To edit, see citavi.com/edit"/>
          <w:tag w:val="CitaviPlaceholder#5aaf7b0c-a45e-478b-a5c4-0f00674fc1a5"/>
          <w:id w:val="-306160069"/>
          <w:placeholder>
            <w:docPart w:val="DefaultPlaceholder_-1854013440"/>
          </w:placeholder>
        </w:sdtPr>
        <w:sdtEndPr/>
        <w:sdtContent>
          <w:r w:rsidR="00F10C62">
            <w:fldChar w:fldCharType="begin"/>
          </w:r>
          <w:r w:rsidR="00F10C6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ODM5YWI5LWRmMzctNDdjZS05MjMwLWQ5OWFiYzI2ZWFjMC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VhYWY3YjBjLWE0NWUtNDc4Yi1hNWM0LTBmMDA2NzRmYzFhNSIsIlRleHQiOiIoQWdnYXJ3YWwsIDIwMTYpIiwiV0FJVmVyc2lvbiI6IjYuMTIuMC4wIn0=}</w:instrText>
          </w:r>
          <w:r w:rsidR="00F10C62">
            <w:fldChar w:fldCharType="separate"/>
          </w:r>
          <w:r w:rsidR="00AB6756">
            <w:t>(Aggarwal, 2016)</w:t>
          </w:r>
          <w:r w:rsidR="00F10C62">
            <w:fldChar w:fldCharType="end"/>
          </w:r>
        </w:sdtContent>
      </w:sdt>
      <w:r w:rsidR="00F10C62">
        <w:t xml:space="preserve">. </w:t>
      </w:r>
      <w:r w:rsidR="00C3344A">
        <w:t xml:space="preserve">In </w:t>
      </w:r>
      <w:r w:rsidR="00443621">
        <w:t>item-based CF</w:t>
      </w:r>
      <w:r w:rsidR="00B45F75">
        <w:t xml:space="preserve"> </w:t>
      </w:r>
      <w:r w:rsidR="00855033">
        <w:t xml:space="preserve">a set of items </w:t>
      </w:r>
      <w:r w:rsidR="0049727F">
        <w:t xml:space="preserve">a user has rated </w:t>
      </w:r>
      <w:r w:rsidR="00855033">
        <w:t xml:space="preserve">most similar to an </w:t>
      </w:r>
      <w:r w:rsidR="003D6E59">
        <w:t xml:space="preserve">unrated item are retrieved </w:t>
      </w:r>
      <w:r w:rsidR="008F30F7">
        <w:t>with</w:t>
      </w:r>
      <w:r w:rsidR="003D6E59">
        <w:t xml:space="preserve"> </w:t>
      </w:r>
      <w:r w:rsidR="0070425D">
        <w:t xml:space="preserve">a </w:t>
      </w:r>
      <w:r w:rsidR="0033035F">
        <w:t xml:space="preserve">neighborhood algorithm. </w:t>
      </w:r>
      <w:r w:rsidR="00696657" w:rsidRPr="00696657">
        <w:t>In item-based CF a set of items, already rated by a user, are used to determine the value of an unspecified item. Via neighborhood algorithms items are determined that resemble the unrated item the closest. Like with user-based CF, the rating is der</w:t>
      </w:r>
      <w:r w:rsidR="00990473">
        <w:t>i</w:t>
      </w:r>
      <w:r w:rsidR="00696657" w:rsidRPr="00696657">
        <w:t xml:space="preserve">ved from the neighboring </w:t>
      </w:r>
      <w:r w:rsidR="00990473">
        <w:t xml:space="preserve">entities, </w:t>
      </w:r>
      <w:r w:rsidR="00C768CA">
        <w:t>only that instead of using the values from similar users, the values from similar items are chosen</w:t>
      </w:r>
      <w:r w:rsidR="00C679AC">
        <w:t xml:space="preserve"> </w:t>
      </w:r>
      <w:sdt>
        <w:sdtPr>
          <w:alias w:val="To edit, see citavi.com/edit"/>
          <w:tag w:val="CitaviPlaceholder#43b086e4-e02b-4356-9361-fe090527b54a"/>
          <w:id w:val="-395207369"/>
          <w:placeholder>
            <w:docPart w:val="DefaultPlaceholder_-1854013440"/>
          </w:placeholder>
        </w:sdtPr>
        <w:sdtEndPr/>
        <w:sdtContent>
          <w:r w:rsidR="00C679AC">
            <w:fldChar w:fldCharType="begin"/>
          </w:r>
          <w:r w:rsidR="00C679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NjBlMDk1LTlmNWItNGIwOC1hN2VhLTg5MWNiNDI1NWZjZS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zQzYjA4NmU0LWUwMmItNDM1Ni05MzYxLWZlMDkwNTI3YjU0YSIsIlRleHQiOiIoQWdnYXJ3YWwsIDIwMTYpIiwiV0FJVmVyc2lvbiI6IjYuMTIuMC4wIn0=}</w:instrText>
          </w:r>
          <w:r w:rsidR="00C679AC">
            <w:fldChar w:fldCharType="separate"/>
          </w:r>
          <w:r w:rsidR="00AB6756">
            <w:t>(Aggarwal, 2016)</w:t>
          </w:r>
          <w:r w:rsidR="00C679AC">
            <w:fldChar w:fldCharType="end"/>
          </w:r>
        </w:sdtContent>
      </w:sdt>
      <w:r w:rsidR="00696657" w:rsidRPr="00696657">
        <w:t>.</w:t>
      </w:r>
    </w:p>
    <w:p w14:paraId="4052B214" w14:textId="1DD0EAF7" w:rsidR="008835BD" w:rsidRDefault="00745412" w:rsidP="004E0AB6">
      <w:r>
        <w:t xml:space="preserve">The advantage of </w:t>
      </w:r>
      <w:r w:rsidR="00E81D87">
        <w:t xml:space="preserve">a </w:t>
      </w:r>
      <w:r>
        <w:t xml:space="preserve">memory-based </w:t>
      </w:r>
      <w:r w:rsidR="00ED0BDB">
        <w:t>method</w:t>
      </w:r>
      <w:r w:rsidR="00E81D87">
        <w:t xml:space="preserve"> is its</w:t>
      </w:r>
      <w:r w:rsidR="00FF2330">
        <w:t xml:space="preserve"> interpretability</w:t>
      </w:r>
      <w:r w:rsidR="00ED0BDB">
        <w:t>, as</w:t>
      </w:r>
      <w:r w:rsidR="00E81D87">
        <w:t xml:space="preserve"> ratings are </w:t>
      </w:r>
      <w:r w:rsidR="007715C4">
        <w:t>directly taken</w:t>
      </w:r>
      <w:r w:rsidR="00E81D87">
        <w:t xml:space="preserve"> from </w:t>
      </w:r>
      <w:r w:rsidR="003E5535">
        <w:t>other users or items.</w:t>
      </w:r>
      <w:r w:rsidR="008835BD">
        <w:t xml:space="preserve"> Since </w:t>
      </w:r>
      <w:r w:rsidR="00A36B72">
        <w:t xml:space="preserve">CF methods (memory-based and model-based) </w:t>
      </w:r>
      <w:r w:rsidR="00DE0DBD">
        <w:lastRenderedPageBreak/>
        <w:t>obtain</w:t>
      </w:r>
      <w:r w:rsidR="00125852">
        <w:t xml:space="preserve"> their values</w:t>
      </w:r>
      <w:r w:rsidR="00DE0DBD">
        <w:t xml:space="preserve"> through other users and items, it is easier</w:t>
      </w:r>
      <w:r w:rsidR="00442E22">
        <w:t xml:space="preserve"> to achieve serendipitous recommendations, </w:t>
      </w:r>
      <w:r w:rsidR="001E3729">
        <w:t>as similar users might have inter</w:t>
      </w:r>
      <w:r w:rsidR="00FC55F7">
        <w:t>acted with items the target user isn’t familiar with.</w:t>
      </w:r>
      <w:r w:rsidR="00442E22">
        <w:t xml:space="preserve"> </w:t>
      </w:r>
    </w:p>
    <w:p w14:paraId="60FB7CBB" w14:textId="30D2A8FC" w:rsidR="00A80A0E" w:rsidRDefault="003E5535" w:rsidP="004E0AB6">
      <w:r>
        <w:t xml:space="preserve"> </w:t>
      </w:r>
      <w:r w:rsidR="008F0668">
        <w:t xml:space="preserve">Memory-based </w:t>
      </w:r>
      <w:r w:rsidR="008E14A1">
        <w:t xml:space="preserve">algorithms don’t work well with sparse data, as </w:t>
      </w:r>
      <w:r w:rsidR="005D19C2">
        <w:t xml:space="preserve">there might not be sufficient items or users similar to </w:t>
      </w:r>
      <w:r w:rsidR="00FC2BE0">
        <w:t>each other</w:t>
      </w:r>
      <w:r w:rsidR="007F5512">
        <w:t xml:space="preserve"> </w:t>
      </w:r>
      <w:sdt>
        <w:sdtPr>
          <w:alias w:val="To edit, see citavi.com/edit"/>
          <w:tag w:val="CitaviPlaceholder#a17f9c29-da60-4bbb-b55a-b522344082d5"/>
          <w:id w:val="-81067782"/>
          <w:placeholder>
            <w:docPart w:val="DefaultPlaceholder_-1854013440"/>
          </w:placeholder>
        </w:sdtPr>
        <w:sdtEndPr/>
        <w:sdtContent>
          <w:r w:rsidR="007F5512">
            <w:fldChar w:fldCharType="begin"/>
          </w:r>
          <w:r w:rsidR="007F551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mYyMDYxLWU1NWQtNGM0NS04YjNjLWJjM2Y4NjA1NjJkN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ExN2Y5YzI5LWRhNjAtNGJiYi1iNTVhLWI1MjIzNDQwODJkNSIsIlRleHQiOiIoQWdnYXJ3YWwsIDIwMTYpIiwiV0FJVmVyc2lvbiI6IjYuMTIuMC4wIn0=}</w:instrText>
          </w:r>
          <w:r w:rsidR="007F5512">
            <w:fldChar w:fldCharType="separate"/>
          </w:r>
          <w:r w:rsidR="00AB6756">
            <w:t>(Aggarwal, 2016)</w:t>
          </w:r>
          <w:r w:rsidR="007F5512">
            <w:fldChar w:fldCharType="end"/>
          </w:r>
        </w:sdtContent>
      </w:sdt>
      <w:r w:rsidR="00FC2BE0">
        <w:t>.</w:t>
      </w:r>
    </w:p>
    <w:p w14:paraId="58A98D78" w14:textId="571136F5" w:rsidR="0024289C" w:rsidRPr="00D674D7" w:rsidRDefault="00DD6C7A" w:rsidP="004E0AB6">
      <w:pPr>
        <w:rPr>
          <w:b/>
        </w:rPr>
      </w:pPr>
      <w:r>
        <w:rPr>
          <w:b/>
        </w:rPr>
        <w:t>Model-based filtering</w:t>
      </w:r>
      <w:r w:rsidR="00D674D7">
        <w:rPr>
          <w:b/>
        </w:rPr>
        <w:t xml:space="preserve">. </w:t>
      </w:r>
      <w:r w:rsidR="002C586A">
        <w:t xml:space="preserve">Unlike </w:t>
      </w:r>
      <w:r w:rsidR="00315CE4">
        <w:t>memory-based</w:t>
      </w:r>
      <w:r w:rsidR="000C0C7E">
        <w:t xml:space="preserve"> approaches</w:t>
      </w:r>
      <w:r w:rsidR="0005232B">
        <w:t>,</w:t>
      </w:r>
      <w:r w:rsidR="008B72B1">
        <w:t xml:space="preserve"> model-based methods have a training phase</w:t>
      </w:r>
      <w:r w:rsidR="00E77687">
        <w:t xml:space="preserve">, </w:t>
      </w:r>
      <w:r w:rsidR="00BC7906">
        <w:t>whereby a model is learned</w:t>
      </w:r>
      <w:r w:rsidR="00EC079B">
        <w:t xml:space="preserve">. </w:t>
      </w:r>
      <w:r w:rsidR="00304E72">
        <w:t xml:space="preserve">The goal is to create a function </w:t>
      </w:r>
      <w:r w:rsidR="002F3790">
        <w:t xml:space="preserve">(the model) </w:t>
      </w:r>
      <w:r w:rsidR="007C7134">
        <w:t>that approximates the results of an item-user interaction</w:t>
      </w:r>
      <w:r w:rsidR="00F229E5">
        <w:t>, which</w:t>
      </w:r>
      <w:r w:rsidR="00F473F5">
        <w:t xml:space="preserve"> is </w:t>
      </w:r>
      <w:r w:rsidR="006F7F96">
        <w:t xml:space="preserve">conventionally </w:t>
      </w:r>
      <w:r w:rsidR="00F473F5">
        <w:t xml:space="preserve">achieved through </w:t>
      </w:r>
      <w:r w:rsidR="00BD4F01">
        <w:t xml:space="preserve">optimization of a </w:t>
      </w:r>
      <w:r w:rsidR="006F7F96">
        <w:t xml:space="preserve">loss function with </w:t>
      </w:r>
      <w:r w:rsidR="003F7622">
        <w:t xml:space="preserve">gradient descent </w:t>
      </w:r>
      <w:r w:rsidR="0013081F">
        <w:t xml:space="preserve">or alternating least square </w:t>
      </w:r>
      <w:r w:rsidR="003F7622">
        <w:t>algorithms</w:t>
      </w:r>
      <w:r w:rsidR="00B14FC0">
        <w:t xml:space="preserve"> </w:t>
      </w:r>
      <w:sdt>
        <w:sdtPr>
          <w:alias w:val="To edit, see citavi.com/edit"/>
          <w:tag w:val="CitaviPlaceholder#42a4ad63-016e-4880-8a73-0b8b6e1f6674"/>
          <w:id w:val="587430896"/>
          <w:placeholder>
            <w:docPart w:val="DefaultPlaceholder_-1854013440"/>
          </w:placeholder>
        </w:sdtPr>
        <w:sdtEndPr/>
        <w:sdtContent>
          <w:r w:rsidR="00B14FC0">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NTcxN2U2LTE0ZjQtNDZkNS04ZDgwLWE3YzE1YWFkMDZlNCIsIlJhbmdlTGVuZ3RoIjozMS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wgQmVsbCwgJiBWb2xpbnNreSwgMjAwOSkifV19LCJUYWciOiJDaXRhdmlQbGFjZWhvbGRlciM0MmE0YWQ2My0wMTZlLTQ4ODAtOGE3My0wYjhiNmUxZjY2NzQiLCJUZXh0IjoiKEtvcmVuLCBCZWxsLCAmIFZvbGluc2t5LCAyMDA5KSIsIldBSVZlcnNpb24iOiI2LjEyLjAuMCJ9}</w:instrText>
          </w:r>
          <w:r w:rsidR="00B14FC0">
            <w:fldChar w:fldCharType="separate"/>
          </w:r>
          <w:r w:rsidR="00AB6756">
            <w:t>(Koren, Bell, &amp; Volinsky, 2009)</w:t>
          </w:r>
          <w:r w:rsidR="00B14FC0">
            <w:fldChar w:fldCharType="end"/>
          </w:r>
        </w:sdtContent>
      </w:sdt>
      <w:r w:rsidR="003F7622">
        <w:t>.</w:t>
      </w:r>
      <w:r w:rsidR="00981284">
        <w:t xml:space="preserve"> Two of the most prominent </w:t>
      </w:r>
      <w:r w:rsidR="001E73B3">
        <w:t>model</w:t>
      </w:r>
      <w:r w:rsidR="00E519DB">
        <w:t xml:space="preserve">-based </w:t>
      </w:r>
      <w:r w:rsidR="00CC6823">
        <w:t>CF</w:t>
      </w:r>
      <w:r w:rsidR="00451BBD">
        <w:t xml:space="preserve"> techniques</w:t>
      </w:r>
      <w:r w:rsidR="00116081">
        <w:t xml:space="preserve"> are</w:t>
      </w:r>
      <w:r w:rsidR="00451BBD">
        <w:t xml:space="preserve"> matrix factorization</w:t>
      </w:r>
      <w:r w:rsidR="001C0EE5">
        <w:t xml:space="preserve"> (</w:t>
      </w:r>
      <w:r w:rsidR="0000418A">
        <w:t>M</w:t>
      </w:r>
      <w:r w:rsidR="00451BBD">
        <w:t>F</w:t>
      </w:r>
      <w:r w:rsidR="001C0EE5">
        <w:t xml:space="preserve">) </w:t>
      </w:r>
      <w:r w:rsidR="00047E2D">
        <w:t>and deep learning</w:t>
      </w:r>
      <w:r w:rsidR="00085BCD">
        <w:t xml:space="preserve"> (DL)</w:t>
      </w:r>
      <w:r w:rsidR="00C36E24">
        <w:t>.</w:t>
      </w:r>
      <w:r w:rsidR="00E519DB">
        <w:t xml:space="preserve"> </w:t>
      </w:r>
    </w:p>
    <w:p w14:paraId="09E15145" w14:textId="70BD21A2" w:rsidR="0085461C" w:rsidRDefault="008C2ED0" w:rsidP="004E0AB6">
      <w:r>
        <w:t>The</w:t>
      </w:r>
      <w:r w:rsidR="0024289C">
        <w:t xml:space="preserve"> former has been the standard in the field of RS</w:t>
      </w:r>
      <w:r w:rsidR="00906EE9">
        <w:t xml:space="preserve"> and was also utilized by the </w:t>
      </w:r>
      <w:r w:rsidR="009E7261">
        <w:t>winning team of the Netflix prize in 2009</w:t>
      </w:r>
      <w:r w:rsidR="008B7774">
        <w:t xml:space="preserve"> </w:t>
      </w:r>
      <w:sdt>
        <w:sdtPr>
          <w:alias w:val="To edit, see citavi.com/edit"/>
          <w:tag w:val="CitaviPlaceholder#90d028da-e763-4a7d-96fe-191ba1d1842f"/>
          <w:id w:val="1001234888"/>
          <w:placeholder>
            <w:docPart w:val="DefaultPlaceholder_-1854013440"/>
          </w:placeholder>
        </w:sdtPr>
        <w:sdtEndPr/>
        <w:sdtContent>
          <w:r w:rsidR="008B7774">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zg3ZjdlLTRhZDEtNDQyOS04NzgwLTc5OWVlYjkwMTNiYSIsIlJhbmdlTGVuZ3RoIjoxMywiUmVmZXJlbmNlSWQiOiJlMDk4MTZkZS1iNTJjLTQ5M2YtOWY2NS01NWMzOGZhOGQ1Z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yMDA5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}</w:instrText>
          </w:r>
          <w:r w:rsidR="008B7774">
            <w:fldChar w:fldCharType="separate"/>
          </w:r>
          <w:r w:rsidR="00AB6756">
            <w:t>(Koren, 2009)</w:t>
          </w:r>
          <w:r w:rsidR="008B7774">
            <w:fldChar w:fldCharType="end"/>
          </w:r>
        </w:sdtContent>
      </w:sdt>
      <w:r w:rsidR="009E7261">
        <w:t xml:space="preserve">. </w:t>
      </w:r>
      <w:r w:rsidR="004A29F9">
        <w:t xml:space="preserve">MF </w:t>
      </w:r>
      <w:r w:rsidR="00C804AB">
        <w:t xml:space="preserve">is </w:t>
      </w:r>
      <w:r w:rsidR="00C64C00">
        <w:t>foremost a dimensionality reduction t</w:t>
      </w:r>
      <w:r w:rsidR="00E6265D">
        <w:t xml:space="preserve">echnique with which the </w:t>
      </w:r>
      <w:r w:rsidR="00261AE3">
        <w:t xml:space="preserve">user-item matrix </w:t>
      </w:r>
      <w:r w:rsidR="00E6265D">
        <w:t xml:space="preserve">gets decomposed into </w:t>
      </w:r>
      <w:r w:rsidR="00B35E8C" w:rsidRPr="00B35E8C">
        <w:rPr>
          <w:i/>
        </w:rPr>
        <w:t>low-rank</w:t>
      </w:r>
      <w:r w:rsidR="006E7D26">
        <w:rPr>
          <w:rStyle w:val="Funotenzeichen"/>
          <w:i/>
        </w:rPr>
        <w:footnoteReference w:id="2"/>
      </w:r>
      <w:r w:rsidR="00B35E8C" w:rsidRPr="00B35E8C">
        <w:rPr>
          <w:i/>
        </w:rPr>
        <w:t xml:space="preserve"> latent factors</w:t>
      </w:r>
      <w:r w:rsidR="004273C9">
        <w:t>. Th</w:t>
      </w:r>
      <w:r w:rsidR="00DB20C9">
        <w:t>e</w:t>
      </w:r>
      <w:r w:rsidR="004273C9">
        <w:t>se latent factor</w:t>
      </w:r>
      <w:r w:rsidR="00DB20C9">
        <w:t>s</w:t>
      </w:r>
      <w:r w:rsidR="004273C9">
        <w:t xml:space="preserve"> </w:t>
      </w:r>
      <w:r w:rsidR="006F484D">
        <w:t xml:space="preserve">are the components that </w:t>
      </w:r>
      <w:r w:rsidR="004273C9">
        <w:t xml:space="preserve">make up </w:t>
      </w:r>
      <w:r w:rsidR="00250F37">
        <w:t>the</w:t>
      </w:r>
      <w:r w:rsidR="004273C9">
        <w:t xml:space="preserve"> </w:t>
      </w:r>
      <w:r w:rsidR="004273C9" w:rsidRPr="004273C9">
        <w:rPr>
          <w:i/>
        </w:rPr>
        <w:t>latent factor model</w:t>
      </w:r>
      <w:r w:rsidR="00BA26D9">
        <w:t xml:space="preserve"> (LFM)</w:t>
      </w:r>
      <w:r w:rsidR="0001008E">
        <w:t>, which is</w:t>
      </w:r>
      <w:r w:rsidR="009902CE">
        <w:t xml:space="preserve"> </w:t>
      </w:r>
      <w:r w:rsidR="006E31C1">
        <w:t xml:space="preserve">a low dimensional representation of the </w:t>
      </w:r>
      <w:r w:rsidR="00D24919">
        <w:t xml:space="preserve">initial </w:t>
      </w:r>
      <w:r w:rsidR="001606A4">
        <w:t>matrix.</w:t>
      </w:r>
      <w:r w:rsidR="001A4253">
        <w:t xml:space="preserve"> LFM</w:t>
      </w:r>
      <w:r w:rsidR="00CC172C">
        <w:t>,</w:t>
      </w:r>
      <w:r w:rsidR="00855C51">
        <w:t xml:space="preserve"> </w:t>
      </w:r>
      <w:r w:rsidR="00B45508">
        <w:t>broadly classified as</w:t>
      </w:r>
      <w:r w:rsidR="00855C51">
        <w:t xml:space="preserve"> </w:t>
      </w:r>
      <w:r w:rsidR="00B45508">
        <w:t xml:space="preserve">a </w:t>
      </w:r>
      <w:r w:rsidR="00855C51" w:rsidRPr="00855C51">
        <w:rPr>
          <w:i/>
          <w:iCs/>
        </w:rPr>
        <w:t xml:space="preserve">factorization </w:t>
      </w:r>
      <w:r w:rsidR="000C68B0">
        <w:rPr>
          <w:i/>
          <w:iCs/>
        </w:rPr>
        <w:t>machine</w:t>
      </w:r>
      <w:r w:rsidR="00855C51">
        <w:t xml:space="preserve"> (FM),</w:t>
      </w:r>
      <w:r w:rsidR="001A4253">
        <w:t xml:space="preserve"> </w:t>
      </w:r>
      <w:r w:rsidR="006F341B">
        <w:t>work</w:t>
      </w:r>
      <w:r w:rsidR="00E922EB">
        <w:t>s</w:t>
      </w:r>
      <w:r w:rsidR="006F341B">
        <w:t xml:space="preserve"> under the assumption that there are underlying </w:t>
      </w:r>
      <w:r w:rsidR="000B3142">
        <w:t xml:space="preserve">latent </w:t>
      </w:r>
      <w:r w:rsidR="006F341B">
        <w:t>var</w:t>
      </w:r>
      <w:r w:rsidR="000B3142">
        <w:t>iables in the data. Latent variables</w:t>
      </w:r>
      <w:r w:rsidR="00A758D0">
        <w:t xml:space="preserve"> are </w:t>
      </w:r>
      <w:r w:rsidR="000311EA">
        <w:t xml:space="preserve">variables </w:t>
      </w:r>
      <w:r w:rsidR="00490B5D">
        <w:t xml:space="preserve">that are </w:t>
      </w:r>
      <w:r w:rsidR="00A758D0">
        <w:t>not</w:t>
      </w:r>
      <w:r w:rsidR="007F6069">
        <w:t xml:space="preserve"> directly</w:t>
      </w:r>
      <w:r w:rsidR="00A758D0">
        <w:t xml:space="preserve"> observable</w:t>
      </w:r>
      <w:r w:rsidR="00CA37AC">
        <w:t xml:space="preserve"> </w:t>
      </w:r>
      <w:r w:rsidR="007A49F2">
        <w:t>but</w:t>
      </w:r>
      <w:r w:rsidR="00533091">
        <w:t xml:space="preserve"> can be</w:t>
      </w:r>
      <w:r w:rsidR="007A49F2">
        <w:t xml:space="preserve"> inferred through</w:t>
      </w:r>
      <w:r w:rsidR="00533091">
        <w:t xml:space="preserve"> mathematical </w:t>
      </w:r>
      <w:r w:rsidR="00E85FA0">
        <w:t>computation</w:t>
      </w:r>
      <w:r w:rsidR="004C650C">
        <w:t>,</w:t>
      </w:r>
      <w:r w:rsidR="00E85FA0">
        <w:t xml:space="preserve"> like </w:t>
      </w:r>
      <w:r w:rsidR="0033686E">
        <w:t xml:space="preserve">for example </w:t>
      </w:r>
      <w:r w:rsidR="005B18CB">
        <w:t>singular value decomposition (SVD)</w:t>
      </w:r>
      <w:r w:rsidR="003B07F2">
        <w:t xml:space="preserve"> </w:t>
      </w:r>
      <w:sdt>
        <w:sdtPr>
          <w:alias w:val="To edit, see citavi.com/edit"/>
          <w:tag w:val="CitaviPlaceholder#4fde39c2-28b0-47f5-b335-64403a7a9974"/>
          <w:id w:val="-1517142255"/>
          <w:placeholder>
            <w:docPart w:val="DefaultPlaceholder_-1854013440"/>
          </w:placeholder>
        </w:sdtPr>
        <w:sdtEndPr/>
        <w:sdtContent>
          <w:r w:rsidR="003B07F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NzAzODk4LWU3MDYtNGM2MS1iYTU0LTEwNmRkODdjMzc4OSIsIlJhbmdlTGVuZ3RoIjoyNiwiUmVmZXJlbmNlSWQiOiI5MDdmNjg0NS0wNDMwLTRkZmQtYTg0Ni04Zjk2MzYxNWNlZ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idzMybDVkeS5qcGciLCJVcmlTdHJpbmciOiI5MDdmNjg0NS0wNDMwLTRkZmQtYTg0Ni04Zjk2MzYxNWNlZD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NS4gZWQuIiwiRXZhbHVhdGlvbkNvbXBsZXhpdHkiOjAsIkV2YWx1YXRpb25Tb3VyY2VUZXh0Rm9ybWF0IjowLCJHcm91cHMiOltdLCJIYXNMYWJlbDEiOmZhbHNlLCJIYXNMYWJlbDIiOmZhbHNlLCJJc2JuIjoiOTc4MTEzODkxNjA2NyI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3d3dy53b3JsZGNhdC5vcmcvb2NsYy85ODU3MDA3NjYiLCJVcmlTdHJpbmciOiJodHRwOi8vd3d3LndvcmxkY2F0Lm9yZy9vY2xjLzk4NTcwMDc2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}</w:instrText>
          </w:r>
          <w:r w:rsidR="003B07F2">
            <w:fldChar w:fldCharType="separate"/>
          </w:r>
          <w:r w:rsidR="00AB6756">
            <w:t>(Loehlin &amp; Beaujean, 2017)</w:t>
          </w:r>
          <w:r w:rsidR="003B07F2">
            <w:fldChar w:fldCharType="end"/>
          </w:r>
        </w:sdtContent>
      </w:sdt>
      <w:r w:rsidR="00E85FA0">
        <w:t>.</w:t>
      </w:r>
      <w:r w:rsidR="00624421">
        <w:t xml:space="preserve"> </w:t>
      </w:r>
      <w:r w:rsidR="00672874">
        <w:t>Koren et</w:t>
      </w:r>
      <w:r w:rsidR="00C143DF">
        <w:t xml:space="preserve"> al. </w:t>
      </w:r>
      <w:sdt>
        <w:sdtPr>
          <w:alias w:val="To edit, see citavi.com/edit"/>
          <w:tag w:val="CitaviPlaceholder#63071f3c-a4b5-4044-8fc2-ec7d7ddd7766"/>
          <w:id w:val="-660082995"/>
          <w:placeholder>
            <w:docPart w:val="DefaultPlaceholder_-1854013440"/>
          </w:placeholder>
        </w:sdtPr>
        <w:sdtEndPr/>
        <w:sdtContent>
          <w:r w:rsidR="00C143DF">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WY0ZDQzLTM1NGMtNDRhNy1hMTQyLWJjNDk0YWY0ODMxNiIsIlJhbmdlTGVuZ3RoIjo1OCwiUmVmZXJlbmNlSWQiOiIzZjdlNzFlNi04NzJlLTRhNjAtYTExZS0xOTQyMmViZTEx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OTc4LTEtMDcxNi0yMTk3LTRfMyIsIlVyaVN0cmluZyI6Imh0dHBzOi8vZG9pLm9yZy8xMC4xMDA3Lzk3OC0xLTA3MTYtMjE5Ny00Xz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aG9ydFRpdGxlIjoiUmljY2ksIEZyYW5jZXNjbyBhbmQgUm9rYWNoLCBMaW9yIGFuZCBTaGFwaXJhLCBCcmFjaGEgKEhnLikgMjAyMiDigJMgUmVjb21tZW5kZXIgU3lzdGVtcyBIYW5kYm9vayIsIlNob3J0VGl0bGVVcGRhdGVUeXBlIjowLCJTb3VyY2VPZkJpYmxpb2dyYXBoaWNJbmZvcm1hdGlvbiI6IkJpYlRlWCIsIlN0YXRpY0lkcyI6WyJhNTRmZTM2Zi05YWJlLTQwMTQtYmY3NC05YTk1M2FhMGZjZDE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}</w:instrText>
          </w:r>
          <w:r w:rsidR="00C143DF">
            <w:fldChar w:fldCharType="separate"/>
          </w:r>
          <w:r w:rsidR="00AB6756">
            <w:t>(Koren, Yehuda and Rendle, Steffen and Bell, Robert, 2022)</w:t>
          </w:r>
          <w:r w:rsidR="00C143DF">
            <w:fldChar w:fldCharType="end"/>
          </w:r>
        </w:sdtContent>
      </w:sdt>
      <w:r w:rsidR="00BF10E3">
        <w:t xml:space="preserve"> state </w:t>
      </w:r>
      <w:r w:rsidR="00EA1793">
        <w:t xml:space="preserve">that </w:t>
      </w:r>
      <w:r w:rsidR="006D2CA4">
        <w:t xml:space="preserve">the observed </w:t>
      </w:r>
      <w:r w:rsidR="00EA1793">
        <w:t xml:space="preserve">rating values </w:t>
      </w:r>
      <w:r w:rsidR="006D2CA4">
        <w:t>are due to effects associated with either user</w:t>
      </w:r>
      <w:r w:rsidR="00592048">
        <w:t xml:space="preserve"> or items, independently </w:t>
      </w:r>
      <w:r w:rsidR="007310B7">
        <w:t xml:space="preserve">of their </w:t>
      </w:r>
      <w:r w:rsidR="00AA7191">
        <w:t xml:space="preserve">joint </w:t>
      </w:r>
      <w:r w:rsidR="007310B7">
        <w:t xml:space="preserve">interaction. </w:t>
      </w:r>
      <w:r w:rsidR="00F80B70">
        <w:t xml:space="preserve">Therefore, there are </w:t>
      </w:r>
      <w:r w:rsidR="00FE33C2">
        <w:t>large item and user biases embedded in the data</w:t>
      </w:r>
      <w:r w:rsidR="0085461C">
        <w:t xml:space="preserve">. An example would be </w:t>
      </w:r>
      <w:r w:rsidR="006E5B06">
        <w:t xml:space="preserve">the </w:t>
      </w:r>
      <w:r w:rsidR="0085461C">
        <w:t>tendenc</w:t>
      </w:r>
      <w:r w:rsidR="006E5B06">
        <w:t>y</w:t>
      </w:r>
      <w:r w:rsidR="0085461C">
        <w:t xml:space="preserve"> </w:t>
      </w:r>
      <w:r w:rsidR="00A13F99">
        <w:t xml:space="preserve">for some users to give </w:t>
      </w:r>
      <w:r w:rsidR="006E5B06">
        <w:t xml:space="preserve">either </w:t>
      </w:r>
      <w:r w:rsidR="00A13F99">
        <w:t>higher or lower ratings</w:t>
      </w:r>
      <w:r w:rsidR="006E5B06">
        <w:t xml:space="preserve"> on average, or conversely products that </w:t>
      </w:r>
      <w:r w:rsidR="0083716E">
        <w:t>receive systematically higher or lower ratings.</w:t>
      </w:r>
      <w:r w:rsidR="00085BBE">
        <w:t xml:space="preserve"> </w:t>
      </w:r>
      <w:r w:rsidR="0085461C">
        <w:t xml:space="preserve">These </w:t>
      </w:r>
      <w:r w:rsidR="00352216">
        <w:t>“</w:t>
      </w:r>
      <w:r w:rsidR="0085461C">
        <w:t>hidden</w:t>
      </w:r>
      <w:r w:rsidR="00352216">
        <w:t>”</w:t>
      </w:r>
      <w:r w:rsidR="00085BBE">
        <w:t xml:space="preserve"> factors</w:t>
      </w:r>
      <w:r w:rsidR="0085461C">
        <w:t xml:space="preserve"> </w:t>
      </w:r>
      <w:r w:rsidR="00D076F9">
        <w:t>c</w:t>
      </w:r>
      <w:r w:rsidR="00535C00">
        <w:t>an</w:t>
      </w:r>
      <w:r w:rsidR="00D076F9">
        <w:t xml:space="preserve"> be retrieved during model training and</w:t>
      </w:r>
      <w:r w:rsidR="00085BBE">
        <w:t xml:space="preserve"> </w:t>
      </w:r>
      <w:r w:rsidR="0016783E">
        <w:t>incorporated</w:t>
      </w:r>
      <w:r w:rsidR="00D076F9">
        <w:t xml:space="preserve"> </w:t>
      </w:r>
      <w:r w:rsidR="0031088D">
        <w:t>into</w:t>
      </w:r>
      <w:r w:rsidR="0016783E">
        <w:t xml:space="preserve"> a latent factor</w:t>
      </w:r>
      <w:r w:rsidR="0082611C">
        <w:t>.</w:t>
      </w:r>
      <w:r w:rsidR="008E213B">
        <w:t xml:space="preserve"> In the training process</w:t>
      </w:r>
      <w:r w:rsidR="00535C00">
        <w:t xml:space="preserve"> the </w:t>
      </w:r>
      <w:r w:rsidR="00CA5DE7">
        <w:t>latent factors are</w:t>
      </w:r>
      <w:r w:rsidR="008E213B">
        <w:t xml:space="preserve"> distilled</w:t>
      </w:r>
      <w:r w:rsidR="00CA5DE7">
        <w:t xml:space="preserve"> that best</w:t>
      </w:r>
      <w:r w:rsidR="00353DF2">
        <w:t xml:space="preserve"> depict</w:t>
      </w:r>
      <w:r w:rsidR="00CA5DE7">
        <w:t xml:space="preserve"> these pro</w:t>
      </w:r>
      <w:r w:rsidR="00AF6552">
        <w:t>pensities in the data</w:t>
      </w:r>
      <w:r w:rsidR="005B50F6">
        <w:t xml:space="preserve"> </w:t>
      </w:r>
      <w:sdt>
        <w:sdtPr>
          <w:alias w:val="To edit, see citavi.com/edit"/>
          <w:tag w:val="CitaviPlaceholder#bb53896b-d6f4-4bcf-90f9-ab0aac915f44"/>
          <w:id w:val="772678463"/>
          <w:placeholder>
            <w:docPart w:val="DefaultPlaceholder_-1854013440"/>
          </w:placeholder>
        </w:sdtPr>
        <w:sdtEndPr/>
        <w:sdtContent>
          <w:r w:rsidR="00487EC2">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Yjg2MzJlLTlkZWEtNDI2Mi1hMDJmLWNlN2Q1NGI1M2U5MSIsIlJhbmdlTGVuZ3RoIjozMywiUmVmZXJlbmNlSWQiOiI3YjYxM2ExMC0zOTVjLTQwZjktYjAxZi00MTQ0OGM4YWQx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wODY0NDE1LjIwMDAuMTE1MTgzODAiLCJVcmlTdHJpbmciOiJodHRwczovL2RvaS5vcmcvMTAuMTA4MC8xMDg2NDQxNS4yMDAwLjExNTE4Mzg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}</w:instrText>
          </w:r>
          <w:r w:rsidR="00487EC2">
            <w:fldChar w:fldCharType="separate"/>
          </w:r>
          <w:r w:rsidR="00AB6756">
            <w:t>(Vellido, Lisboa, &amp; Meehan, 2000)</w:t>
          </w:r>
          <w:r w:rsidR="00487EC2">
            <w:fldChar w:fldCharType="end"/>
          </w:r>
        </w:sdtContent>
      </w:sdt>
      <w:r w:rsidR="00AF6552">
        <w:t>.</w:t>
      </w:r>
      <w:r w:rsidR="000C4DB8">
        <w:t xml:space="preserve"> </w:t>
      </w:r>
      <w:r w:rsidR="009E1622">
        <w:t>In LFM</w:t>
      </w:r>
      <w:r w:rsidR="005E3EA4">
        <w:t>,</w:t>
      </w:r>
      <w:r w:rsidR="009E1622">
        <w:t xml:space="preserve"> </w:t>
      </w:r>
      <w:r w:rsidR="0085533A">
        <w:t xml:space="preserve">the rating </w:t>
      </w:r>
      <w:r w:rsidR="00C91C22">
        <w:t>of an unobserved</w:t>
      </w:r>
      <w:r w:rsidR="00C24E8B">
        <w:t xml:space="preserve"> user-item interaction is </w:t>
      </w:r>
      <w:r w:rsidR="002A2304">
        <w:t xml:space="preserve">constructed by applying the </w:t>
      </w:r>
      <w:r w:rsidR="00644189">
        <w:t xml:space="preserve">dot product </w:t>
      </w:r>
      <w:r w:rsidR="00FA5EAE">
        <w:t>of</w:t>
      </w:r>
      <w:r w:rsidR="00CC4F75">
        <w:t xml:space="preserve"> factor</w:t>
      </w:r>
      <w:r w:rsidR="00802F21">
        <w:t xml:space="preserve"> of</w:t>
      </w:r>
      <w:r w:rsidR="00CC4F75">
        <w:t xml:space="preserve"> </w:t>
      </w:r>
      <w:r w:rsidR="00644189">
        <w:t xml:space="preserve">user </w:t>
      </w:r>
      <m:oMath>
        <m:sSub>
          <m:sSubPr>
            <m:ctrlPr>
              <w:rPr>
                <w:rFonts w:ascii="Cambria Math" w:hAnsi="Cambria Math"/>
                <w:i/>
              </w:rPr>
            </m:ctrlPr>
          </m:sSubPr>
          <m:e>
            <m:r>
              <w:rPr>
                <w:rFonts w:ascii="Cambria Math" w:hAnsi="Cambria Math"/>
              </w:rPr>
              <m:t>u</m:t>
            </m:r>
          </m:e>
          <m:sub>
            <m:r>
              <w:rPr>
                <w:rFonts w:ascii="Cambria Math" w:hAnsi="Cambria Math"/>
              </w:rPr>
              <m:t>i</m:t>
            </m:r>
          </m:sub>
        </m:sSub>
      </m:oMath>
      <w:r w:rsidR="00827BF3">
        <w:t xml:space="preserve"> </w:t>
      </w:r>
      <w:r w:rsidR="00644189">
        <w:t xml:space="preserve">and </w:t>
      </w:r>
      <w:r w:rsidR="00802F21">
        <w:t xml:space="preserve">factor of </w:t>
      </w:r>
      <w:r w:rsidR="00644189">
        <w:t xml:space="preserve">item </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700CD8">
        <w:t xml:space="preserve"> </w:t>
      </w:r>
      <w:sdt>
        <w:sdtPr>
          <w:alias w:val="To edit, see citavi.com/edit"/>
          <w:tag w:val="CitaviPlaceholder#d92d2582-d870-45e2-b265-ea017dd6c6ff"/>
          <w:id w:val="1579710579"/>
          <w:placeholder>
            <w:docPart w:val="DefaultPlaceholder_-1854013440"/>
          </w:placeholder>
        </w:sdtPr>
        <w:sdtEndPr/>
        <w:sdtContent>
          <w:r w:rsidR="00700CD8">
            <w:fldChar w:fldCharType="begin"/>
          </w:r>
          <w:r w:rsidR="00700CD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ZmYzN2VjLTc0ODMtNGM4ZS1hOGI4LWFiZjdkZjBlZDc2MyIsIlJhbmdlTGVuZ3RoIjoxNi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KEFnZ2Fyd2FsLCAyMDE2KSJ9XX0sIlRhZyI6IkNpdGF2aVBsYWNlaG9sZGVyI2Q5MmQyNTgyLWQ4NzAtNDVlMi1iMjY1LWVhMDE3ZGQ2YzZmZiIsIlRleHQiOiIoQWdnYXJ3YWwsIDIwMTYpIiwiV0FJVmVyc2lvbiI6IjYuMTIuMC4wIn0=}</w:instrText>
          </w:r>
          <w:r w:rsidR="00700CD8">
            <w:fldChar w:fldCharType="separate"/>
          </w:r>
          <w:r w:rsidR="00AB6756">
            <w:t>(Aggarwal, 2016)</w:t>
          </w:r>
          <w:r w:rsidR="00700CD8">
            <w:fldChar w:fldCharType="end"/>
          </w:r>
        </w:sdtContent>
      </w:sdt>
      <w:r w:rsidR="00270A65">
        <w:t>.</w:t>
      </w:r>
      <w:r w:rsidR="00E30424">
        <w:t xml:space="preserve"> While </w:t>
      </w:r>
      <w:r w:rsidR="00727DA1">
        <w:t xml:space="preserve">the </w:t>
      </w:r>
      <w:r w:rsidR="004708CA">
        <w:t>base</w:t>
      </w:r>
      <w:r w:rsidR="00E1774C">
        <w:t>line</w:t>
      </w:r>
      <w:r w:rsidR="004708CA">
        <w:t xml:space="preserve"> </w:t>
      </w:r>
      <w:r w:rsidR="00533D1C">
        <w:t>LFM</w:t>
      </w:r>
      <w:r w:rsidR="00DE68D1">
        <w:t>s</w:t>
      </w:r>
      <w:r w:rsidR="00533D1C">
        <w:t xml:space="preserve"> only use the sparse matrix</w:t>
      </w:r>
      <w:r w:rsidR="00EB161B">
        <w:t xml:space="preserve"> of user-item interactions, </w:t>
      </w:r>
      <w:r w:rsidR="00E1774C">
        <w:t xml:space="preserve">more sophisticated </w:t>
      </w:r>
      <w:r w:rsidR="00026C23">
        <w:t>variants</w:t>
      </w:r>
      <w:r w:rsidR="004B524B">
        <w:t>, like SVD++,</w:t>
      </w:r>
      <w:r w:rsidR="00026C23">
        <w:t xml:space="preserve"> can also incorporate</w:t>
      </w:r>
      <w:r w:rsidR="00461FEA">
        <w:t xml:space="preserve"> dense features and implicit ratings into it</w:t>
      </w:r>
      <w:r w:rsidR="00BD36CE">
        <w:t>s model</w:t>
      </w:r>
      <w:r w:rsidR="00200EAF">
        <w:t xml:space="preserve">, which </w:t>
      </w:r>
      <w:r w:rsidR="002713AB">
        <w:t>allows it to</w:t>
      </w:r>
      <w:r w:rsidR="00CB1DC7">
        <w:t xml:space="preserve"> factorize more information</w:t>
      </w:r>
      <w:r w:rsidR="00843302">
        <w:t xml:space="preserve"> and </w:t>
      </w:r>
      <w:r w:rsidR="004B524B">
        <w:t xml:space="preserve">further improve </w:t>
      </w:r>
      <w:r w:rsidR="00704235">
        <w:t>prediction quality</w:t>
      </w:r>
      <w:r w:rsidR="00C62AA9">
        <w:t xml:space="preserve"> </w:t>
      </w:r>
      <w:sdt>
        <w:sdtPr>
          <w:alias w:val="To edit, see citavi.com/edit"/>
          <w:tag w:val="CitaviPlaceholder#5af20020-94d5-40a3-a244-22f6addb264a"/>
          <w:id w:val="-1871066657"/>
          <w:placeholder>
            <w:docPart w:val="DefaultPlaceholder_-1854013440"/>
          </w:placeholder>
        </w:sdtPr>
        <w:sdtEndPr/>
        <w:sdtContent>
          <w:r w:rsidR="00C727F1">
            <w:fldChar w:fldCharType="begin"/>
          </w:r>
          <w:r w:rsidR="00C727F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2I0MjJiLTBiYjctNGRmYi1iZWJlLWM1M2M0YTE3YjBkYiIsIlJhbmdlTGVuZ3RoIjoyMCwiUmVmZXJlbmNlSWQiOiIzYWNhYjM1My1mOTk1LTQ0OGYtOTAwMS1hMzRmMWI3OTk3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}</w:instrText>
          </w:r>
          <w:r w:rsidR="00C727F1">
            <w:fldChar w:fldCharType="separate"/>
          </w:r>
          <w:r w:rsidR="00AB6756">
            <w:t>(Koren et al., 2009)</w:t>
          </w:r>
          <w:r w:rsidR="00C727F1">
            <w:fldChar w:fldCharType="end"/>
          </w:r>
        </w:sdtContent>
      </w:sdt>
      <w:r w:rsidR="00843302">
        <w:t>.</w:t>
      </w:r>
    </w:p>
    <w:p w14:paraId="48562123" w14:textId="084F296B" w:rsidR="007D1AC8" w:rsidRDefault="00AB66B4" w:rsidP="004E0AB6">
      <w:r>
        <w:t xml:space="preserve">The main advantage of </w:t>
      </w:r>
      <w:r w:rsidR="00DC717F">
        <w:t>MF lies in its ability to algorithmically detect latent vectors</w:t>
      </w:r>
      <w:r w:rsidR="006C385B">
        <w:t xml:space="preserve"> in the dataset</w:t>
      </w:r>
      <w:r w:rsidR="006E61B6">
        <w:t xml:space="preserve">. </w:t>
      </w:r>
      <w:r w:rsidR="0050535E">
        <w:t xml:space="preserve">Overarching correlations are </w:t>
      </w:r>
      <w:r w:rsidR="00E065AC">
        <w:t xml:space="preserve">extracted in the dataset and used to make predictions. </w:t>
      </w:r>
      <w:r w:rsidR="00057A4A">
        <w:t>Unlike</w:t>
      </w:r>
      <w:r w:rsidR="006E357B">
        <w:t xml:space="preserve"> CB methods</w:t>
      </w:r>
      <w:r w:rsidR="00057A4A">
        <w:t xml:space="preserve">, </w:t>
      </w:r>
      <w:r w:rsidR="006E357B">
        <w:t>t</w:t>
      </w:r>
      <w:r w:rsidR="006E61B6">
        <w:t xml:space="preserve">he models </w:t>
      </w:r>
      <w:r w:rsidR="00BA6E4F">
        <w:t xml:space="preserve">don’t rely on </w:t>
      </w:r>
      <w:r w:rsidR="00123146">
        <w:t>hand</w:t>
      </w:r>
      <w:r w:rsidR="00765351">
        <w:t>-</w:t>
      </w:r>
      <w:r w:rsidR="00123146">
        <w:t xml:space="preserve">engineered features to </w:t>
      </w:r>
      <w:r w:rsidR="00223B92">
        <w:t>make recommendations</w:t>
      </w:r>
      <w:r w:rsidR="003B30D4">
        <w:t>, which</w:t>
      </w:r>
      <w:r w:rsidR="007139B1">
        <w:t xml:space="preserve"> evades</w:t>
      </w:r>
      <w:r w:rsidR="003B30D4">
        <w:t xml:space="preserve"> </w:t>
      </w:r>
      <w:r w:rsidR="007139B1">
        <w:t xml:space="preserve">the </w:t>
      </w:r>
      <w:r w:rsidR="00D74C8E">
        <w:t>human-error</w:t>
      </w:r>
      <w:r w:rsidR="007139B1">
        <w:t xml:space="preserve"> component</w:t>
      </w:r>
      <w:r w:rsidR="00F074C1">
        <w:t xml:space="preserve"> of</w:t>
      </w:r>
      <w:r w:rsidR="007139B1">
        <w:t xml:space="preserve"> feature engineering</w:t>
      </w:r>
      <w:r w:rsidR="00F074C1">
        <w:t xml:space="preserve"> and speeds up the development process</w:t>
      </w:r>
      <w:r w:rsidR="007611E4">
        <w:t>.</w:t>
      </w:r>
      <w:r w:rsidR="00FC55F7">
        <w:t xml:space="preserve"> </w:t>
      </w:r>
      <w:r w:rsidR="007611E4">
        <w:t xml:space="preserve">Dot products are </w:t>
      </w:r>
      <w:r w:rsidR="00E61BA9">
        <w:t xml:space="preserve">computationally light, which makes </w:t>
      </w:r>
      <w:r w:rsidR="004511D1">
        <w:t>LFM models</w:t>
      </w:r>
      <w:r w:rsidR="00E61BA9">
        <w:t xml:space="preserve"> scalable and applicable on large datasets</w:t>
      </w:r>
      <w:r w:rsidR="00910F3C">
        <w:t xml:space="preserve"> </w:t>
      </w:r>
      <w:sdt>
        <w:sdtPr>
          <w:alias w:val="To edit, see citavi.com/edit"/>
          <w:tag w:val="CitaviPlaceholder#44d6d0b2-2941-4b10-b674-21110e7e67c2"/>
          <w:id w:val="-1392567560"/>
          <w:placeholder>
            <w:docPart w:val="DefaultPlaceholder_-1854013440"/>
          </w:placeholder>
        </w:sdtPr>
        <w:sdtEndPr/>
        <w:sdtContent>
          <w:r w:rsidR="007C7254">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NzA2MDk3LTM0ODItNDFiNy05Mjg3LWZmOTg5ZmNmOTFhZSIsIlJhbmdlTGVuZ3RoIjo0MSwiUmVmZXJlbmNlSWQiOiJhOTAwMjU5NC00NzNkLTQzMDYtOWU2ZC1kYTQxNTA0MTM0MjAiLCJSZWZlcmVuY2UiOnsiJGlkIjoiMyIsIiR0eXBlIjoiU3dpc3NBY2FkZW1pYy5DaXRhdmkuUmVmZXJlbmNlLCBTd2lzc0FjYWRlbWljLkNpdGF2aSIsIkFic3RyYWN0Q29tcGxleGl0eSI6MCwiQWJzdHJhY3RTb3VyY2VUZXh0Rm9ybWF0IjowLCJBcnhpdklkIjoiMTYwNy4wODgxMHYx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NYXNha2F6dSIsIkxhc3ROYW1lIjoiSXNoaWhhdGEiLCJQcm90ZWN0ZWQiOmZhbHNlLCJTZXgiOjAsIkNyZWF0ZWRCeSI6Il9TZWJhc3RpYW4gU8OkdHpsZXIiLCJDcmVhdGVkT24iOiIyMDIyLTA2LTIxVDIzOjE1OjA2IiwiTW9kaWZpZWRCeSI6Il9TZWJhc3RpYW4gU8OkdHpsZXIiLCJJZCI6ImU5MjNmOGZlLWU5MTYtNDkwOC1iZWIwLWU5ZTA2OGM2OGQ3YSIsIk1vZGlmaWVkT24iOiIyMDIyLTA2LTIxVDIzOjE1OjA2IiwiUHJvamVjdCI6eyIkcmVmIjoiNSJ9fSx7IiRpZCI6Ijc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g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1dLCJDaXRhdGlvbktleVVwZGF0ZVR5cGUiOjAsIkNvbGxhYm9yYXRvcnMiOltdLCJEYXRlIjoiMjk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ODgxMHYxIiwiVXJpU3RyaW5nIjoiaHR0cDovL2FyeGl2Lm9yZy9wZGYvMTYwNy4wODgxMHY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IwOjE1IiwiTW9kaWZpZWRCeSI6Il9TZWJhc3RpYW4gU8OkdHpsZXIiLCJJZCI6ImRmZDU2ZmE0LTNjYTctNGY4ZC1iYzIzLTBmNWExNjEyY2IwMiIsIk1vZGlmaWVkT24iOiIyMDIyLTA2LTIxVDIzOjIwOjE1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ODgxMHYxIiwiVXJpU3RyaW5nIjoiaHR0cDovL2FyeGl2Lm9yZy9hYnMvMTYwNy4wODgxMHY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IwOjE1IiwiTW9kaWZpZWRCeSI6Il9TZWJhc3RpYW4gU8OkdHpsZXIiLCJJZCI6ImFmZjkwMDQ1LTI0NzktNGY0Ny1iOWI0LTRjNTAxM2U5MjM3YyIsIk1vZGlmaWVkT24iOiIyMDIyLTA2LTIxVDIzOjIwOjE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ODgxMHYxIiwiVXJpU3RyaW5nIjoiaHR0cHM6Ly9hcnhpdi5vcmcvcGRmLzE2MDcuMDg4MTB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}</w:instrText>
          </w:r>
          <w:r w:rsidR="007C7254">
            <w:fldChar w:fldCharType="separate"/>
          </w:r>
          <w:r w:rsidR="00AB6756">
            <w:t xml:space="preserve">(Blondel, </w:t>
          </w:r>
          <w:r w:rsidR="00AB6756">
            <w:lastRenderedPageBreak/>
            <w:t>Ishihata, Fujino, &amp; Ueda, 2016)</w:t>
          </w:r>
          <w:r w:rsidR="007C7254">
            <w:fldChar w:fldCharType="end"/>
          </w:r>
        </w:sdtContent>
      </w:sdt>
      <w:r w:rsidR="00E61BA9">
        <w:t>.</w:t>
      </w:r>
      <w:r w:rsidR="00420352">
        <w:t xml:space="preserve"> </w:t>
      </w:r>
      <w:r w:rsidR="00497D51">
        <w:t xml:space="preserve">The performance advantage of </w:t>
      </w:r>
      <w:r w:rsidR="00E45118">
        <w:t>FM</w:t>
      </w:r>
      <w:r w:rsidR="00AE26F5">
        <w:t>s</w:t>
      </w:r>
      <w:r w:rsidR="00BE6285">
        <w:t xml:space="preserve"> rapidly diminish</w:t>
      </w:r>
      <w:r w:rsidR="008F5840">
        <w:t xml:space="preserve"> when </w:t>
      </w:r>
      <w:r w:rsidR="00415C36">
        <w:t xml:space="preserve">modeling </w:t>
      </w:r>
      <w:r w:rsidR="00FD7583">
        <w:t>higher-order feature combinations</w:t>
      </w:r>
      <w:r w:rsidR="00FB524E">
        <w:t xml:space="preserve"> </w:t>
      </w:r>
      <w:r w:rsidR="00C9543D">
        <w:t>however</w:t>
      </w:r>
      <w:r w:rsidR="00FD7583">
        <w:t xml:space="preserve">, which </w:t>
      </w:r>
      <w:r w:rsidR="00EB752F">
        <w:t xml:space="preserve">is a tradeoff to </w:t>
      </w:r>
      <w:r w:rsidR="00FD7583">
        <w:t xml:space="preserve">allow </w:t>
      </w:r>
      <w:r w:rsidR="00417DF3">
        <w:t xml:space="preserve">for more complex </w:t>
      </w:r>
      <w:r w:rsidR="00194638">
        <w:t xml:space="preserve">embeddings in the model </w:t>
      </w:r>
      <w:sdt>
        <w:sdtPr>
          <w:alias w:val="To edit, see citavi.com/edit"/>
          <w:tag w:val="CitaviPlaceholder#c2d14aa0-91d3-45db-bf28-bba1a88dff68"/>
          <w:id w:val="-638179499"/>
          <w:placeholder>
            <w:docPart w:val="DefaultPlaceholder_-1854013440"/>
          </w:placeholder>
        </w:sdtPr>
        <w:sdtEndPr/>
        <w:sdtContent>
          <w:r w:rsidR="00194638">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TUzZGMyLWMwMDAtNDYxZS05NzYzLTljNzFlNGQyNWY2OSIsIlJhbmdlTGVuZ3RoIjo0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VZWRhLCAmIElzaGloYXRhLCAyMDE2KSJ9XX0sIlRhZyI6IkNpdGF2aVBsYWNlaG9sZGVyI2MyZDE0YWEwLTkxZDMtNDVkYi1iZjI4LWJiYTFhODhkZmY2OCIsIlRleHQiOiIoQmxvbmRlbCwgRnVqaW5vLCBVZWRhLCAmIElzaGloYXRhLCAyMDE2KSIsIldBSVZlcnNpb24iOiI2LjEyLjAuMCJ9}</w:instrText>
          </w:r>
          <w:r w:rsidR="00194638">
            <w:fldChar w:fldCharType="separate"/>
          </w:r>
          <w:r w:rsidR="00AB6756">
            <w:t>(Blondel, Fujino, Ueda, &amp; Ishihata, 2016)</w:t>
          </w:r>
          <w:r w:rsidR="00194638">
            <w:fldChar w:fldCharType="end"/>
          </w:r>
        </w:sdtContent>
      </w:sdt>
      <w:r w:rsidR="00194638">
        <w:t>.</w:t>
      </w:r>
      <w:r w:rsidR="009A009F">
        <w:t xml:space="preserve"> </w:t>
      </w:r>
      <w:r w:rsidR="0094351E">
        <w:t>FMs being</w:t>
      </w:r>
      <w:r w:rsidR="000F4D15">
        <w:t xml:space="preserve"> bound by their shallow structure</w:t>
      </w:r>
      <w:r w:rsidR="00D91859">
        <w:t xml:space="preserve"> </w:t>
      </w:r>
      <w:r w:rsidR="001F52EE">
        <w:t xml:space="preserve">hinders their </w:t>
      </w:r>
      <w:r w:rsidR="00CB0EC3">
        <w:t xml:space="preserve">overall </w:t>
      </w:r>
      <w:r w:rsidR="001F52EE">
        <w:t xml:space="preserve">representative power </w:t>
      </w:r>
      <w:sdt>
        <w:sdtPr>
          <w:alias w:val="To edit, see citavi.com/edit"/>
          <w:tag w:val="CitaviPlaceholder#61f8aa34-e1e8-433e-bef1-348d8c6ce92c"/>
          <w:id w:val="-814182847"/>
          <w:placeholder>
            <w:docPart w:val="DefaultPlaceholder_-1854013440"/>
          </w:placeholder>
        </w:sdtPr>
        <w:sdtEndPr/>
        <w:sdtContent>
          <w:r w:rsidR="008B51D9">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GJjNjkzLTUwMDYtNDFjNy04YTY0LWUyMjY5MDNkZDAwNCIsIlJhbmdlTGVuZ3RoIjoy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XSwiRm9ybWF0dGVkVGV4dCI6eyIkaWQiOiIyMSIsIkNvdW50IjoxLCJUZXh0VW5pdHMiOlt7IiRpZCI6IjIyIiwiRm9udFN0eWxlIjp7IiRpZCI6IjIzIiwiTmV1dHJhbCI6dHJ1ZX0sIlJlYWRpbmdPcmRlciI6MSwiVGV4dCI6IihXYW5nLCBGdSwgRnUsICYgV2FuZywgMjAxNykifV19LCJUYWciOiJDaXRhdmlQbGFjZWhvbGRlciM2MWY4YWEzNC1lMWU4LTQzM2UtYmVmMS0zNDhkOGM2Y2U5MmMiLCJUZXh0IjoiKFdhbmcsIEZ1LCBGdSwgJiBXYW5nLCAyMDE3KSIsIldBSVZlcnNpb24iOiI2LjEyLjAuMCJ9}</w:instrText>
          </w:r>
          <w:r w:rsidR="008B51D9">
            <w:fldChar w:fldCharType="separate"/>
          </w:r>
          <w:r w:rsidR="00AB6756">
            <w:t>(Wang, Fu, Fu, &amp; Wang, 2017)</w:t>
          </w:r>
          <w:r w:rsidR="008B51D9">
            <w:fldChar w:fldCharType="end"/>
          </w:r>
        </w:sdtContent>
      </w:sdt>
      <w:r w:rsidR="001F52EE">
        <w:t>.</w:t>
      </w:r>
      <w:r w:rsidR="003456CC">
        <w:t xml:space="preserve"> In practice, </w:t>
      </w:r>
      <w:r w:rsidR="00CA50D6">
        <w:t>simple FM</w:t>
      </w:r>
      <w:r w:rsidR="003575CE">
        <w:t xml:space="preserve">s still are very capable </w:t>
      </w:r>
      <w:r w:rsidR="000B65C3">
        <w:t>at making accurate predictions</w:t>
      </w:r>
      <w:r w:rsidR="00ED71DA">
        <w:t xml:space="preserve"> </w:t>
      </w:r>
      <w:sdt>
        <w:sdtPr>
          <w:alias w:val="To edit, see citavi.com/edit"/>
          <w:tag w:val="CitaviPlaceholder#f198204b-4df4-4361-aa5e-ab5ea40d2111"/>
          <w:id w:val="1386602460"/>
          <w:placeholder>
            <w:docPart w:val="DefaultPlaceholder_-1854013440"/>
          </w:placeholder>
        </w:sdtPr>
        <w:sdtEndPr/>
        <w:sdtContent>
          <w:r w:rsidR="00ED71DA">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DBmNDViLWFlNmMtNDZlZC04MDI1LWNlM2NhYTUwZWY2MyIsIlJhbmdlTGVuZ3RoIjo0NS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}</w:instrText>
          </w:r>
          <w:r w:rsidR="00ED71DA">
            <w:fldChar w:fldCharType="separate"/>
          </w:r>
          <w:r w:rsidR="00AB6756">
            <w:t>(Dacrema, Boglio, Cremonesi, &amp; Jannach, 2021)</w:t>
          </w:r>
          <w:r w:rsidR="00ED71DA">
            <w:fldChar w:fldCharType="end"/>
          </w:r>
        </w:sdtContent>
      </w:sdt>
      <w:r w:rsidR="000B65C3">
        <w:t>.</w:t>
      </w:r>
    </w:p>
    <w:p w14:paraId="06963A81" w14:textId="2C13F057" w:rsidR="006803F6" w:rsidRDefault="00EA37C3" w:rsidP="004E0AB6">
      <w:r w:rsidRPr="00EA37C3">
        <w:t>In order to circumvent the above-mentioned limitations of</w:t>
      </w:r>
      <w:r w:rsidR="0094351E">
        <w:t xml:space="preserve"> FMs</w:t>
      </w:r>
      <w:r w:rsidRPr="00EA37C3">
        <w:t xml:space="preserve">, </w:t>
      </w:r>
      <w:r w:rsidR="00D32386" w:rsidRPr="0064389A">
        <w:rPr>
          <w:i/>
        </w:rPr>
        <w:t xml:space="preserve">deep </w:t>
      </w:r>
      <w:r w:rsidRPr="0064389A">
        <w:rPr>
          <w:i/>
        </w:rPr>
        <w:t>neural networks</w:t>
      </w:r>
      <w:r w:rsidRPr="00EA37C3">
        <w:t xml:space="preserve"> </w:t>
      </w:r>
      <w:r w:rsidR="004C0DF6">
        <w:t>(</w:t>
      </w:r>
      <w:r w:rsidR="00D32386">
        <w:t>D</w:t>
      </w:r>
      <w:r w:rsidR="004C0DF6">
        <w:t xml:space="preserve">NN) </w:t>
      </w:r>
      <w:r w:rsidRPr="00EA37C3">
        <w:t xml:space="preserve">have gained </w:t>
      </w:r>
      <w:r>
        <w:t xml:space="preserve">increasing interest </w:t>
      </w:r>
      <w:r w:rsidR="003235DF">
        <w:t xml:space="preserve">in </w:t>
      </w:r>
      <w:r>
        <w:t>RS</w:t>
      </w:r>
      <w:r w:rsidR="003235DF">
        <w:t xml:space="preserve"> research</w:t>
      </w:r>
      <w:r w:rsidRPr="00EA37C3">
        <w:t xml:space="preserve"> over the past years</w:t>
      </w:r>
      <w:r w:rsidR="00F4371C">
        <w:t xml:space="preserve"> </w:t>
      </w:r>
      <w:sdt>
        <w:sdtPr>
          <w:alias w:val="To edit, see citavi.com/edit"/>
          <w:tag w:val="CitaviPlaceholder#87a9cc2d-a2b6-4a00-8ea4-b833c7b5090e"/>
          <w:id w:val="1815686067"/>
          <w:placeholder>
            <w:docPart w:val="DefaultPlaceholder_-1854013440"/>
          </w:placeholder>
        </w:sdtPr>
        <w:sdtEndPr/>
        <w:sdtContent>
          <w:r w:rsidR="007F55F9">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ODJhZTEwLWFkOWYtNGNlYi1hYWM3LTI2YmRjYWVjZDYwNS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MVQxMDozODow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g3YTljYzJkLWEyYjYtNGEwMC04ZWE0LWI4MzNjN2I1MDkwZSIsIlRleHQiOiIoRGFjcmVtYSBldCBhbC4sIDIwMjEpIiwiV0FJVmVyc2lvbiI6IjYuMTIuMC4wIn0=}</w:instrText>
          </w:r>
          <w:r w:rsidR="007F55F9">
            <w:fldChar w:fldCharType="separate"/>
          </w:r>
          <w:r w:rsidR="00AB6756">
            <w:t>(Dacrema et al., 2021)</w:t>
          </w:r>
          <w:r w:rsidR="007F55F9">
            <w:fldChar w:fldCharType="end"/>
          </w:r>
        </w:sdtContent>
      </w:sdt>
      <w:r w:rsidRPr="00EA37C3">
        <w:t>.</w:t>
      </w:r>
      <w:r w:rsidR="00A54F42">
        <w:t xml:space="preserve"> </w:t>
      </w:r>
      <w:r w:rsidR="00C82025" w:rsidRPr="00771F85">
        <w:rPr>
          <w:i/>
        </w:rPr>
        <w:t>N</w:t>
      </w:r>
      <w:r w:rsidR="00D32386" w:rsidRPr="00771F85">
        <w:rPr>
          <w:i/>
        </w:rPr>
        <w:t>eural network</w:t>
      </w:r>
      <w:r w:rsidR="00C82025" w:rsidRPr="00771F85">
        <w:rPr>
          <w:i/>
        </w:rPr>
        <w:t>s</w:t>
      </w:r>
      <w:r w:rsidR="00D32386">
        <w:t xml:space="preserve"> (NN)</w:t>
      </w:r>
      <w:r w:rsidR="00D376D2">
        <w:t xml:space="preserve"> are very effective at retrieving complex embeddings from their input</w:t>
      </w:r>
      <w:r w:rsidR="00C82025">
        <w:t>, which</w:t>
      </w:r>
      <w:r w:rsidR="002917AE">
        <w:t xml:space="preserve"> makes them</w:t>
      </w:r>
      <w:r w:rsidR="00E24CBC">
        <w:t xml:space="preserve"> state of the art</w:t>
      </w:r>
      <w:r w:rsidR="0012587F">
        <w:t xml:space="preserve"> </w:t>
      </w:r>
      <w:r w:rsidR="00D843BB">
        <w:t>in the field of</w:t>
      </w:r>
      <w:r w:rsidR="0012587F">
        <w:t xml:space="preserve"> image recognition and </w:t>
      </w:r>
      <w:r w:rsidR="00271E8F">
        <w:t>natural language processing (NLP).</w:t>
      </w:r>
      <w:r w:rsidR="005D7722">
        <w:t xml:space="preserve"> </w:t>
      </w:r>
    </w:p>
    <w:p w14:paraId="3B73E57C" w14:textId="7C7C6EEE" w:rsidR="000264A1" w:rsidRDefault="0064160E" w:rsidP="004E0AB6">
      <w:r w:rsidRPr="0064160E">
        <w:t xml:space="preserve">Neural networks emulate a simplified model of how human or animal neurons actually work in a brain. Like the brain in biology, </w:t>
      </w:r>
      <w:r w:rsidR="00801F08" w:rsidRPr="00801F08">
        <w:rPr>
          <w:i/>
        </w:rPr>
        <w:t>artificial neural network</w:t>
      </w:r>
      <w:r w:rsidRPr="00801F08">
        <w:rPr>
          <w:i/>
        </w:rPr>
        <w:t>s</w:t>
      </w:r>
      <w:r w:rsidR="008E3EB4">
        <w:rPr>
          <w:rStyle w:val="Funotenzeichen"/>
          <w:i/>
        </w:rPr>
        <w:footnoteReference w:id="3"/>
      </w:r>
      <w:r w:rsidRPr="0064160E">
        <w:t xml:space="preserve"> </w:t>
      </w:r>
      <w:r w:rsidR="00801F08">
        <w:t xml:space="preserve">(ANN) </w:t>
      </w:r>
      <w:r w:rsidRPr="0064160E">
        <w:t>consist of multiple individual neurons that are interconnected, whose joint response to a</w:t>
      </w:r>
      <w:r w:rsidR="0040398A">
        <w:t>n external</w:t>
      </w:r>
      <w:r w:rsidRPr="0064160E">
        <w:t xml:space="preserve"> input creates an output.</w:t>
      </w:r>
      <w:r w:rsidR="00B02A70">
        <w:t xml:space="preserve"> </w:t>
      </w:r>
      <w:r w:rsidR="00AD4ADE">
        <w:t xml:space="preserve">Unlike </w:t>
      </w:r>
      <w:r w:rsidR="00BE1253">
        <w:t>neurons in our brain</w:t>
      </w:r>
      <w:r w:rsidR="00A173CA">
        <w:t>s, which are</w:t>
      </w:r>
      <w:r w:rsidR="00AA12E3">
        <w:t xml:space="preserve"> structured in a </w:t>
      </w:r>
      <w:r w:rsidR="00266304">
        <w:t>complex and organic way</w:t>
      </w:r>
      <w:r w:rsidR="00C65436">
        <w:t>, neural networks are arranged in layers</w:t>
      </w:r>
      <w:r w:rsidR="009C6BE2">
        <w:t>, which contain a set of artificial neurons</w:t>
      </w:r>
      <w:r w:rsidR="002F113B">
        <w:t xml:space="preserve"> </w:t>
      </w:r>
      <w:sdt>
        <w:sdtPr>
          <w:alias w:val="To edit, see citavi.com/edit"/>
          <w:tag w:val="CitaviPlaceholder#2f05d7ab-ec54-447c-a376-2fb7be94106f"/>
          <w:id w:val="254017456"/>
          <w:placeholder>
            <w:docPart w:val="DefaultPlaceholder_-1854013440"/>
          </w:placeholder>
        </w:sdtPr>
        <w:sdtEndPr/>
        <w:sdtContent>
          <w:r w:rsidR="002F113B">
            <w:fldChar w:fldCharType="begin"/>
          </w:r>
          <w:r w:rsidR="002F113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TliYTQ4LWMxOWUtNDcwMS1hOWI0LTI3NjE2MTY4YzMxMiIsIlJhbmdlTGVuZ3RoIjoxNiwiUmVmZXJlbmNlSWQiOiIyZTFiMzIzNC1mODZmLTQ1YjgtOGNhYy1hMzI2MmM4NTY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VnZW5lIiwiTGFzdE5hbWUiOiJDaGFybmlhayIsIlByb3RlY3RlZCI6ZmFsc2UsIlNleCI6MiwiQ3JlYXRlZEJ5IjoiX1NlYmFzdGlhbiBTw6R0emxlciIsIkNyZWF0ZWRPbiI6IjIwMjItMDYtMjNUMTQ6MTc6NTYiLCJNb2RpZmllZEJ5IjoiX1NlYmFzdGlhbiBTw6R0emxlciIsIklkIjoiMTFmZGRmMDEtZjE1ZC00NDg5LWI2NGQtZWRiYjBmZTMyY2E3IiwiTW9kaWZpZWRPbiI6IjIwMjItMDYtMjNUMTQ6MTc6NT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wMjYyMDM5NTEyIiwiS2V5d29yZHMiOltdLCJMYW5ndWFnZSI6ImluZ2xlc2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TE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XSwiRm9ybWF0dGVkVGV4dCI6eyIkaWQiOiIxMiIsIkNvdW50IjoxLCJUZXh0VW5pdHMiOlt7IiRpZCI6IjEzIiwiRm9udFN0eWxlIjp7IiRpZCI6IjE0IiwiTmV1dHJhbCI6dHJ1ZX0sIlJlYWRpbmdPcmRlciI6MSwiVGV4dCI6IihDaGFybmlhaywgMjAxOSkifV19LCJUYWciOiJDaXRhdmlQbGFjZWhvbGRlciMyZjA1ZDdhYi1lYzU0LTQ0N2MtYTM3Ni0yZmI3YmU5NDEwNmYiLCJUZXh0IjoiKENoYXJuaWFrLCAyMDE5KSIsIldBSVZlcnNpb24iOiI2LjEyLjAuMCJ9}</w:instrText>
          </w:r>
          <w:r w:rsidR="002F113B">
            <w:fldChar w:fldCharType="separate"/>
          </w:r>
          <w:r w:rsidR="00AB6756">
            <w:t>(Charniak, 2019)</w:t>
          </w:r>
          <w:r w:rsidR="002F113B">
            <w:fldChar w:fldCharType="end"/>
          </w:r>
        </w:sdtContent>
      </w:sdt>
      <w:r w:rsidR="009C6BE2">
        <w:t>.</w:t>
      </w:r>
      <w:r w:rsidR="00C65436">
        <w:t xml:space="preserve"> </w:t>
      </w:r>
    </w:p>
    <w:p w14:paraId="6116AFD8" w14:textId="21E663F3" w:rsidR="00132DF5" w:rsidRDefault="00813630" w:rsidP="004E0AB6">
      <w:r>
        <w:t xml:space="preserve">The baseline neuron in NNs can be thought of as </w:t>
      </w:r>
      <w:r w:rsidR="0093394A">
        <w:t xml:space="preserve">an </w:t>
      </w:r>
      <w:r w:rsidR="00721412">
        <w:t>individual mathematical function, that consist</w:t>
      </w:r>
      <w:r w:rsidR="0093394A">
        <w:t>s</w:t>
      </w:r>
      <w:r w:rsidR="00721412">
        <w:t xml:space="preserve"> of a weight component</w:t>
      </w:r>
      <w:r w:rsidR="00646446">
        <w:t xml:space="preserve"> and</w:t>
      </w:r>
      <w:r w:rsidR="004214EF">
        <w:t xml:space="preserve"> a bias component</w:t>
      </w:r>
      <w:r w:rsidR="00646446">
        <w:t xml:space="preserve">, which are wrapped inside </w:t>
      </w:r>
      <w:r w:rsidR="004214EF">
        <w:t>an activation function.</w:t>
      </w:r>
      <w:r w:rsidR="007A2007">
        <w:t xml:space="preserve"> </w:t>
      </w:r>
      <w:r w:rsidR="00C34A59">
        <w:t xml:space="preserve">This neural function receives an input, which can either be </w:t>
      </w:r>
      <w:r w:rsidR="000A30DA">
        <w:t xml:space="preserve">the </w:t>
      </w:r>
      <w:r w:rsidR="0093394A">
        <w:t xml:space="preserve">external </w:t>
      </w:r>
      <w:r w:rsidR="000A30DA">
        <w:t>input data</w:t>
      </w:r>
      <w:r w:rsidR="00D2559F">
        <w:t>, or</w:t>
      </w:r>
      <w:r w:rsidR="002A30A3">
        <w:t xml:space="preserve"> the output of neuron</w:t>
      </w:r>
      <w:r w:rsidR="00851917">
        <w:t>s</w:t>
      </w:r>
      <w:r w:rsidR="00C91C05">
        <w:t xml:space="preserve"> from the previous layer</w:t>
      </w:r>
      <w:r w:rsidR="001F56B1">
        <w:t xml:space="preserve">, </w:t>
      </w:r>
      <w:r w:rsidR="00611FAF">
        <w:t xml:space="preserve">depending on whether </w:t>
      </w:r>
      <w:r w:rsidR="00CE4E94">
        <w:t>the neuron sits in the first layer of the network or not.</w:t>
      </w:r>
      <w:r w:rsidR="000F6BFD">
        <w:t xml:space="preserve"> </w:t>
      </w:r>
      <w:r w:rsidR="00B63151">
        <w:t>In the neuron, t</w:t>
      </w:r>
      <w:r w:rsidR="0008051B">
        <w:t xml:space="preserve">he input </w:t>
      </w:r>
      <w:r w:rsidR="003F682C">
        <w:t>value gets multiplied</w:t>
      </w:r>
      <w:r w:rsidR="00A26DD1">
        <w:t xml:space="preserve"> by the weight</w:t>
      </w:r>
      <w:r w:rsidR="00B63151">
        <w:t>,</w:t>
      </w:r>
      <w:r w:rsidR="00591D9D">
        <w:t xml:space="preserve"> </w:t>
      </w:r>
      <w:r w:rsidR="00354793">
        <w:t xml:space="preserve">whereas the bias </w:t>
      </w:r>
      <w:r w:rsidR="005903AF">
        <w:t xml:space="preserve">then </w:t>
      </w:r>
      <w:r w:rsidR="002D3836">
        <w:t>offsets</w:t>
      </w:r>
      <w:r w:rsidR="00C83F70">
        <w:t xml:space="preserve"> the product by</w:t>
      </w:r>
      <w:r w:rsidR="006249F4">
        <w:t xml:space="preserve"> a certain value</w:t>
      </w:r>
      <w:r w:rsidR="00131D2C">
        <w:t>.</w:t>
      </w:r>
      <w:r w:rsidR="00C83F70">
        <w:t xml:space="preserve"> </w:t>
      </w:r>
      <w:r w:rsidR="00DC3914">
        <w:t xml:space="preserve">The </w:t>
      </w:r>
      <w:r w:rsidR="007F5354">
        <w:t xml:space="preserve">activation function then </w:t>
      </w:r>
      <w:r w:rsidR="00776FFF">
        <w:t xml:space="preserve">refactors </w:t>
      </w:r>
      <w:r w:rsidR="003E2D54">
        <w:t>th</w:t>
      </w:r>
      <w:r w:rsidR="001B7028">
        <w:t>is weighted sum</w:t>
      </w:r>
      <w:r w:rsidR="00757A6B">
        <w:t xml:space="preserve">, which </w:t>
      </w:r>
      <w:r w:rsidR="002C0D6E">
        <w:t>is the output value of the neuron</w:t>
      </w:r>
      <w:r w:rsidR="00144EFB">
        <w:t>.</w:t>
      </w:r>
      <w:r w:rsidR="002C0D6E">
        <w:t xml:space="preserve"> </w:t>
      </w:r>
      <w:r w:rsidR="00B511D9">
        <w:t>Activation functions are</w:t>
      </w:r>
      <w:r w:rsidR="000C54A4">
        <w:t xml:space="preserve"> non-linear functions that determine </w:t>
      </w:r>
      <w:r w:rsidR="00B8438B">
        <w:t>how “activated” a neuron is</w:t>
      </w:r>
      <w:r w:rsidR="000C54A4">
        <w:t>, i.e. how large the ou</w:t>
      </w:r>
      <w:r w:rsidR="00B8438B">
        <w:t>t</w:t>
      </w:r>
      <w:r w:rsidR="000C54A4">
        <w:t>put</w:t>
      </w:r>
      <w:r w:rsidR="00563F46">
        <w:t xml:space="preserve"> </w:t>
      </w:r>
      <w:r w:rsidR="000C54A4">
        <w:t>val</w:t>
      </w:r>
      <w:r w:rsidR="002A02C6">
        <w:t xml:space="preserve">ue </w:t>
      </w:r>
      <w:r w:rsidR="00FC7340">
        <w:t>should be</w:t>
      </w:r>
      <w:r w:rsidR="002A02C6">
        <w:t xml:space="preserve">. A popular </w:t>
      </w:r>
      <w:r w:rsidR="00563F46">
        <w:t xml:space="preserve">activation function is </w:t>
      </w:r>
      <w:r w:rsidR="007F7184" w:rsidRPr="00A104EE">
        <w:rPr>
          <w:i/>
        </w:rPr>
        <w:t>rectified linear unit</w:t>
      </w:r>
      <w:r w:rsidR="007F7184">
        <w:t xml:space="preserve"> (</w:t>
      </w:r>
      <w:r w:rsidR="002A02C6">
        <w:t>ReLU</w:t>
      </w:r>
      <w:r w:rsidR="007F7184">
        <w:t>)</w:t>
      </w:r>
      <w:r w:rsidR="002A02C6">
        <w:t xml:space="preserve">, which represses </w:t>
      </w:r>
      <w:r w:rsidR="00271521">
        <w:t xml:space="preserve">any </w:t>
      </w:r>
      <w:r w:rsidR="005A25D3">
        <w:t xml:space="preserve">activations (i.e. </w:t>
      </w:r>
      <w:r w:rsidR="000702B1">
        <w:t xml:space="preserve">neuron </w:t>
      </w:r>
      <w:r w:rsidR="005A25D3">
        <w:t>output value of 0)</w:t>
      </w:r>
      <w:r w:rsidR="000702B1">
        <w:t xml:space="preserve"> up to a</w:t>
      </w:r>
      <w:r w:rsidR="00271521">
        <w:t xml:space="preserve"> certain threshold</w:t>
      </w:r>
      <w:r w:rsidR="00AF1B0E">
        <w:t xml:space="preserve"> </w:t>
      </w:r>
      <w:sdt>
        <w:sdtPr>
          <w:alias w:val="To edit, see citavi.com/edit"/>
          <w:tag w:val="CitaviPlaceholder#b1755f40-86eb-418e-80c4-5b6799ea7cf1"/>
          <w:id w:val="-738316954"/>
          <w:placeholder>
            <w:docPart w:val="DefaultPlaceholder_-1854013440"/>
          </w:placeholder>
        </w:sdtPr>
        <w:sdtEndPr/>
        <w:sdtContent>
          <w:r w:rsidR="00AF1B0E">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M2RjMGI3LTAxNzctNGI1OS1hOGMwLTU3NjI4M2I5MzBjNSIsIlJhbmdlTGVuZ3RoIjoyMSwiUmVmZXJlbmNlSWQiOiI1YTM5MWU0MS0zYzVhLTQwODUtOTUwMC1iMDZlYWE1OWM5N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GFyZW50UmVmZXJlbmNlIjp7IiRpZCI6Ijc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}</w:instrText>
          </w:r>
          <w:r w:rsidR="00AF1B0E">
            <w:fldChar w:fldCharType="separate"/>
          </w:r>
          <w:r w:rsidR="00AB6756">
            <w:t>(Nair &amp; Hinton, 2010)</w:t>
          </w:r>
          <w:r w:rsidR="00AF1B0E">
            <w:fldChar w:fldCharType="end"/>
          </w:r>
        </w:sdtContent>
      </w:sdt>
      <w:r w:rsidR="00271521">
        <w:t>.</w:t>
      </w:r>
      <w:r w:rsidR="00F25979">
        <w:t xml:space="preserve"> </w:t>
      </w:r>
      <w:r w:rsidR="00F74450">
        <w:t>I</w:t>
      </w:r>
      <w:r w:rsidR="00F25979">
        <w:t xml:space="preserve">n the </w:t>
      </w:r>
      <w:r w:rsidR="00D374D7">
        <w:t xml:space="preserve">output layer (the last layer of the network) </w:t>
      </w:r>
      <w:r w:rsidR="00E03B91">
        <w:t xml:space="preserve">activation functions like </w:t>
      </w:r>
      <w:r w:rsidR="00082979">
        <w:rPr>
          <w:i/>
        </w:rPr>
        <w:t>Softmax</w:t>
      </w:r>
      <w:r w:rsidR="006C2193" w:rsidRPr="00082979">
        <w:rPr>
          <w:rStyle w:val="Funotenzeichen"/>
        </w:rPr>
        <w:footnoteReference w:id="4"/>
      </w:r>
      <w:r w:rsidR="00E03B91">
        <w:t xml:space="preserve"> are preferred</w:t>
      </w:r>
      <w:r w:rsidR="00F757B0">
        <w:t>, as they</w:t>
      </w:r>
      <w:r w:rsidR="000513B4">
        <w:t xml:space="preserve"> normalize the </w:t>
      </w:r>
      <w:r w:rsidR="0047241F">
        <w:t xml:space="preserve">neural computation </w:t>
      </w:r>
      <w:r w:rsidR="0086325D">
        <w:t>to a probability distribution</w:t>
      </w:r>
      <w:r w:rsidR="00C02F04">
        <w:t xml:space="preserve">. In the case of classification, an </w:t>
      </w:r>
      <w:r w:rsidR="00C02F04" w:rsidRPr="002B2E7B">
        <w:rPr>
          <w:i/>
        </w:rPr>
        <w:t>Argmax</w:t>
      </w:r>
      <w:r w:rsidR="00C02F04">
        <w:t xml:space="preserve"> function can </w:t>
      </w:r>
      <w:r w:rsidR="00456D6D">
        <w:t>then</w:t>
      </w:r>
      <w:r w:rsidR="009E48A3">
        <w:t xml:space="preserve"> </w:t>
      </w:r>
      <w:r w:rsidR="00C02F04">
        <w:t>be applied on</w:t>
      </w:r>
      <w:r w:rsidR="009E48A3">
        <w:t xml:space="preserve"> the</w:t>
      </w:r>
      <w:r w:rsidR="00C02F04">
        <w:t xml:space="preserve"> output </w:t>
      </w:r>
      <w:r w:rsidR="009E48A3">
        <w:t xml:space="preserve">layer </w:t>
      </w:r>
      <w:r w:rsidR="00511897">
        <w:t>to retrieve the neuron with</w:t>
      </w:r>
      <w:r w:rsidR="00A127CF">
        <w:t xml:space="preserve"> the</w:t>
      </w:r>
      <w:r w:rsidR="00511897">
        <w:t xml:space="preserve"> highest S</w:t>
      </w:r>
      <w:r w:rsidR="009E48A3">
        <w:t>oftmax</w:t>
      </w:r>
      <w:r w:rsidR="00511897">
        <w:t xml:space="preserve"> output, which represent</w:t>
      </w:r>
      <w:r w:rsidR="0009636E">
        <w:t xml:space="preserve"> the class the NN predicts with </w:t>
      </w:r>
      <w:r w:rsidR="00CF5802">
        <w:t xml:space="preserve">the </w:t>
      </w:r>
      <w:r w:rsidR="0009636E">
        <w:t xml:space="preserve">highest </w:t>
      </w:r>
      <w:r w:rsidR="002A5A5E">
        <w:t>confidence</w:t>
      </w:r>
      <w:r w:rsidR="00D6649D">
        <w:t xml:space="preserve"> </w:t>
      </w:r>
      <w:sdt>
        <w:sdtPr>
          <w:alias w:val="To edit, see citavi.com/edit"/>
          <w:tag w:val="CitaviPlaceholder#a0ff9e06-dc70-4e50-8feb-a0b7b00c84ab"/>
          <w:id w:val="30853799"/>
          <w:placeholder>
            <w:docPart w:val="DefaultPlaceholder_-1854013440"/>
          </w:placeholder>
        </w:sdtPr>
        <w:sdtEndPr/>
        <w:sdtContent>
          <w:r w:rsidR="0005004B">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GIxMTEwLTc2ZDItNDg4YS05YzM4LTljZmQ0YzBhODBhOCIsIlJhbmdlTGVuZ3RoIjozOSwiUmVmZXJlbmNlSWQiOiI4ZDRmZWQ4YS05ODY1LTRkYWUtYjM1NC04Y2E5MjJjZjI0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AtMjYyMDM1NjEtMy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3d3cud29ybGRjYXQub3JnL29jbGMvMTI4ODY5ODQ0MSIsIlVyaVN0cmluZyI6Imh0dHA6Ly93d3cud29ybGRjYXQub3JnL29jbGMvMTI4ODY5ODQ0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}</w:instrText>
          </w:r>
          <w:r w:rsidR="0005004B">
            <w:fldChar w:fldCharType="separate"/>
          </w:r>
          <w:r w:rsidR="00AB6756">
            <w:t>(GOODFELLOW, BENGIO, &amp; COURVILLE, 2016)</w:t>
          </w:r>
          <w:r w:rsidR="0005004B">
            <w:fldChar w:fldCharType="end"/>
          </w:r>
        </w:sdtContent>
      </w:sdt>
      <w:r w:rsidR="00CF5802">
        <w:t>.</w:t>
      </w:r>
      <w:r w:rsidR="00511897">
        <w:t xml:space="preserve"> </w:t>
      </w:r>
      <w:r w:rsidR="008E43F1">
        <w:t xml:space="preserve">The non-linearity of </w:t>
      </w:r>
      <w:r w:rsidR="00B47425">
        <w:t xml:space="preserve">these activation functions </w:t>
      </w:r>
      <w:r w:rsidR="004247DF">
        <w:t xml:space="preserve">in combination </w:t>
      </w:r>
      <w:r w:rsidR="008D7BF6">
        <w:t>with the</w:t>
      </w:r>
      <w:r w:rsidR="00CF779A">
        <w:t xml:space="preserve"> mu</w:t>
      </w:r>
      <w:r w:rsidR="003551E4">
        <w:t>ltiplicity</w:t>
      </w:r>
      <w:r w:rsidR="007D3B02">
        <w:t xml:space="preserve"> of artificial neurons, allow </w:t>
      </w:r>
      <w:r w:rsidR="00944043">
        <w:t xml:space="preserve">NNs to </w:t>
      </w:r>
      <w:r w:rsidR="00B3080C">
        <w:t>retrieve</w:t>
      </w:r>
      <w:r w:rsidR="00944043">
        <w:t xml:space="preserve"> highly non-linear </w:t>
      </w:r>
      <w:r w:rsidR="00B3080C">
        <w:t>patterns from the data</w:t>
      </w:r>
      <w:r w:rsidR="0027010D">
        <w:t>, which is the reason they are also referred to as universal function approximators</w:t>
      </w:r>
      <w:r w:rsidR="00AF1378">
        <w:t xml:space="preserve"> </w:t>
      </w:r>
      <w:sdt>
        <w:sdtPr>
          <w:alias w:val="To edit, see citavi.com/edit"/>
          <w:tag w:val="CitaviPlaceholder#603d7478-9fff-4976-ae2f-b63e88f1c687"/>
          <w:id w:val="-819722454"/>
          <w:placeholder>
            <w:docPart w:val="DefaultPlaceholder_-1854013440"/>
          </w:placeholder>
        </w:sdtPr>
        <w:sdtEndPr/>
        <w:sdtContent>
          <w:r w:rsidR="00974C12">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jk3YmQ1LWM0YjMtNDFiNi1hMjhiLTAzYTRhMjFjNzU2NSIsIlJhbmdlU3RhcnQiOjQyLCJSYW5nZUxlbmd0aCI6MTUsIlJlZmVyZW5jZUlkIjoiY2JmMTA5YTMtYjVmMy00M2JlLWIzYTgtOWEyMDY5MzlhNTg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xLTg1NzI4LTY3My0x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5MTExNzc3MDUiLCJVcmlTdHJpbmciOiJodHRwOi8vd3d3LndvcmxkY2F0Lm9yZy9vY2xjLzkxMTE3Nzcw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DI2MjAzOTUxMiIsIktleXdvcmRzIjpbXSwiTGFuZ3VhZ2UiOiJpbmdsZXNl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d29ybGRjYXQub3JnL29jbGMvMTI3NzI5MTAwMyIsIlVyaVN0cmluZyI6Imh0dHA6Ly93d3cud29ybGRjYXQub3JnL29jbGMvMTI3NzI5MTAw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m9yaXMiLCJMYXN0TmFtZSI6IkhhbmluIiwiUHJvdGVjdGVkIjpmYWxzZSwiU2V4IjoyLCJDcmVhdGVkQnkiOiJfU2ViYXN0aWFuIFPDpHR6bGVyIiwiQ3JlYXRlZE9uIjoiMjAyMi0wNi0yMlQyMToxODoyOSIsIk1vZGlmaWVkQnkiOiJfU2ViYXN0aWFuIFPDpHR6bGVyIiwiSWQiOiI2ZmFjZTUxYi1jZThkLTQ1ZDEtYjE5Ny1mMTAxNWY0OWRlZjUiLCJNb2RpZmllZE9uIjoiMjAyMi0wNi0yMlQyMToxODoyOSIsIlByb2plY3QiOnsiJHJlZiI6IjUifX1dLCJDaXRhdGlvbktleVVwZGF0ZVR5cGUiOjAsIkNvbGxhYm9yYXRvcnMiOltdLCJEb2kiOiIxMC4zMzkwL21hdGg3MTAwOTky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tYXRoNzEwMDk5MiIsIlVyaVN0cmluZyI6Imh0dHBzOi8vZG9pLm9yZy8xMC4zMzkwL21hdGg3MTAwOTk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}</w:instrText>
          </w:r>
          <w:r w:rsidR="00974C12">
            <w:fldChar w:fldCharType="separate"/>
          </w:r>
          <w:r w:rsidR="00AB6756">
            <w:t>(Charniak, 2019; Gurney, 2014; Hanin, 2019; Heaton, 2012)</w:t>
          </w:r>
          <w:r w:rsidR="00974C12">
            <w:fldChar w:fldCharType="end"/>
          </w:r>
        </w:sdtContent>
      </w:sdt>
      <w:r w:rsidR="00B3080C">
        <w:t>.</w:t>
      </w:r>
    </w:p>
    <w:p w14:paraId="07979913" w14:textId="13D21586" w:rsidR="00D15CDB" w:rsidRDefault="00183C06" w:rsidP="0087526F">
      <w:r w:rsidRPr="00183C06">
        <w:lastRenderedPageBreak/>
        <w:t xml:space="preserve">NNs are learned through </w:t>
      </w:r>
      <w:r w:rsidRPr="0078221C">
        <w:rPr>
          <w:i/>
          <w:iCs/>
        </w:rPr>
        <w:t>deep learning</w:t>
      </w:r>
      <w:r w:rsidRPr="00183C06">
        <w:t xml:space="preserve">. Intuitively speaking, the objective of the learning process is to tweak each parameter </w:t>
      </w:r>
      <w:r w:rsidR="0047525A">
        <w:t>(i.e. wei</w:t>
      </w:r>
      <w:r w:rsidR="0095673D">
        <w:t>ght and bias</w:t>
      </w:r>
      <w:r w:rsidR="0047525A">
        <w:t xml:space="preserve">) </w:t>
      </w:r>
      <w:r w:rsidRPr="00183C06">
        <w:t>in a NN in such a way</w:t>
      </w:r>
      <w:r w:rsidR="002363D7">
        <w:t xml:space="preserve"> that a</w:t>
      </w:r>
      <w:r w:rsidRPr="00183C06">
        <w:t xml:space="preserve"> desired output corresponding to </w:t>
      </w:r>
      <w:r w:rsidR="002363D7">
        <w:t>a certain</w:t>
      </w:r>
      <w:r w:rsidRPr="00183C06">
        <w:t xml:space="preserve"> inpu</w:t>
      </w:r>
      <w:r w:rsidR="002363D7">
        <w:t>t is</w:t>
      </w:r>
      <w:r w:rsidR="008C6CD9">
        <w:t xml:space="preserve"> </w:t>
      </w:r>
      <w:r w:rsidRPr="00183C06">
        <w:t>generated. The training is done through an iterative process called</w:t>
      </w:r>
      <w:r w:rsidR="001D538C">
        <w:t xml:space="preserve"> </w:t>
      </w:r>
      <w:r w:rsidR="001D538C" w:rsidRPr="001D538C">
        <w:rPr>
          <w:i/>
          <w:iCs/>
        </w:rPr>
        <w:t>gradient descent</w:t>
      </w:r>
      <w:r w:rsidRPr="00183C06">
        <w:t>.</w:t>
      </w:r>
      <w:r w:rsidR="00F7756D">
        <w:t xml:space="preserve"> Before the training process begins,</w:t>
      </w:r>
      <w:r w:rsidR="00813B5B">
        <w:t xml:space="preserve"> each weight</w:t>
      </w:r>
      <w:r w:rsidR="00075E29">
        <w:t xml:space="preserve"> </w:t>
      </w:r>
      <w:r w:rsidR="00FB7FF1">
        <w:t xml:space="preserve">in the network </w:t>
      </w:r>
      <w:r w:rsidR="00BB2830">
        <w:t>gets</w:t>
      </w:r>
      <w:r w:rsidR="00075E29">
        <w:t xml:space="preserve"> assigned</w:t>
      </w:r>
      <w:r w:rsidR="00764227">
        <w:t xml:space="preserve"> an initial random value</w:t>
      </w:r>
      <w:r w:rsidR="00F03A24">
        <w:t xml:space="preserve">. </w:t>
      </w:r>
      <w:r w:rsidR="00DE0D0E">
        <w:t>This offsets the NN to learn</w:t>
      </w:r>
      <w:r w:rsidR="00770F3D">
        <w:t xml:space="preserve"> distinct</w:t>
      </w:r>
      <w:r w:rsidR="003B6DF9">
        <w:t xml:space="preserve"> embeddings</w:t>
      </w:r>
      <w:r w:rsidR="00770F3D">
        <w:t xml:space="preserve">, </w:t>
      </w:r>
      <w:r w:rsidR="00FB448F">
        <w:t>which would not be possible</w:t>
      </w:r>
      <w:r w:rsidR="0029578B">
        <w:t xml:space="preserve"> </w:t>
      </w:r>
      <w:r w:rsidR="00DC2737">
        <w:t>if</w:t>
      </w:r>
      <w:r w:rsidR="009B6787">
        <w:t xml:space="preserve"> each weight receive</w:t>
      </w:r>
      <w:r w:rsidR="00DC2737">
        <w:t xml:space="preserve">d </w:t>
      </w:r>
      <w:r w:rsidR="009B6787">
        <w:t>the same value.</w:t>
      </w:r>
      <w:r w:rsidR="00770F3D">
        <w:t xml:space="preserve"> </w:t>
      </w:r>
      <w:r w:rsidR="002425A6">
        <w:t xml:space="preserve">During the training process </w:t>
      </w:r>
      <w:r w:rsidR="00DE6A75" w:rsidRPr="003101F1">
        <w:rPr>
          <w:i/>
        </w:rPr>
        <w:t>test dat</w:t>
      </w:r>
      <w:r w:rsidR="00710FC0">
        <w:rPr>
          <w:i/>
        </w:rPr>
        <w:t>a</w:t>
      </w:r>
      <w:r w:rsidR="00DE6A75">
        <w:t xml:space="preserve"> is fed through</w:t>
      </w:r>
      <w:r w:rsidR="00E95B69">
        <w:t xml:space="preserve"> the network</w:t>
      </w:r>
      <w:r w:rsidR="00A15810">
        <w:t xml:space="preserve"> and the </w:t>
      </w:r>
      <w:r w:rsidR="006D7118">
        <w:t xml:space="preserve">desired target output </w:t>
      </w:r>
      <m:oMath>
        <m:r>
          <w:rPr>
            <w:rFonts w:ascii="Cambria Math" w:hAnsi="Cambria Math"/>
          </w:rPr>
          <m:t>y</m:t>
        </m:r>
      </m:oMath>
      <w:r w:rsidR="00751274">
        <w:t xml:space="preserve"> </w:t>
      </w:r>
      <w:r w:rsidR="006D7118">
        <w:t xml:space="preserve">is compared to the actual output of the </w:t>
      </w:r>
      <w:r w:rsidR="00825544">
        <w:t xml:space="preserve">unoptimized model </w:t>
      </w:r>
      <m:oMath>
        <m:acc>
          <m:accPr>
            <m:ctrlPr>
              <w:rPr>
                <w:rFonts w:ascii="Cambria Math" w:hAnsi="Cambria Math"/>
                <w:i/>
              </w:rPr>
            </m:ctrlPr>
          </m:accPr>
          <m:e>
            <m:r>
              <w:rPr>
                <w:rFonts w:ascii="Cambria Math" w:hAnsi="Cambria Math"/>
              </w:rPr>
              <m:t>y</m:t>
            </m:r>
          </m:e>
        </m:acc>
      </m:oMath>
      <w:r w:rsidR="00C0234E">
        <w:t xml:space="preserve"> </w:t>
      </w:r>
      <w:r w:rsidR="00825544">
        <w:t>with a loss function.</w:t>
      </w:r>
      <w:r w:rsidR="004C0023">
        <w:t xml:space="preserve"> </w:t>
      </w:r>
      <w:r w:rsidR="000A4B5B">
        <w:t xml:space="preserve">The </w:t>
      </w:r>
      <w:r w:rsidR="00492E31">
        <w:t xml:space="preserve">goal </w:t>
      </w:r>
      <w:r w:rsidR="00D23CB3">
        <w:t xml:space="preserve">with each </w:t>
      </w:r>
      <w:r w:rsidR="00B5591A">
        <w:t xml:space="preserve">training </w:t>
      </w:r>
      <w:r w:rsidR="00D23CB3">
        <w:t xml:space="preserve">iteration </w:t>
      </w:r>
      <w:r w:rsidR="00492E31">
        <w:t xml:space="preserve">is </w:t>
      </w:r>
      <w:r w:rsidR="009A1E58">
        <w:t xml:space="preserve">to </w:t>
      </w:r>
      <w:r w:rsidR="00B46A60">
        <w:t xml:space="preserve">decrease the distance </w:t>
      </w:r>
      <w:r w:rsidR="00B56205">
        <w:t>between</w:t>
      </w:r>
      <w:r w:rsidR="00B46A60">
        <w:t xml:space="preserve"> </w:t>
      </w:r>
      <m:oMath>
        <m:acc>
          <m:accPr>
            <m:ctrlPr>
              <w:rPr>
                <w:rFonts w:ascii="Cambria Math" w:hAnsi="Cambria Math"/>
                <w:i/>
              </w:rPr>
            </m:ctrlPr>
          </m:accPr>
          <m:e>
            <m:r>
              <w:rPr>
                <w:rFonts w:ascii="Cambria Math" w:hAnsi="Cambria Math"/>
              </w:rPr>
              <m:t>y</m:t>
            </m:r>
          </m:e>
        </m:acc>
      </m:oMath>
      <w:r w:rsidR="00B5591A">
        <w:t xml:space="preserve"> </w:t>
      </w:r>
      <w:r w:rsidR="00D23CB3">
        <w:t>and</w:t>
      </w:r>
      <w:r w:rsidR="00AC1AFD">
        <w:t xml:space="preserve"> </w:t>
      </w:r>
      <m:oMath>
        <m:r>
          <w:rPr>
            <w:rFonts w:ascii="Cambria Math" w:hAnsi="Cambria Math"/>
          </w:rPr>
          <m:t>y</m:t>
        </m:r>
      </m:oMath>
      <w:r w:rsidR="00B5591A">
        <w:t>.</w:t>
      </w:r>
      <w:r w:rsidR="00462002">
        <w:t xml:space="preserve"> </w:t>
      </w:r>
      <w:r w:rsidR="00C545FA">
        <w:t xml:space="preserve">To achieve this, the gradient vector </w:t>
      </w:r>
      <w:r w:rsidR="00D879BD">
        <w:t>of the loss</w:t>
      </w:r>
      <w:r w:rsidR="00146856">
        <w:t xml:space="preserve"> function</w:t>
      </w:r>
      <w:r w:rsidR="00D879BD">
        <w:t xml:space="preserve"> is calculated with respect to the </w:t>
      </w:r>
      <w:r w:rsidR="000A4CDB">
        <w:t>entire NN</w:t>
      </w:r>
      <w:r w:rsidR="00273390">
        <w:t>. This computation</w:t>
      </w:r>
      <w:r w:rsidR="006B33E5">
        <w:t xml:space="preserve"> of the gradient in a NN is what’s called </w:t>
      </w:r>
      <w:r w:rsidR="006B33E5" w:rsidRPr="00A978F2">
        <w:rPr>
          <w:i/>
          <w:iCs/>
        </w:rPr>
        <w:t>backpropagation</w:t>
      </w:r>
      <w:r w:rsidR="006B33E5">
        <w:t xml:space="preserve">. </w:t>
      </w:r>
      <w:r w:rsidR="0087526F">
        <w:t xml:space="preserve">We established earlier that each neuron (excluding the first layer) is a function that receives the </w:t>
      </w:r>
      <w:r w:rsidR="00361C0F">
        <w:t xml:space="preserve">neural </w:t>
      </w:r>
      <w:r w:rsidR="0087526F">
        <w:t xml:space="preserve">output </w:t>
      </w:r>
      <w:r w:rsidR="00584957">
        <w:t>the</w:t>
      </w:r>
      <w:r w:rsidR="0087526F">
        <w:t xml:space="preserve"> previous layer as its input. </w:t>
      </w:r>
      <w:r w:rsidR="00227019">
        <w:t>Backpropagation</w:t>
      </w:r>
      <w:r w:rsidR="00C81294">
        <w:t xml:space="preserve"> recursively calculates the</w:t>
      </w:r>
      <w:r w:rsidR="00DF0C34">
        <w:t xml:space="preserve"> gradient</w:t>
      </w:r>
      <w:r w:rsidR="00C81294">
        <w:t xml:space="preserve"> </w:t>
      </w:r>
      <w:r w:rsidR="00C104EA">
        <w:t>inside</w:t>
      </w:r>
      <w:r w:rsidR="00C81294">
        <w:t xml:space="preserve"> each neuron in the NN</w:t>
      </w:r>
      <w:r w:rsidR="00D6174E">
        <w:t xml:space="preserve">, starting </w:t>
      </w:r>
      <w:r w:rsidR="00B22EAF">
        <w:t>with the</w:t>
      </w:r>
      <w:r w:rsidR="00DA3702">
        <w:t xml:space="preserve"> output</w:t>
      </w:r>
      <w:r w:rsidR="00B22EAF">
        <w:t xml:space="preserve"> layer and </w:t>
      </w:r>
      <w:r w:rsidR="00DD7F99">
        <w:t xml:space="preserve">propagating through the entire network </w:t>
      </w:r>
      <w:r w:rsidR="00E37A02">
        <w:t>to</w:t>
      </w:r>
      <w:r w:rsidR="00DD7F99">
        <w:t xml:space="preserve"> </w:t>
      </w:r>
      <w:r w:rsidR="00851365">
        <w:t xml:space="preserve">the </w:t>
      </w:r>
      <w:r w:rsidR="00862F9F">
        <w:t>input</w:t>
      </w:r>
      <w:r w:rsidR="00DD7F99">
        <w:t xml:space="preserve"> layer.</w:t>
      </w:r>
      <w:r w:rsidR="00DC4ED8">
        <w:t xml:space="preserve"> </w:t>
      </w:r>
      <w:r w:rsidR="00094299">
        <w:t>Having calculated the gradient,</w:t>
      </w:r>
      <w:r w:rsidR="008C3CF1">
        <w:t xml:space="preserve"> the </w:t>
      </w:r>
      <w:r w:rsidR="003D3F42">
        <w:t xml:space="preserve">opposite sign </w:t>
      </w:r>
      <w:r w:rsidR="00BE001E">
        <w:t>of it is taken</w:t>
      </w:r>
      <w:r w:rsidR="00F60521">
        <w:t xml:space="preserve"> and multiplied by</w:t>
      </w:r>
      <w:r w:rsidR="000A521B">
        <w:t xml:space="preserve"> the </w:t>
      </w:r>
      <w:r w:rsidR="000A521B" w:rsidRPr="000444E4">
        <w:rPr>
          <w:i/>
          <w:iCs/>
        </w:rPr>
        <w:t>step</w:t>
      </w:r>
      <w:r w:rsidR="000444E4" w:rsidRPr="000444E4">
        <w:rPr>
          <w:i/>
          <w:iCs/>
        </w:rPr>
        <w:t xml:space="preserve"> </w:t>
      </w:r>
      <w:r w:rsidR="000A521B" w:rsidRPr="000444E4">
        <w:rPr>
          <w:i/>
          <w:iCs/>
        </w:rPr>
        <w:t>size</w:t>
      </w:r>
      <w:r w:rsidR="000A521B">
        <w:t>, a coefficient which defines</w:t>
      </w:r>
      <w:r w:rsidR="006A4DD8">
        <w:t xml:space="preserve"> how</w:t>
      </w:r>
      <w:r w:rsidR="002B66C0">
        <w:t xml:space="preserve"> aggressively</w:t>
      </w:r>
      <w:r w:rsidR="006A4DD8">
        <w:t xml:space="preserve"> the parameter</w:t>
      </w:r>
      <w:r w:rsidR="008B6959">
        <w:t xml:space="preserve"> values</w:t>
      </w:r>
      <w:r w:rsidR="006A4DD8">
        <w:t xml:space="preserve"> are</w:t>
      </w:r>
      <w:r w:rsidR="00075373">
        <w:t xml:space="preserve"> tweaked</w:t>
      </w:r>
      <w:r w:rsidR="0056399F">
        <w:t>.</w:t>
      </w:r>
      <w:r w:rsidR="00075373">
        <w:t xml:space="preserve"> This </w:t>
      </w:r>
      <w:r w:rsidR="00BD0B1C">
        <w:t xml:space="preserve">process is repeated </w:t>
      </w:r>
      <w:r w:rsidR="00B030ED">
        <w:t>un</w:t>
      </w:r>
      <w:r w:rsidR="00B231BB">
        <w:t xml:space="preserve">til </w:t>
      </w:r>
      <w:r w:rsidR="00C90A2D">
        <w:t xml:space="preserve">the NN function </w:t>
      </w:r>
      <w:r w:rsidR="00B030ED">
        <w:t>converges to</w:t>
      </w:r>
      <w:r w:rsidR="00C90A2D">
        <w:t xml:space="preserve"> a local minim</w:t>
      </w:r>
      <w:r w:rsidR="005C6171">
        <w:t>um</w:t>
      </w:r>
      <w:r w:rsidR="007C1552">
        <w:t>.</w:t>
      </w:r>
      <w:r w:rsidR="003B6CAB">
        <w:t xml:space="preserve"> A small step</w:t>
      </w:r>
      <w:r w:rsidR="000444E4">
        <w:t xml:space="preserve"> </w:t>
      </w:r>
      <w:r w:rsidR="003B6CAB">
        <w:t xml:space="preserve">size </w:t>
      </w:r>
      <w:r w:rsidR="00A92538">
        <w:t xml:space="preserve">increases the </w:t>
      </w:r>
      <w:r w:rsidR="003E12FC">
        <w:t>learning</w:t>
      </w:r>
      <w:r w:rsidR="000444E4">
        <w:t xml:space="preserve"> </w:t>
      </w:r>
      <w:r w:rsidR="003E12FC">
        <w:t xml:space="preserve">time, since it takes longer to </w:t>
      </w:r>
      <w:r w:rsidR="00C7588E">
        <w:t xml:space="preserve">reach </w:t>
      </w:r>
      <w:r w:rsidR="005C6171">
        <w:t>a</w:t>
      </w:r>
      <w:r w:rsidR="00C7588E">
        <w:t xml:space="preserve"> minimum.</w:t>
      </w:r>
      <w:r w:rsidR="003A6DF8">
        <w:t xml:space="preserve"> A large step-size on the other hand </w:t>
      </w:r>
      <w:r w:rsidR="006B6CAD">
        <w:t>runs the risk of stepping over</w:t>
      </w:r>
      <w:r w:rsidR="00AE04BC">
        <w:t xml:space="preserve"> the local minimum, which </w:t>
      </w:r>
      <w:r w:rsidR="000C7C8C">
        <w:t>results in a worse performing model</w:t>
      </w:r>
      <w:r w:rsidR="00BD3639">
        <w:t xml:space="preserve"> </w:t>
      </w:r>
      <w:sdt>
        <w:sdtPr>
          <w:alias w:val="To edit, see citavi.com/edit"/>
          <w:tag w:val="CitaviPlaceholder#ca5e2d2f-0a9a-43f0-a130-364d99be7361"/>
          <w:id w:val="-380239223"/>
          <w:placeholder>
            <w:docPart w:val="DefaultPlaceholder_-1854013440"/>
          </w:placeholder>
        </w:sdtPr>
        <w:sdtEndPr/>
        <w:sdtContent>
          <w:r w:rsidR="00BD3639">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ZDdmZjJhLTgwZjYtNDYzNy05MWRiLTk2OTE3NGJjYzNmMyIsIlJhbmdlU3RhcnQiOjI3LCJSYW5nZUxlbmd0aCI6MjEsIlJlZmVyZW5jZUlkIjoiODdjZjU1YzUtYWMzOC00ZjNmLWIwNmQtMTY4ZDVkMWE2ZTE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cHJvY2VlZGluZ3MubmV1cmlwcy5jYy9wYXBlci8xOTg5L2ZpbGUvNTNjM2JjZTY2ZTQzYmU0ZjIwOTU1NjUxOGMyZmNiNTQtUGFwZXIucGRmIiwiVXJpU3RyaW5nIjoiaHR0cHM6Ly9wcm9jZWVkaW5ncy5uZXVyaXBzLmNjL3BhcGVyLzE5ODkvZmlsZS81M2MzYmNlNjZlNDNiZTRmMjA5NTU2NTE4YzJmY2I1NC1QYXBlci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NUMTU6MTc6MzAiLCJNb2RpZmllZEJ5IjoiX1NlYmFzdGlhbiBTw6R0emxlciIsIklkIjoiNjFkZDVkMGQtNmFjZC00YWRhLThjZDItNzAzNzU3Y2ViMWUxIiwiTW9kaWZpZWRPbiI6IjIwMjItMDYtMjNUMTU6MTc6MzAiLCJQcm9qZWN0Ijp7IiRyZWYiOiI1In19XSwiT25saW5lQWRkcmVzcyI6Imh0dHBzOi8vcHJvY2VlZGluZ3MubmV1cmlwcy5jYy9wYXBlci8xOTg5L2ZpbGUvNTNjM2JjZTY2ZTQzYmU0ZjIwOTU1NjUxOGMyZmNiNTQtUGFwZXIucGRmIiwiT3JnYW5pemF0aW9ucyI6W10sIk90aGVyc0ludm9sdmVkIjpbXS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S04NTcyOC02NzMtMS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3d3cud29ybGRjYXQub3JnL29jbGMvOTExMTc3NzA1IiwiVXJpU3RyaW5nIjoiaHR0cDovL3d3dy53b3JsZGNhdC5vcmcvb2NsYy85MTExNzc3MD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}</w:instrText>
          </w:r>
          <w:r w:rsidR="00BD3639">
            <w:fldChar w:fldCharType="separate"/>
          </w:r>
          <w:r w:rsidR="00AB6756">
            <w:t>(Gurney, 2014; Heaton, 2012; LeCun et al., 1989)</w:t>
          </w:r>
          <w:r w:rsidR="00BD3639">
            <w:fldChar w:fldCharType="end"/>
          </w:r>
        </w:sdtContent>
      </w:sdt>
      <w:r w:rsidR="000C7C8C">
        <w:t>.</w:t>
      </w:r>
      <w:r w:rsidR="001B56D3">
        <w:t xml:space="preserve"> </w:t>
      </w:r>
    </w:p>
    <w:p w14:paraId="54CE1F34" w14:textId="34FC4662" w:rsidR="003D6B37" w:rsidRDefault="00801EEA" w:rsidP="0087526F">
      <w:r>
        <w:t xml:space="preserve">For </w:t>
      </w:r>
      <w:r w:rsidR="00120B6E">
        <w:t xml:space="preserve">every </w:t>
      </w:r>
      <w:r>
        <w:t>model training</w:t>
      </w:r>
      <w:r w:rsidR="000E52D9">
        <w:t>,</w:t>
      </w:r>
      <w:r w:rsidR="004020FD">
        <w:t xml:space="preserve"> it is crucial to </w:t>
      </w:r>
      <w:r w:rsidR="00120B6E">
        <w:t>separate the</w:t>
      </w:r>
      <w:r w:rsidR="004020FD">
        <w:t xml:space="preserve"> </w:t>
      </w:r>
      <w:r w:rsidR="00120B6E">
        <w:t>training data from the test</w:t>
      </w:r>
      <w:r w:rsidR="008300DD">
        <w:t xml:space="preserve"> data</w:t>
      </w:r>
      <w:r w:rsidR="005032FF">
        <w:t xml:space="preserve"> to prevent </w:t>
      </w:r>
      <w:r w:rsidR="00090667">
        <w:t>an overfit of the model</w:t>
      </w:r>
      <w:r w:rsidR="00AF12DD">
        <w:t xml:space="preserve">. This is especially true </w:t>
      </w:r>
      <w:r w:rsidR="008E70E8">
        <w:t>for NNs,</w:t>
      </w:r>
      <w:r w:rsidR="003B3FD1">
        <w:t xml:space="preserve"> as they </w:t>
      </w:r>
      <w:r w:rsidR="001D573D">
        <w:t xml:space="preserve">have the </w:t>
      </w:r>
      <w:r w:rsidR="003B3FD1">
        <w:t>tend</w:t>
      </w:r>
      <w:r w:rsidR="001D573D">
        <w:t>ency</w:t>
      </w:r>
      <w:r w:rsidR="003B3FD1">
        <w:t xml:space="preserve"> to perfectly </w:t>
      </w:r>
      <w:r w:rsidR="0000129E">
        <w:t xml:space="preserve">adapt to the data it gets trained with, which </w:t>
      </w:r>
      <w:r w:rsidR="00390C56">
        <w:t xml:space="preserve">greatly impacts the generalizability of the model </w:t>
      </w:r>
      <w:r w:rsidR="007A52B2">
        <w:t>and</w:t>
      </w:r>
      <w:r w:rsidR="00290852">
        <w:t xml:space="preserve"> impairs </w:t>
      </w:r>
      <w:r w:rsidR="00604764">
        <w:t xml:space="preserve">prediction </w:t>
      </w:r>
      <w:r w:rsidR="006C3841">
        <w:t>performance o</w:t>
      </w:r>
      <w:r w:rsidR="00604764">
        <w:t>n</w:t>
      </w:r>
      <w:r w:rsidR="007A52B2">
        <w:t xml:space="preserve"> unseen data</w:t>
      </w:r>
      <w:r w:rsidR="00043484">
        <w:t xml:space="preserve"> </w:t>
      </w:r>
      <w:sdt>
        <w:sdtPr>
          <w:alias w:val="To edit, see citavi.com/edit"/>
          <w:tag w:val="CitaviPlaceholder#bb488f84-869a-4131-86b5-e5518bdef881"/>
          <w:id w:val="-2133383475"/>
          <w:placeholder>
            <w:docPart w:val="DefaultPlaceholder_-1854013440"/>
          </w:placeholder>
        </w:sdtPr>
        <w:sdtEndPr/>
        <w:sdtContent>
          <w:r w:rsidR="00043484">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MjMxZTBlLTRkNmEtNGE1MC1iNjUxLWJjOTQzODc4ZmIxMSIsIlJhbmdlTGVuZ3RoIjoyNywiUmVmZXJlbmNlSWQiOiIyYmI5YWFkNi04ZGIzLTQ2MWUtODIxNy1lY2IzNjIzYmRk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5ldW5ldC4yMDA5LjExLjAwOSIsIlVyaVN0cmluZyI6Imh0dHBzOi8vZG9pLm9yZy8xMC4xMDE2L2oubmV1bmV0LjIwMDkuMTEuMD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zVDIyOjM3OjA5IiwiTW9kaWZpZWRCeSI6Il9TZWJhc3RpYW4gU8OkdHpsZXIiLCJJZCI6ImI3MTRhMmZlLTFiNzMtNDIxNC05NzY5LTM2NThlYWM4MzAyZCIsIk1vZGlmaWVkT24iOiIyMDIyLTA2LTIzVDIyOjM3OjA5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5NTkzMjciLCJVcmlTdHJpbmciOiJodHRwOi8vd3d3Lm5jYmkubmxtLm5paC5nb3YvcHVibWVkLzE5OTU5Mz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}</w:instrText>
          </w:r>
          <w:r w:rsidR="00043484">
            <w:fldChar w:fldCharType="separate"/>
          </w:r>
          <w:r w:rsidR="00AB6756">
            <w:t>(May, Maier, &amp; Dandy, 2010)</w:t>
          </w:r>
          <w:r w:rsidR="00043484">
            <w:fldChar w:fldCharType="end"/>
          </w:r>
        </w:sdtContent>
      </w:sdt>
      <w:r w:rsidR="007A52B2">
        <w:t>.</w:t>
      </w:r>
      <w:r w:rsidR="00367506">
        <w:t xml:space="preserve"> </w:t>
      </w:r>
      <w:r w:rsidR="004E5B82">
        <w:t>In general, t</w:t>
      </w:r>
      <w:r w:rsidR="00D05CDC">
        <w:t>he learning of NNs is a non-trivial task</w:t>
      </w:r>
      <w:r w:rsidR="00DB4029">
        <w:t xml:space="preserve">, as </w:t>
      </w:r>
      <w:r w:rsidR="007B17DA">
        <w:t>they</w:t>
      </w:r>
      <w:r w:rsidR="00F37CB9">
        <w:t xml:space="preserve"> </w:t>
      </w:r>
      <w:r w:rsidR="007B17DA">
        <w:t>are</w:t>
      </w:r>
      <w:r w:rsidR="00F37CB9">
        <w:t xml:space="preserve"> very </w:t>
      </w:r>
      <w:r w:rsidR="007B17DA">
        <w:t>sensible</w:t>
      </w:r>
      <w:r w:rsidR="0091433A">
        <w:t xml:space="preserve"> </w:t>
      </w:r>
      <w:r w:rsidR="00F37CB9">
        <w:t xml:space="preserve">to </w:t>
      </w:r>
      <w:r w:rsidR="00FE7C6C">
        <w:t>the embedding of the input data</w:t>
      </w:r>
      <w:r w:rsidR="00F37CB9">
        <w:t>,</w:t>
      </w:r>
      <w:r w:rsidR="00695946">
        <w:t xml:space="preserve"> the </w:t>
      </w:r>
      <w:r w:rsidR="00F37CB9">
        <w:t>initialization</w:t>
      </w:r>
      <w:r w:rsidR="00695946">
        <w:t xml:space="preserve"> of the weights</w:t>
      </w:r>
      <w:r w:rsidR="00F37CB9">
        <w:t>,</w:t>
      </w:r>
      <w:r w:rsidR="00695946">
        <w:t xml:space="preserve"> </w:t>
      </w:r>
      <w:r w:rsidR="00696279">
        <w:t xml:space="preserve">the choice of </w:t>
      </w:r>
      <w:r w:rsidR="00121EF9">
        <w:t xml:space="preserve">activation functions </w:t>
      </w:r>
      <w:r w:rsidR="00695946">
        <w:t>and hyperparameter tuning, like step size</w:t>
      </w:r>
      <w:r w:rsidR="002C3765">
        <w:t xml:space="preserve"> and</w:t>
      </w:r>
      <w:r w:rsidR="00744E21">
        <w:t xml:space="preserve"> </w:t>
      </w:r>
      <w:r w:rsidR="00744E21" w:rsidRPr="00D235EE">
        <w:rPr>
          <w:i/>
          <w:iCs/>
        </w:rPr>
        <w:t>dropout regularization</w:t>
      </w:r>
      <w:r w:rsidR="00D235EE">
        <w:rPr>
          <w:rStyle w:val="Funotenzeichen"/>
          <w:i/>
          <w:iCs/>
        </w:rPr>
        <w:footnoteReference w:id="5"/>
      </w:r>
      <w:r w:rsidR="00A97D53">
        <w:t xml:space="preserve">. </w:t>
      </w:r>
      <w:r w:rsidR="003C6494">
        <w:t xml:space="preserve">A lot of variables that </w:t>
      </w:r>
      <w:r w:rsidR="00CC67E9">
        <w:t>determine the effica</w:t>
      </w:r>
      <w:r w:rsidR="00EE530C">
        <w:t xml:space="preserve">cy of </w:t>
      </w:r>
      <w:r w:rsidR="004E5B82">
        <w:t xml:space="preserve">a </w:t>
      </w:r>
      <w:r w:rsidR="003329A6">
        <w:t>model</w:t>
      </w:r>
      <w:r w:rsidR="00EE530C">
        <w:t xml:space="preserve"> make it hard</w:t>
      </w:r>
      <w:r w:rsidR="007C445B">
        <w:t>er</w:t>
      </w:r>
      <w:r w:rsidR="00EE530C">
        <w:t xml:space="preserve"> to </w:t>
      </w:r>
      <w:r w:rsidR="007C445B">
        <w:t xml:space="preserve">extract the full potential out of </w:t>
      </w:r>
      <w:r w:rsidR="003329A6">
        <w:t>a NN</w:t>
      </w:r>
      <w:r w:rsidR="0078574A">
        <w:t>.</w:t>
      </w:r>
      <w:r w:rsidR="00C43E73">
        <w:t xml:space="preserve"> In addition, </w:t>
      </w:r>
      <w:r w:rsidR="00726562">
        <w:t>NNs</w:t>
      </w:r>
      <w:r w:rsidR="00E17C32">
        <w:t xml:space="preserve"> can’t easily </w:t>
      </w:r>
      <w:r w:rsidR="00097ECA">
        <w:t xml:space="preserve">be </w:t>
      </w:r>
      <w:r w:rsidR="00E17C32">
        <w:t>interpreted</w:t>
      </w:r>
      <w:r w:rsidR="00AF70B7">
        <w:t xml:space="preserve"> because of their complexity</w:t>
      </w:r>
      <w:r w:rsidR="00311D5E">
        <w:t>, which is why they are often treated as black</w:t>
      </w:r>
      <w:r w:rsidR="00A374D3">
        <w:t xml:space="preserve"> </w:t>
      </w:r>
      <w:r w:rsidR="00311D5E">
        <w:t>boxes</w:t>
      </w:r>
      <w:r w:rsidR="00920CDA">
        <w:t>, especially with</w:t>
      </w:r>
      <w:r w:rsidR="00097ECA">
        <w:t xml:space="preserve"> very deep models.</w:t>
      </w:r>
      <w:r w:rsidR="00B40334">
        <w:t xml:space="preserve"> </w:t>
      </w:r>
      <w:sdt>
        <w:sdtPr>
          <w:alias w:val="To edit, see citavi.com/edit"/>
          <w:tag w:val="CitaviPlaceholder#25a5469a-6443-4e59-8bfd-77da7373eebe"/>
          <w:id w:val="-1387951310"/>
          <w:placeholder>
            <w:docPart w:val="FF674B67914D46A7AEA00BFE4E2C691E"/>
          </w:placeholder>
        </w:sdtPr>
        <w:sdtEndPr/>
        <w:sdtContent>
          <w:r w:rsidR="003511CB">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kxMS4wNzY5OHYzIiwiVXJpU3RyaW5nIjoiaHR0cHM6Ly9hcnhpdi5vcmcvcGRmLzE5MTEuMDc2OTh2My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JUMDA6MTk6NTkiLCJNb2RpZmllZEJ5IjoiX1NlYmFzdGlhbiBTw6R0emxlciIsIklkIjoiZWEyNjViZWMtN2FlNS00N2M3LTg1ODItMTJkYmM3MmU3NGZkIiwiTW9kaWZpZWRPbiI6IjIwMjItMDYtMjJUMDA6MTk6NT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0MzQxODUiLCJVcmlTdHJpbmciOiJodHRwczovL2RvaS5vcmcvMTAuMTE0NS8zNDM0MT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yVDAwOjE5OjU5IiwiTW9kaWZpZWRCeSI6Il9TZWJhc3RpYW4gU8OkdHpsZXIiLCJJZCI6ImI3MGE5YmIzLTUzYjctNDg4Mi1hNDdlLTQyNGI0YTc5Njk5OSIsIk1vZGlmaWVkT24iOiIyMDIyLTA2LTIyVDAwOjE5OjU5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TkxMS4wNzY5OHYzIiwiVXJpU3RyaW5nIjoiaHR0cDovL2FyeGl2Lm9yZy9hYnMvMTkxMS4wNzY5O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yVDAwOjE5OjU5IiwiTW9kaWZpZWRCeSI6Il9TZWJhc3RpYW4gU8OkdHpsZXIiLCJJZCI6IjNlMjdjOGY3LTRjNzItNDIzYS1iNTZhLTkwOTMwYmRmYTAzNCIsIk1vZGlmaWVkT24iOiIyMDIyLTA2LTIyVDAwOjE5OjU5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kxMS4wNzY5OHYzIiwiVXJpU3RyaW5nIjoiaHR0cDovL2FyeGl2Lm9yZy9wZGYvMTkxMS4wNzY5O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}</w:instrText>
          </w:r>
          <w:r w:rsidR="003511CB">
            <w:fldChar w:fldCharType="separate"/>
          </w:r>
          <w:r w:rsidR="00AB6756">
            <w:t>(Dacrema et al., 2021)</w:t>
          </w:r>
          <w:r w:rsidR="003511CB">
            <w:fldChar w:fldCharType="end"/>
          </w:r>
        </w:sdtContent>
      </w:sdt>
      <w:r w:rsidR="003511CB">
        <w:t xml:space="preserve"> discovered that simple MF methods show similar performance to other state of the art DL models, when selecting the right parameters. </w:t>
      </w:r>
      <w:r w:rsidR="00F213C8">
        <w:t xml:space="preserve">Compared to </w:t>
      </w:r>
      <w:r w:rsidR="00FA51EC">
        <w:t xml:space="preserve">a </w:t>
      </w:r>
      <w:r w:rsidR="00183E9D">
        <w:t>linear</w:t>
      </w:r>
      <w:r w:rsidR="00D261D4">
        <w:t xml:space="preserve"> </w:t>
      </w:r>
      <w:r w:rsidR="00FA51EC">
        <w:t>LFM</w:t>
      </w:r>
      <w:r w:rsidR="00FF557E">
        <w:t>,</w:t>
      </w:r>
      <w:r w:rsidR="00D261D4">
        <w:t xml:space="preserve"> </w:t>
      </w:r>
      <w:r w:rsidR="00FF557E">
        <w:t xml:space="preserve">NNs </w:t>
      </w:r>
      <w:r w:rsidR="00127350">
        <w:t xml:space="preserve">also </w:t>
      </w:r>
      <w:r w:rsidR="00FF557E">
        <w:t xml:space="preserve">have </w:t>
      </w:r>
      <w:r w:rsidR="005834B9">
        <w:t xml:space="preserve">a lower </w:t>
      </w:r>
      <w:r w:rsidR="00867B0C">
        <w:t>processing speed</w:t>
      </w:r>
      <w:r w:rsidR="00AE2727">
        <w:t>, which is detrimental to large recommendation datasets</w:t>
      </w:r>
      <w:r w:rsidR="00A96085">
        <w:t xml:space="preserve">, since </w:t>
      </w:r>
      <w:r w:rsidR="0058526C">
        <w:t xml:space="preserve">passing a neural network is much more computationally expensive than a </w:t>
      </w:r>
      <w:r w:rsidR="003C4E90">
        <w:t xml:space="preserve">simple </w:t>
      </w:r>
      <w:r w:rsidR="0058526C">
        <w:t>dot product calculation</w:t>
      </w:r>
      <w:r w:rsidR="00A6589D">
        <w:t xml:space="preserve"> </w:t>
      </w:r>
      <w:sdt>
        <w:sdtPr>
          <w:alias w:val="To edit, see citavi.com/edit"/>
          <w:tag w:val="CitaviPlaceholder#e453d40e-7fcd-420c-925b-fc2e86c1bb0b"/>
          <w:id w:val="1607931924"/>
          <w:placeholder>
            <w:docPart w:val="DefaultPlaceholder_-1854013440"/>
          </w:placeholder>
        </w:sdtPr>
        <w:sdtEndPr/>
        <w:sdtContent>
          <w:r w:rsidR="00A6589D">
            <w:fldChar w:fldCharType="begin"/>
          </w:r>
          <w:r w:rsidR="001A0C9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mE3ZDI4LWJmNTItNGIyYS04YzU0LWY4Y2VmNGZmYjFmOCIsIlJhbmdlTGVuZ3RoIjo0My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wgS3JpY2hlbmUsIFpoYW5nLCAmIEFuZGVyc29uLCAyMDIwKSJ9XX0sIlRhZyI6IkNpdGF2aVBsYWNlaG9sZGVyI2U0NTNkNDBlLTdmY2QtNDIwYy05MjViLWZjMmU4NmMxYmIwYiIsIlRleHQiOiIoUmVuZGxlLCBLcmljaGVuZSwgWmhhbmcsICYgQW5kZXJzb24sIDIwMjApIiwiV0FJVmVyc2lvbiI6IjYuMTIuMC4wIn0=}</w:instrText>
          </w:r>
          <w:r w:rsidR="00A6589D">
            <w:fldChar w:fldCharType="separate"/>
          </w:r>
          <w:r w:rsidR="00AB6756">
            <w:t>(Rendle, Krichene, Zhang, &amp; Anderson, 2020)</w:t>
          </w:r>
          <w:r w:rsidR="00A6589D">
            <w:fldChar w:fldCharType="end"/>
          </w:r>
        </w:sdtContent>
      </w:sdt>
      <w:r w:rsidR="0058526C">
        <w:t>.</w:t>
      </w:r>
      <w:r w:rsidR="003C4E90">
        <w:t xml:space="preserve"> </w:t>
      </w:r>
    </w:p>
    <w:p w14:paraId="41DC409D" w14:textId="18059A2E" w:rsidR="002E5D8D" w:rsidRDefault="003C4E90" w:rsidP="004E0AB6">
      <w:r>
        <w:t xml:space="preserve">This </w:t>
      </w:r>
      <w:r w:rsidR="00B2040E">
        <w:t xml:space="preserve">notion </w:t>
      </w:r>
      <w:r>
        <w:t xml:space="preserve">changes when comparing </w:t>
      </w:r>
      <w:r w:rsidR="003D6B37">
        <w:t>NNs to</w:t>
      </w:r>
      <w:r w:rsidR="001953CF">
        <w:t xml:space="preserve"> polynomial</w:t>
      </w:r>
      <w:r w:rsidR="004004A0">
        <w:t xml:space="preserve"> FM,</w:t>
      </w:r>
      <w:r w:rsidR="007474C3">
        <w:t xml:space="preserve"> </w:t>
      </w:r>
      <w:r w:rsidR="001953CF">
        <w:t xml:space="preserve">which are much more computationally complex compared to their </w:t>
      </w:r>
      <w:r w:rsidR="00A3719F">
        <w:t>low-degree counterparts</w:t>
      </w:r>
      <w:r w:rsidR="00B128F2">
        <w:t xml:space="preserve"> </w:t>
      </w:r>
      <w:sdt>
        <w:sdtPr>
          <w:alias w:val="To edit, see citavi.com/edit"/>
          <w:tag w:val="CitaviPlaceholder#887c04b5-4169-490f-a976-a5a2284097b8"/>
          <w:id w:val="-1659757398"/>
          <w:placeholder>
            <w:docPart w:val="DefaultPlaceholder_-1854013440"/>
          </w:placeholder>
        </w:sdtPr>
        <w:sdtEndPr/>
        <w:sdtContent>
          <w:r w:rsidR="00B128F2">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DovL2FyeGl2Lm9yZy9wZGYvMTYwNy4wNzE5NXYyIiwiVXJpU3RyaW5nIjoiaHR0cDovL2FyeGl2Lm9yZy9wZGYvMTYwNy4wNzE5NXY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xVDIzOjE1OjA2IiwiTW9kaWZpZWRCeSI6Il9TZWJhc3RpYW4gU8OkdHpsZXIiLCJJZCI6ImFhYTViMzJkLWU1ZjctNDY3OS1iZGM2LThiZWIxYjIyMWM2MCIsIk1vZGlmaWVkT24iOiIyMDIyLTA2LTIxVDIzOjE1OjA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YwNy4wNzE5NXYyIiwiVXJpU3RyaW5nIjoiaHR0cDovL2FyeGl2Lm9yZy9hYnMvMTYwNy4wNzE5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xVDIzOjE1OjA2IiwiTW9kaWZpZWRCeSI6Il9TZWJhc3RpYW4gU8OkdHpsZXIiLCJJZCI6IjllMjM1OTY3LTE3MjgtNDA4OS05ZmM0LWMzZmU2NTZiYTkwNyIsIk1vZGlmaWVkT24iOiIyMDIyLTA2LTIxVDIzOjE1OjA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Ny4wNzE5NXYyIiwiVXJpU3RyaW5nIjoiaHR0cHM6Ly9hcnhpdi5vcmcvcGRmLzE2MDcuMDcxOTV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}</w:instrText>
          </w:r>
          <w:r w:rsidR="00B128F2">
            <w:fldChar w:fldCharType="separate"/>
          </w:r>
          <w:r w:rsidR="00AB6756">
            <w:t>(Blondel, Fujino, et al., 2016)</w:t>
          </w:r>
          <w:r w:rsidR="00B128F2">
            <w:fldChar w:fldCharType="end"/>
          </w:r>
        </w:sdtContent>
      </w:sdt>
      <w:r w:rsidR="00204B11">
        <w:t>.</w:t>
      </w:r>
      <w:r w:rsidR="00FF5BDF">
        <w:t xml:space="preserve"> </w:t>
      </w:r>
      <w:r w:rsidR="004D3F7D">
        <w:t>As universal function approximators</w:t>
      </w:r>
      <w:r w:rsidR="00275BFF">
        <w:t>, DNNs have the</w:t>
      </w:r>
      <w:r w:rsidR="006B7949">
        <w:t xml:space="preserve"> potential to</w:t>
      </w:r>
      <w:r w:rsidR="00275BFF">
        <w:t xml:space="preserve"> extract</w:t>
      </w:r>
      <w:r w:rsidR="00AC36D0">
        <w:t xml:space="preserve"> </w:t>
      </w:r>
      <w:r w:rsidR="00AC36D0">
        <w:lastRenderedPageBreak/>
        <w:t>much</w:t>
      </w:r>
      <w:r w:rsidR="00275BFF">
        <w:t xml:space="preserve"> </w:t>
      </w:r>
      <w:r w:rsidR="005A4596">
        <w:t xml:space="preserve">more complex patterns </w:t>
      </w:r>
      <w:r w:rsidR="00AC36D0">
        <w:t xml:space="preserve">and relationships </w:t>
      </w:r>
      <w:r w:rsidR="005A4596">
        <w:t>out of the dataset</w:t>
      </w:r>
      <w:r w:rsidR="00845565">
        <w:t>, especially</w:t>
      </w:r>
      <w:r w:rsidR="004A2844">
        <w:t xml:space="preserve"> as</w:t>
      </w:r>
      <w:r w:rsidR="0051386E">
        <w:t xml:space="preserve"> </w:t>
      </w:r>
      <w:r w:rsidR="00645465">
        <w:t xml:space="preserve">both </w:t>
      </w:r>
      <w:r w:rsidR="0051386E">
        <w:t xml:space="preserve">dense </w:t>
      </w:r>
      <w:r w:rsidR="00C1060F">
        <w:t xml:space="preserve">and sparse </w:t>
      </w:r>
      <w:r w:rsidR="0051386E">
        <w:t xml:space="preserve">features </w:t>
      </w:r>
      <w:r w:rsidR="004A2844">
        <w:t xml:space="preserve">can be </w:t>
      </w:r>
      <w:r w:rsidR="00296CB6">
        <w:t xml:space="preserve">trivially </w:t>
      </w:r>
      <w:r w:rsidR="004A2844">
        <w:t xml:space="preserve">incorporated </w:t>
      </w:r>
      <w:r w:rsidR="0051386E">
        <w:t>into</w:t>
      </w:r>
      <w:r w:rsidR="00B341E9">
        <w:t xml:space="preserve"> its</w:t>
      </w:r>
      <w:r w:rsidR="000B705C">
        <w:t xml:space="preserve"> embedding</w:t>
      </w:r>
      <w:r w:rsidR="0051386E">
        <w:t>.</w:t>
      </w:r>
      <w:r w:rsidR="0099280E">
        <w:t xml:space="preserve"> </w:t>
      </w:r>
      <w:r w:rsidR="003721DE">
        <w:t xml:space="preserve">With ongoing research, DNN </w:t>
      </w:r>
      <w:r w:rsidR="007B74A8">
        <w:t>approaches for</w:t>
      </w:r>
      <w:r w:rsidR="00A41436">
        <w:t xml:space="preserve"> RSs</w:t>
      </w:r>
      <w:r w:rsidR="007B74A8">
        <w:t xml:space="preserve"> are further</w:t>
      </w:r>
      <w:r w:rsidR="00A41436">
        <w:t xml:space="preserve"> being</w:t>
      </w:r>
      <w:r w:rsidR="00AF5450">
        <w:t xml:space="preserve"> refined</w:t>
      </w:r>
      <w:r w:rsidR="00B341E9">
        <w:t xml:space="preserve"> and</w:t>
      </w:r>
      <w:r w:rsidR="00A41436">
        <w:t xml:space="preserve"> its </w:t>
      </w:r>
      <w:r w:rsidR="00802A8D">
        <w:t>deficiencies</w:t>
      </w:r>
      <w:r w:rsidR="00C5058A">
        <w:t>,</w:t>
      </w:r>
      <w:r w:rsidR="00802A8D">
        <w:t xml:space="preserve"> like performance</w:t>
      </w:r>
      <w:r w:rsidR="00C5058A">
        <w:t>,</w:t>
      </w:r>
      <w:r w:rsidR="006D27C7">
        <w:t xml:space="preserve"> investigated and improved</w:t>
      </w:r>
      <w:r w:rsidR="00A41436">
        <w:t>.</w:t>
      </w:r>
      <w:r w:rsidR="006D27C7">
        <w:t xml:space="preserve"> Currently, h</w:t>
      </w:r>
      <w:r w:rsidR="0099280E">
        <w:t>igh</w:t>
      </w:r>
      <w:r w:rsidR="001C7D41">
        <w:t xml:space="preserve"> profile enterprises </w:t>
      </w:r>
      <w:r w:rsidR="004D16C6">
        <w:t>like Google use NN</w:t>
      </w:r>
      <w:r w:rsidR="002B4D9E">
        <w:t>s</w:t>
      </w:r>
      <w:r w:rsidR="004D16C6">
        <w:t xml:space="preserve"> in</w:t>
      </w:r>
      <w:r w:rsidR="0099280E">
        <w:t xml:space="preserve"> </w:t>
      </w:r>
      <w:r w:rsidR="004D16C6">
        <w:t xml:space="preserve">large scale </w:t>
      </w:r>
      <w:r w:rsidR="0099280E">
        <w:t>environment</w:t>
      </w:r>
      <w:r w:rsidR="004B5080">
        <w:t>s</w:t>
      </w:r>
      <w:r w:rsidR="0099280E">
        <w:t xml:space="preserve"> </w:t>
      </w:r>
      <w:r w:rsidR="004D16C6">
        <w:t>for recommendation tasks</w:t>
      </w:r>
      <w:r w:rsidR="00F51257">
        <w:t xml:space="preserve"> </w:t>
      </w:r>
      <w:sdt>
        <w:sdtPr>
          <w:alias w:val="To edit, see citavi.com/edit"/>
          <w:tag w:val="CitaviPlaceholder#0a86af9e-725e-4dda-be43-5b7b44540528"/>
          <w:id w:val="-1783946480"/>
          <w:placeholder>
            <w:docPart w:val="DefaultPlaceholder_-1854013440"/>
          </w:placeholder>
        </w:sdtPr>
        <w:sdtEndPr/>
        <w:sdtContent>
          <w:r w:rsidR="00FF3B3A">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DljMDkyLTMyMjktNGFkZC05YjJmLWNmMjNhZDkzZDE2ZiIsIlJhbmdlTGVuZ3RoIjoz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}</w:instrText>
          </w:r>
          <w:r w:rsidR="00FF3B3A">
            <w:fldChar w:fldCharType="separate"/>
          </w:r>
          <w:r w:rsidR="00AB6756">
            <w:t>(Covington, Adams, &amp; Sargin, 2016)</w:t>
          </w:r>
          <w:r w:rsidR="00FF3B3A">
            <w:fldChar w:fldCharType="end"/>
          </w:r>
        </w:sdtContent>
      </w:sdt>
      <w:r w:rsidR="00FF3B3A">
        <w:t>.</w:t>
      </w:r>
    </w:p>
    <w:p w14:paraId="7B0F308A" w14:textId="18D19C3D" w:rsidR="00C721A1" w:rsidRDefault="00EF1E50" w:rsidP="00EF1E50">
      <w:pPr>
        <w:pStyle w:val="berschrift3"/>
      </w:pPr>
      <w:r>
        <w:t>Deep &amp; Cross Networks</w:t>
      </w:r>
    </w:p>
    <w:p w14:paraId="63729B4C" w14:textId="1DA9119F" w:rsidR="00350C9C" w:rsidRDefault="00614677" w:rsidP="00614677">
      <w:r w:rsidRPr="00614677">
        <w:t xml:space="preserve">When using data with multiple features to make recommendations, </w:t>
      </w:r>
      <w:r w:rsidRPr="00614354">
        <w:rPr>
          <w:i/>
          <w:iCs/>
        </w:rPr>
        <w:t>feature crosses</w:t>
      </w:r>
      <w:r w:rsidRPr="00614677">
        <w:t xml:space="preserve"> become an important concept. The notion of feature crosses is that </w:t>
      </w:r>
      <w:r w:rsidR="00374A22">
        <w:t xml:space="preserve">the </w:t>
      </w:r>
      <w:r w:rsidRPr="00614677">
        <w:t xml:space="preserve">combination of multiple features into one feature can yield </w:t>
      </w:r>
      <w:r w:rsidR="008F3EDA">
        <w:t xml:space="preserve">an </w:t>
      </w:r>
      <w:r w:rsidRPr="00614677">
        <w:t>expressive predictor variable, that would otherwise not be extractable</w:t>
      </w:r>
      <w:r w:rsidR="00312FE9">
        <w:t xml:space="preserve"> using only single features</w:t>
      </w:r>
      <w:r w:rsidRPr="00614677">
        <w:t>.</w:t>
      </w:r>
      <w:r w:rsidR="00A528F1">
        <w:t xml:space="preserve"> </w:t>
      </w:r>
      <w:r w:rsidR="005A25B8">
        <w:t>Individual f</w:t>
      </w:r>
      <w:r w:rsidR="004161B9">
        <w:t>eature</w:t>
      </w:r>
      <w:r w:rsidR="0065364F">
        <w:t>s</w:t>
      </w:r>
      <w:r w:rsidR="00733156">
        <w:t xml:space="preserve"> that </w:t>
      </w:r>
      <w:r w:rsidR="000C76C3">
        <w:t xml:space="preserve">have very low </w:t>
      </w:r>
      <w:r w:rsidR="00312014">
        <w:t>correlat</w:t>
      </w:r>
      <w:r w:rsidR="000C76C3">
        <w:t>ion</w:t>
      </w:r>
      <w:r w:rsidR="00312014">
        <w:t xml:space="preserve"> with </w:t>
      </w:r>
      <w:r w:rsidR="00912134">
        <w:t xml:space="preserve">the </w:t>
      </w:r>
      <w:r w:rsidR="004161B9">
        <w:t>label</w:t>
      </w:r>
      <w:r w:rsidR="005B207E">
        <w:t xml:space="preserve"> </w:t>
      </w:r>
      <w:r w:rsidR="004161B9">
        <w:t>can</w:t>
      </w:r>
      <w:r w:rsidR="00EE42ED">
        <w:t xml:space="preserve"> </w:t>
      </w:r>
      <w:r w:rsidR="00012B9A">
        <w:t xml:space="preserve">therefore </w:t>
      </w:r>
      <w:r w:rsidR="005A0DE8">
        <w:t xml:space="preserve">reveal themselves to </w:t>
      </w:r>
      <w:r w:rsidR="00EE42ED">
        <w:t>be highly correlative</w:t>
      </w:r>
      <w:r w:rsidR="000C76C3">
        <w:t xml:space="preserve"> in conjunction</w:t>
      </w:r>
      <w:r w:rsidR="006B6C07">
        <w:t xml:space="preserve"> </w:t>
      </w:r>
      <w:r w:rsidR="005A0DE8">
        <w:t>with</w:t>
      </w:r>
      <w:r w:rsidR="00CB5715">
        <w:t xml:space="preserve"> other</w:t>
      </w:r>
      <w:r w:rsidR="005A0DE8">
        <w:t xml:space="preserve"> feature</w:t>
      </w:r>
      <w:r w:rsidR="00CB5715">
        <w:t>s</w:t>
      </w:r>
      <w:r w:rsidR="00CF5C38">
        <w:t xml:space="preserve">. </w:t>
      </w:r>
      <w:r w:rsidR="00D47B04">
        <w:t xml:space="preserve">Uncovering </w:t>
      </w:r>
      <w:r w:rsidR="00FF6D75">
        <w:t xml:space="preserve">these </w:t>
      </w:r>
      <w:r w:rsidR="00FF6D75" w:rsidRPr="00E220EC">
        <w:rPr>
          <w:i/>
          <w:iCs/>
        </w:rPr>
        <w:t>cross features</w:t>
      </w:r>
      <w:r w:rsidR="00FF6D75">
        <w:t xml:space="preserve"> allows</w:t>
      </w:r>
      <w:r w:rsidR="00B011F0">
        <w:t xml:space="preserve"> to extract additional</w:t>
      </w:r>
      <w:r w:rsidR="00FF6D75">
        <w:t xml:space="preserve"> information out of the data, which in return </w:t>
      </w:r>
      <w:r w:rsidR="00536481">
        <w:t xml:space="preserve">can </w:t>
      </w:r>
      <w:r w:rsidR="00E845C6">
        <w:t>significantly improve model performance.</w:t>
      </w:r>
      <w:r w:rsidR="00A107FB">
        <w:t xml:space="preserve"> </w:t>
      </w:r>
      <w:r w:rsidR="005C35B4">
        <w:t xml:space="preserve">The </w:t>
      </w:r>
      <w:r w:rsidR="00943D8E">
        <w:t xml:space="preserve">amount of features that are embedded in a cross feature </w:t>
      </w:r>
      <w:r w:rsidR="00957332">
        <w:t>is denoted by the order: A cross feature</w:t>
      </w:r>
      <w:r w:rsidR="009175A2">
        <w:t xml:space="preserve"> being the product of</w:t>
      </w:r>
      <w:r w:rsidR="00B30073">
        <w:t xml:space="preserve"> two features is calle</w:t>
      </w:r>
      <w:r w:rsidR="00644588">
        <w:t>d a cross feature of 2</w:t>
      </w:r>
      <w:r w:rsidR="00644588" w:rsidRPr="00644588">
        <w:rPr>
          <w:vertAlign w:val="superscript"/>
        </w:rPr>
        <w:t>nd</w:t>
      </w:r>
      <w:r w:rsidR="00644588">
        <w:t xml:space="preserve"> order</w:t>
      </w:r>
      <w:r w:rsidR="009175A2">
        <w:t>.</w:t>
      </w:r>
      <w:r w:rsidR="00CA6B49">
        <w:t xml:space="preserve"> Cross features </w:t>
      </w:r>
      <w:r w:rsidR="00885477">
        <w:t>of 3</w:t>
      </w:r>
      <w:r w:rsidR="00885477" w:rsidRPr="00885477">
        <w:rPr>
          <w:vertAlign w:val="superscript"/>
        </w:rPr>
        <w:t>rd</w:t>
      </w:r>
      <w:r w:rsidR="00885477">
        <w:t xml:space="preserve"> order and up are referred to as higher-order features</w:t>
      </w:r>
      <w:r w:rsidR="00411DE7">
        <w:t xml:space="preserve"> </w:t>
      </w:r>
      <w:sdt>
        <w:sdtPr>
          <w:alias w:val="To edit, see citavi.com/edit"/>
          <w:tag w:val="CitaviPlaceholder#05a024f9-61d5-40a9-b303-f11330c121b5"/>
          <w:id w:val="1646012113"/>
          <w:placeholder>
            <w:docPart w:val="DefaultPlaceholder_-1854013440"/>
          </w:placeholder>
        </w:sdtPr>
        <w:sdtEndPr/>
        <w:sdtContent>
          <w:r w:rsidR="00411DE7">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GJhM2UxLThmY2QtNGExNS1hNmY2LWRkM2E0ZDVjOWJmZSIsIlJhbmdlTGVuZ3RoIjoxOC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JodHRwczovL2RsLmFjbS5vcmcvZG9pL3Byb2NlZWRpbmdzLzEwLjExNDUvMzQ0MjM4MSIsIlVyaVN0cmluZyI6Imh0dHBzOi8vZGwuYWNtLm9yZy9kb2kvcHJvY2VlZGluZ3MvMTAuMTE0NS8zNDQyMzg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VUMjM6MTc6NDIiLCJNb2RpZmllZEJ5IjoiX1NlYmFzdGlhbiBTw6R0emxlciIsIklkIjoiOWU0NWRhYzItNTk0Yi00MjFiLTg4NmYtOGRkMjQ3YjI0MWFhIiwiTW9kaWZpZWRPbiI6IjIwMjItMDYtMjVUMjM6MTc6NDI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Q1LzM0NDIzODEuMzQ1MDA3OCIsIlVyaVN0cmluZyI6Imh0dHBzOi8vZG9pLm9yZy8xMC4xMTQ1LzM0NDIzODEuMzQ1MDA3O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OGQyNDdhMGEtMmI2Zi00MzE3LWE5MTItNzE4M2UyNzM4MjE3IiwiTW9kaWZpZWRPbiI6IjIwMjItMDYtMjVUMjM6MTc6NDIiLCJQcm9qZWN0Ijp7IiRyZWYiOiI1In19XSwiT3JnYW5pemF0aW9ucyI6W10sIk90aGVyc0ludm9sdmVkIjpbXSwiUGxhY2VPZlB1YmxpY2F0aW9uIjoiTmV3IFlvcmssIE5ZLCBVU0EiLCJQdWJsaXNoZXJzIjpbeyIkaWQiOiI0N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}</w:instrText>
          </w:r>
          <w:r w:rsidR="00411DE7">
            <w:fldChar w:fldCharType="separate"/>
          </w:r>
          <w:r w:rsidR="00AB6756">
            <w:t>(Wang et al., 2017; Wang et al., 2021)</w:t>
          </w:r>
          <w:r w:rsidR="00411DE7">
            <w:fldChar w:fldCharType="end"/>
          </w:r>
        </w:sdtContent>
      </w:sdt>
      <w:r w:rsidR="00885477">
        <w:t>.</w:t>
      </w:r>
    </w:p>
    <w:p w14:paraId="3C6385CF" w14:textId="7E56D382" w:rsidR="00614677" w:rsidRDefault="00DE18E7" w:rsidP="00614677">
      <w:r>
        <w:t xml:space="preserve">Suppose </w:t>
      </w:r>
      <w:r w:rsidR="00334BC2">
        <w:t xml:space="preserve">a </w:t>
      </w:r>
      <w:r w:rsidR="005C6635">
        <w:t>RS that predicts</w:t>
      </w:r>
      <w:r w:rsidR="00877815">
        <w:t xml:space="preserve"> the user rating of</w:t>
      </w:r>
      <w:r w:rsidR="005C6635">
        <w:t xml:space="preserve"> </w:t>
      </w:r>
      <w:r w:rsidR="00FF0FE3">
        <w:t>a</w:t>
      </w:r>
      <w:r w:rsidR="00493ACD">
        <w:t xml:space="preserve"> movie. </w:t>
      </w:r>
      <w:r w:rsidR="005F2CC0">
        <w:t>Besides the sparse feature</w:t>
      </w:r>
      <w:r w:rsidR="00E220EC">
        <w:t>s</w:t>
      </w:r>
      <w:r w:rsidR="005F2CC0">
        <w:t xml:space="preserve"> (</w:t>
      </w:r>
      <w:r w:rsidR="00EE5268">
        <w:t xml:space="preserve">in this case the user ID and movie ID), the </w:t>
      </w:r>
      <w:r w:rsidR="00546FCC">
        <w:t xml:space="preserve">data also contains </w:t>
      </w:r>
      <w:r w:rsidR="00C24F61">
        <w:t xml:space="preserve">the genre </w:t>
      </w:r>
      <w:r w:rsidR="00C22027">
        <w:t xml:space="preserve">and length </w:t>
      </w:r>
      <w:r w:rsidR="00C24F61">
        <w:t xml:space="preserve">of the movie as </w:t>
      </w:r>
      <w:r w:rsidR="0080635C">
        <w:t xml:space="preserve">dense features. </w:t>
      </w:r>
      <w:r w:rsidR="001C6534">
        <w:t>Assuming that length as a stand-alone feature</w:t>
      </w:r>
      <w:r w:rsidR="00155EDB">
        <w:t xml:space="preserve"> </w:t>
      </w:r>
      <w:r w:rsidR="000B3768">
        <w:t>is not a strong predictor for the rating of</w:t>
      </w:r>
      <w:r w:rsidR="00691DC8">
        <w:t xml:space="preserve"> a</w:t>
      </w:r>
      <w:r w:rsidR="000B3768">
        <w:t xml:space="preserve"> movie, it could be combined with the genre</w:t>
      </w:r>
      <w:r w:rsidR="00AC6B3D">
        <w:t xml:space="preserve"> feature into a separate cross feature</w:t>
      </w:r>
      <w:r w:rsidR="0081421A">
        <w:t xml:space="preserve"> of 2</w:t>
      </w:r>
      <w:r w:rsidR="0081421A" w:rsidRPr="0081421A">
        <w:rPr>
          <w:vertAlign w:val="superscript"/>
        </w:rPr>
        <w:t>nd</w:t>
      </w:r>
      <w:r w:rsidR="0081421A">
        <w:t xml:space="preserve"> order</w:t>
      </w:r>
      <w:r w:rsidR="00AC6B3D">
        <w:t xml:space="preserve">. Now, </w:t>
      </w:r>
      <w:r w:rsidR="00762A48">
        <w:t xml:space="preserve">a feature that </w:t>
      </w:r>
      <w:r w:rsidR="008C02F9">
        <w:t>has</w:t>
      </w:r>
      <w:r w:rsidR="00F16BF4">
        <w:t xml:space="preserve"> both variables encoded </w:t>
      </w:r>
      <w:r w:rsidR="00973E53">
        <w:t xml:space="preserve">in it can be used to better predict </w:t>
      </w:r>
      <w:r w:rsidR="0065209B">
        <w:t>the rating</w:t>
      </w:r>
      <w:r w:rsidR="001C2FC2">
        <w:t>s</w:t>
      </w:r>
      <w:r w:rsidR="0065209B">
        <w:t xml:space="preserve"> of a movie</w:t>
      </w:r>
      <w:r w:rsidR="009D08AE">
        <w:t>,</w:t>
      </w:r>
      <w:r w:rsidR="0065209B">
        <w:t xml:space="preserve"> </w:t>
      </w:r>
      <w:r w:rsidR="009D08AE">
        <w:t>t</w:t>
      </w:r>
      <w:r w:rsidR="0065209B">
        <w:t xml:space="preserve">he hypothetical interpretation being, </w:t>
      </w:r>
      <w:r w:rsidR="003A1FF9">
        <w:t>that different genres</w:t>
      </w:r>
      <w:r w:rsidR="00380B66">
        <w:t xml:space="preserve"> set</w:t>
      </w:r>
      <w:r w:rsidR="003A1FF9">
        <w:t xml:space="preserve"> certain expectations</w:t>
      </w:r>
      <w:r w:rsidR="009D5109">
        <w:t xml:space="preserve"> of what the movie</w:t>
      </w:r>
      <w:r w:rsidR="003A1FF9">
        <w:t xml:space="preserve"> length </w:t>
      </w:r>
      <w:r w:rsidR="009D5109">
        <w:t>should be.</w:t>
      </w:r>
      <w:r w:rsidR="00B64600">
        <w:t xml:space="preserve"> For instance, </w:t>
      </w:r>
      <w:r w:rsidR="00A52646">
        <w:t>w</w:t>
      </w:r>
      <w:r w:rsidR="00A52646" w:rsidRPr="00A52646">
        <w:t>hile it might be acceptable or even desired for fantasy movies to be 3 hours long, a 3 hour runtime for a comedy</w:t>
      </w:r>
      <w:r w:rsidR="00D710AB">
        <w:t xml:space="preserve"> </w:t>
      </w:r>
      <w:r w:rsidR="00A52646" w:rsidRPr="00A52646">
        <w:t xml:space="preserve">could generally be viewed </w:t>
      </w:r>
      <w:r w:rsidR="00D710AB" w:rsidRPr="00A52646">
        <w:t>unfavorably</w:t>
      </w:r>
      <w:r w:rsidR="00D710AB">
        <w:t>.</w:t>
      </w:r>
    </w:p>
    <w:p w14:paraId="5104EA36" w14:textId="62C017A1" w:rsidR="003532A2" w:rsidRDefault="00BB76DC" w:rsidP="00614677">
      <w:r>
        <w:t>Feature cross</w:t>
      </w:r>
      <w:r w:rsidR="00D65F60">
        <w:t xml:space="preserve">ings are </w:t>
      </w:r>
      <w:r w:rsidR="00BA3319">
        <w:t xml:space="preserve">often done </w:t>
      </w:r>
      <w:r w:rsidR="00C90E18">
        <w:t xml:space="preserve">as part </w:t>
      </w:r>
      <w:r w:rsidR="00254F2F">
        <w:t>the</w:t>
      </w:r>
      <w:r w:rsidR="00E13F1C">
        <w:t xml:space="preserve"> data preparation</w:t>
      </w:r>
      <w:r w:rsidR="00C90E18">
        <w:t xml:space="preserve"> </w:t>
      </w:r>
      <w:r w:rsidR="00254F2F">
        <w:t xml:space="preserve">phase </w:t>
      </w:r>
      <w:r w:rsidR="00E13F1C">
        <w:t>of a ML lifecycle</w:t>
      </w:r>
      <w:r w:rsidR="00167371">
        <w:t xml:space="preserve"> </w:t>
      </w:r>
      <w:sdt>
        <w:sdtPr>
          <w:alias w:val="To edit, see citavi.com/edit"/>
          <w:tag w:val="CitaviPlaceholder#d5f73087-7091-4a65-8e82-2d95ba352447"/>
          <w:id w:val="-1127923751"/>
          <w:placeholder>
            <w:docPart w:val="DefaultPlaceholder_-1854013440"/>
          </w:placeholder>
        </w:sdtPr>
        <w:sdtEndPr/>
        <w:sdtContent>
          <w:r w:rsidR="00167371">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ZmQzYzVlLWQ3ODUtNGNhNy1hNjJiLTBiMjYxZTdhZTM4MCIsIlJhbmdlTGVuZ3RoIjoyMSwiUmVmZXJlbmNlSWQiOiI0Zjk1ZGM2OC0zNjFlLTQ2ZjYtOWY3OC0zMDA3ZTc2ZmExY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bWFrZTMwMjAwMjAiLCJVcmlTdHJpbmciOiJodHRwczovL2RvaS5vcmcvMTAuMzM5MC9tYWtlMzAyMDAy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}</w:instrText>
          </w:r>
          <w:r w:rsidR="00167371">
            <w:fldChar w:fldCharType="separate"/>
          </w:r>
          <w:r w:rsidR="00AB6756">
            <w:t>(Studer et al., 2021)</w:t>
          </w:r>
          <w:r w:rsidR="00167371">
            <w:fldChar w:fldCharType="end"/>
          </w:r>
        </w:sdtContent>
      </w:sdt>
      <w:r w:rsidR="00C90E18">
        <w:t>.</w:t>
      </w:r>
      <w:r w:rsidR="00E13F1C">
        <w:t xml:space="preserve"> </w:t>
      </w:r>
      <w:r w:rsidR="00EF5E69">
        <w:t>Th</w:t>
      </w:r>
      <w:r w:rsidR="004E5E13">
        <w:t xml:space="preserve">is process </w:t>
      </w:r>
      <w:r w:rsidR="00EC0B99">
        <w:t>can be</w:t>
      </w:r>
      <w:r w:rsidR="004E5E13">
        <w:t xml:space="preserve"> very daunting and time consuming, </w:t>
      </w:r>
      <w:r w:rsidR="004E01A5">
        <w:t xml:space="preserve">as </w:t>
      </w:r>
      <w:r w:rsidR="00FB1FF4">
        <w:t>it entails trial and error</w:t>
      </w:r>
      <w:r w:rsidR="003A3630">
        <w:t xml:space="preserve"> </w:t>
      </w:r>
      <w:r w:rsidR="00CB33CB">
        <w:t xml:space="preserve">of which cross features </w:t>
      </w:r>
      <w:r w:rsidR="009B56FF">
        <w:t>are best suited for accurate predictions.</w:t>
      </w:r>
      <w:r w:rsidR="00DB567E">
        <w:t xml:space="preserve"> Also, feature crosses</w:t>
      </w:r>
      <w:r w:rsidR="0068518B">
        <w:t xml:space="preserve"> aren’t always obvious and thus might go unnoticed.</w:t>
      </w:r>
      <w:r w:rsidR="009B56FF">
        <w:t xml:space="preserve"> </w:t>
      </w:r>
      <w:r w:rsidR="00C626D0">
        <w:t xml:space="preserve">Instead of </w:t>
      </w:r>
      <w:r w:rsidR="001E0577">
        <w:t xml:space="preserve">manually feature engineering cross interactions, it would be lucrative to directly incorporate </w:t>
      </w:r>
      <w:r w:rsidR="006D55AA">
        <w:t>feature crosses into the</w:t>
      </w:r>
      <w:r w:rsidR="0015634F">
        <w:t xml:space="preserve"> ML</w:t>
      </w:r>
      <w:r w:rsidR="006D55AA">
        <w:t xml:space="preserve"> model and let the learning algorithm determine the weights of </w:t>
      </w:r>
      <w:r w:rsidR="0015634F">
        <w:t>cross features.</w:t>
      </w:r>
      <w:r w:rsidR="00BD491A" w:rsidRPr="00BD491A">
        <w:t xml:space="preserve"> DNNs are capable of learning arbitrarily high order functions, provided the NN is deep enough</w:t>
      </w:r>
      <w:r w:rsidR="0052316D">
        <w:t xml:space="preserve">. </w:t>
      </w:r>
      <w:r w:rsidR="003E17AF">
        <w:t>They</w:t>
      </w:r>
      <w:r w:rsidR="00CF0D06">
        <w:t xml:space="preserve"> however </w:t>
      </w:r>
      <w:r w:rsidR="00AD7037">
        <w:t xml:space="preserve">only </w:t>
      </w:r>
      <w:r w:rsidR="00CF0D06">
        <w:t xml:space="preserve">learn feature interactions </w:t>
      </w:r>
      <w:r w:rsidR="00AD7037">
        <w:t xml:space="preserve">implicitly, which means that they do not reliably pick up on higher feature crosses </w:t>
      </w:r>
      <w:r w:rsidR="00782F63">
        <w:t xml:space="preserve">without </w:t>
      </w:r>
      <w:r w:rsidR="007E522A">
        <w:t>drastically increasing the network size</w:t>
      </w:r>
      <w:r w:rsidR="00FB5A6C">
        <w:t xml:space="preserve"> </w:t>
      </w:r>
      <w:sdt>
        <w:sdtPr>
          <w:alias w:val="To edit, see citavi.com/edit"/>
          <w:tag w:val="CitaviPlaceholder#87fddc91-31d2-4ccb-85ec-1753892a54bf"/>
          <w:id w:val="-1295285296"/>
          <w:placeholder>
            <w:docPart w:val="DefaultPlaceholder_-1854013440"/>
          </w:placeholder>
        </w:sdtPr>
        <w:sdtEndPr/>
        <w:sdtContent>
          <w:r w:rsidR="00FB5A6C">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zU5Yjg3LTk1OTgtNDNlMy1iOGZlLTE3YWI2YWE4Yzg2Yi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M4N2ZkZGM5MS0zMWQyLTRjY2ItODVlYy0xNzUzODkyYTU0YmYiLCJUZXh0IjoiKFdhbmcgZXQgYWwuLCAyMDE3KSIsIldBSVZlcnNpb24iOiI2LjEyLjAuMCJ9}</w:instrText>
          </w:r>
          <w:r w:rsidR="00FB5A6C">
            <w:fldChar w:fldCharType="separate"/>
          </w:r>
          <w:r w:rsidR="00AB6756">
            <w:t>(Wang et al., 2017)</w:t>
          </w:r>
          <w:r w:rsidR="00FB5A6C">
            <w:fldChar w:fldCharType="end"/>
          </w:r>
        </w:sdtContent>
      </w:sdt>
      <w:r w:rsidR="00AD7037">
        <w:t>.</w:t>
      </w:r>
      <w:r w:rsidR="00A70033">
        <w:t xml:space="preserve"> </w:t>
      </w:r>
      <w:r w:rsidR="003E17AF">
        <w:t xml:space="preserve">This </w:t>
      </w:r>
      <w:r w:rsidR="00A70033" w:rsidRPr="00A70033">
        <w:t>bring</w:t>
      </w:r>
      <w:r w:rsidR="003E17AF">
        <w:t>s</w:t>
      </w:r>
      <w:r w:rsidR="00A70033" w:rsidRPr="00A70033">
        <w:t xml:space="preserve"> the </w:t>
      </w:r>
      <w:r w:rsidR="003E17AF">
        <w:t xml:space="preserve">general </w:t>
      </w:r>
      <w:r w:rsidR="00A70033" w:rsidRPr="00A70033">
        <w:t xml:space="preserve">efficiency of </w:t>
      </w:r>
      <w:r w:rsidR="00DE0875">
        <w:t>DNN</w:t>
      </w:r>
      <w:r w:rsidR="00074157">
        <w:t>s</w:t>
      </w:r>
      <w:r w:rsidR="00A70033" w:rsidRPr="00A70033">
        <w:t xml:space="preserve"> into question, especially in light of large scale recommendations that need to compute high amounts of queries per second (QPS)</w:t>
      </w:r>
      <w:r w:rsidR="00741716">
        <w:t xml:space="preserve"> </w:t>
      </w:r>
      <w:sdt>
        <w:sdtPr>
          <w:alias w:val="To edit, see citavi.com/edit"/>
          <w:tag w:val="CitaviPlaceholder#d850f649-fbb9-47d3-824b-44db192c35c9"/>
          <w:id w:val="1824858365"/>
          <w:placeholder>
            <w:docPart w:val="DefaultPlaceholder_-1854013440"/>
          </w:placeholder>
        </w:sdtPr>
        <w:sdtEndPr/>
        <w:sdtContent>
          <w:r w:rsidR="00306886">
            <w:fldChar w:fldCharType="begin"/>
          </w:r>
          <w:r w:rsidR="0030688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NjU2OThmLWQyNDQtNGIwZS1hMjk1LTk4YjViZGJkN2FjOCIsIlJhbmdlTGVuZ3RoIjoyMSwiUmVmZXJlbmNlSWQiOiIxYzM3N2RhZS0yMjQwLTRmMjQtYjEzMy1iODk1MzI3N2Y2N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zODMzMTMuMzQxMjQ4OCIsIlVyaVN0cmluZyI6Imh0dHBzOi8vZG9pLm9yZy8xMC4xMTQ1LzMzODMzMTMuMzQxMjQ4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}</w:instrText>
          </w:r>
          <w:r w:rsidR="00306886">
            <w:fldChar w:fldCharType="separate"/>
          </w:r>
          <w:r w:rsidR="00AB6756">
            <w:t>(Rendle et al., 2020)</w:t>
          </w:r>
          <w:r w:rsidR="00306886">
            <w:fldChar w:fldCharType="end"/>
          </w:r>
        </w:sdtContent>
      </w:sdt>
      <w:r w:rsidR="003722D0">
        <w:t>.</w:t>
      </w:r>
    </w:p>
    <w:p w14:paraId="36DF5A9A" w14:textId="489EEEA1" w:rsidR="00977568" w:rsidRDefault="005002D5" w:rsidP="00614677">
      <w:r w:rsidRPr="005002D5">
        <w:t xml:space="preserve">In order to reduce the </w:t>
      </w:r>
      <w:r w:rsidR="00FA0F78">
        <w:t xml:space="preserve">overall </w:t>
      </w:r>
      <w:r w:rsidRPr="005002D5">
        <w:t xml:space="preserve">model size </w:t>
      </w:r>
      <w:r w:rsidR="001E4EE2">
        <w:t xml:space="preserve">of NNs </w:t>
      </w:r>
      <w:r w:rsidRPr="005002D5">
        <w:t>and invoke explicit</w:t>
      </w:r>
      <w:r w:rsidR="006F5788">
        <w:t xml:space="preserve"> </w:t>
      </w:r>
      <w:r w:rsidRPr="005002D5">
        <w:t xml:space="preserve">cross feature learning, Google </w:t>
      </w:r>
      <w:r w:rsidR="00AB647A">
        <w:t>proposed</w:t>
      </w:r>
      <w:r w:rsidRPr="005002D5">
        <w:t xml:space="preserve"> their deep and cross network (DCN) in 2017</w:t>
      </w:r>
      <w:r w:rsidR="006448BE">
        <w:t xml:space="preserve"> </w:t>
      </w:r>
      <w:sdt>
        <w:sdtPr>
          <w:alias w:val="To edit, see citavi.com/edit"/>
          <w:tag w:val="CitaviPlaceholder#abbe0c35-e0af-40a8-a177-5f612396d591"/>
          <w:id w:val="-245489707"/>
          <w:placeholder>
            <w:docPart w:val="DefaultPlaceholder_-1854013440"/>
          </w:placeholder>
        </w:sdtPr>
        <w:sdtEndPr/>
        <w:sdtContent>
          <w:r w:rsidR="008B27AE">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BZEtERCIsIlVyaVN0cmluZyI6Imh0dHBzOi8vZG9pLm9yZy9BZEtER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yMToyMCIsIk1vZGlmaWVkQnkiOiJfU2ViYXN0aWFuIFPDpHR6bGVyIiwiSWQiOiI2NTgxOWYxZS1jMzliLTQ0N2YtYjVlMy00NmI0ZDM5NTYwZjciLCJNb2RpZmllZE9uIjoiMjAyMi0wNS0yNVQxMToyMToy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guMDUxMjN2MSIsIlVyaVN0cmluZyI6Imh0dHA6Ly9hcnhpdi5vcmcvcGRmLzE3MDguMDUxMj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S0yNVQxMToyMToyMCIsIk1vZGlmaWVkQnkiOiJfU2ViYXN0aWFuIFPDpHR6bGVyIiwiSWQiOiIxYjhhOGUzNy00ZjFiLTRiMTAtYWM0OC01ZDE4OGM3MzczMTgiLCJNb2RpZmllZE9uIjoiMjAyMi0wNS0yNVQxMToyMToyM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E3MDguMDUxMjN2MSIsIlVyaVN0cmluZyI6Imh0dHA6Ly9hcnhpdi5vcmcvYWJzLzE3MDguMDUxMj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FPDpHR6bGVyIiwiQ3JlYXRlZE9uIjoiMjAyMi0wNS0yNVQxMToyMToyMCIsIk1vZGlmaWVkQnkiOiJfU2ViYXN0aWFuIFPDpHR6bGVyIiwiSWQiOiI4YmU5OTA3Zi03ZDFlLTQyODgtOTYwYi03MmM2MTc2MjhkYTkiLCJNb2RpZmllZE9uIjoiMjAyMi0wNS0yNVQxMToyMToyM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3MDguMDUxMjN2MSIsIlVyaVN0cmluZyI6Imh0dHBzOi8vYXJ4aXYub3JnL3BkZi8xNzA4LjA1MTIzdjEucGRm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}</w:instrText>
          </w:r>
          <w:r w:rsidR="008B27AE">
            <w:fldChar w:fldCharType="separate"/>
          </w:r>
          <w:r w:rsidR="00AB6756">
            <w:t>(Wang et al., 2017)</w:t>
          </w:r>
          <w:r w:rsidR="008B27AE">
            <w:fldChar w:fldCharType="end"/>
          </w:r>
        </w:sdtContent>
      </w:sdt>
      <w:r w:rsidR="00EB6312">
        <w:t>.</w:t>
      </w:r>
      <w:r w:rsidR="00F90D79">
        <w:t xml:space="preserve"> </w:t>
      </w:r>
      <w:r w:rsidR="00F90D79" w:rsidRPr="00F90D79">
        <w:lastRenderedPageBreak/>
        <w:t xml:space="preserve">In addition to a classic feed-forward </w:t>
      </w:r>
      <w:r w:rsidR="00812C36">
        <w:t xml:space="preserve">multilayer perceptron </w:t>
      </w:r>
      <w:r w:rsidR="002E11DB">
        <w:t xml:space="preserve">(MLP) </w:t>
      </w:r>
      <w:r w:rsidR="00F90D79" w:rsidRPr="00F90D79">
        <w:t>NN, as cover</w:t>
      </w:r>
      <w:r w:rsidR="00A1494A">
        <w:t>e</w:t>
      </w:r>
      <w:r w:rsidR="00F90D79" w:rsidRPr="00F90D79">
        <w:t xml:space="preserve">d previously, a DCN is augmented by </w:t>
      </w:r>
      <w:r w:rsidR="00C7110F">
        <w:t xml:space="preserve">an </w:t>
      </w:r>
      <w:r w:rsidR="00F90D79" w:rsidRPr="00F90D79">
        <w:t xml:space="preserve">additional cross </w:t>
      </w:r>
      <w:r w:rsidR="00C7110F">
        <w:t>network, consisting of cross layers</w:t>
      </w:r>
      <w:r w:rsidR="00A1494A">
        <w:t>.</w:t>
      </w:r>
      <w:r w:rsidR="002D46D9">
        <w:t xml:space="preserve"> </w:t>
      </w:r>
      <w:r w:rsidR="00C01DB9">
        <w:t>The</w:t>
      </w:r>
      <w:r w:rsidR="00243E49">
        <w:t xml:space="preserve"> cross network </w:t>
      </w:r>
      <w:r w:rsidR="00BE57C8">
        <w:t>enable</w:t>
      </w:r>
      <w:r w:rsidR="00243E49">
        <w:t>s</w:t>
      </w:r>
      <w:r w:rsidR="00BE57C8">
        <w:t xml:space="preserve"> </w:t>
      </w:r>
      <w:r w:rsidR="00EF116C">
        <w:t>learning on bounded-degree</w:t>
      </w:r>
      <w:r w:rsidR="005B3374">
        <w:t xml:space="preserve"> cross features</w:t>
      </w:r>
      <w:r w:rsidR="008A20C5">
        <w:t xml:space="preserve">, whose order is explicitly </w:t>
      </w:r>
      <w:r w:rsidR="00867AE2">
        <w:t>defined by the layer depth of the cross network</w:t>
      </w:r>
      <w:r w:rsidR="005B3374">
        <w:t>.</w:t>
      </w:r>
      <w:r w:rsidR="00FC6370">
        <w:t xml:space="preserve"> This </w:t>
      </w:r>
      <w:r w:rsidR="00B46F39">
        <w:t>way</w:t>
      </w:r>
      <w:r w:rsidR="000E3348">
        <w:t>,</w:t>
      </w:r>
      <w:r w:rsidR="00B46F39">
        <w:t xml:space="preserve"> ML engineers can now directly incorporate the order of </w:t>
      </w:r>
      <w:r w:rsidR="00EB5A88">
        <w:t>feature interactions they wish to embed</w:t>
      </w:r>
      <w:r w:rsidR="00EA5E00">
        <w:t xml:space="preserve">, </w:t>
      </w:r>
      <w:r w:rsidR="00985DC4">
        <w:t>by</w:t>
      </w:r>
      <w:r w:rsidR="003E367A">
        <w:t xml:space="preserve"> changing</w:t>
      </w:r>
      <w:r w:rsidR="00985DC4">
        <w:t xml:space="preserve"> the cross network</w:t>
      </w:r>
      <w:r w:rsidR="003E367A">
        <w:t xml:space="preserve"> structure</w:t>
      </w:r>
      <w:r w:rsidR="00985DC4">
        <w:t>.</w:t>
      </w:r>
      <w:r w:rsidR="00712923">
        <w:t xml:space="preserve"> </w:t>
      </w:r>
      <w:r w:rsidR="00712923" w:rsidRPr="00712923">
        <w:t xml:space="preserve">At the start of the network (i.e. the input layer) the feature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0269EC">
        <w:t xml:space="preserve"> </w:t>
      </w:r>
      <w:r w:rsidR="00712923" w:rsidRPr="00712923">
        <w:t xml:space="preserve">doesn't have any explicit cross feature interactions yet and is therefore of order 1. With each cross layer the feature vector passes, the maximum polynomial degree of cross interactions increases by 1. This is because for each cross layer the output of the previous laye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12923" w:rsidRPr="00712923">
        <w:t xml:space="preserve"> gets crossed again with the input vector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712923" w:rsidRPr="00712923">
        <w:t xml:space="preserve"> to </w:t>
      </w:r>
      <w:r w:rsidR="00F74C46">
        <w:t>construct</w:t>
      </w:r>
      <w:r w:rsidR="004D5B77">
        <w:t xml:space="preserve"> a new</w:t>
      </w:r>
      <w:r w:rsidR="00712923" w:rsidRPr="00712923">
        <w:t xml:space="preserve"> cross</w:t>
      </w:r>
      <w:r w:rsidR="0005264E">
        <w:t xml:space="preserve"> term</w:t>
      </w:r>
      <w:r w:rsidR="00F82977">
        <w:t xml:space="preserve"> </w:t>
      </w:r>
      <m:oMath>
        <m:sSub>
          <m:sSubPr>
            <m:ctrlPr>
              <w:rPr>
                <w:rFonts w:ascii="Cambria Math" w:hAnsi="Cambria Math"/>
                <w:i/>
              </w:rPr>
            </m:ctrlPr>
          </m:sSubPr>
          <m:e>
            <m:r>
              <w:rPr>
                <w:rFonts w:ascii="Cambria Math" w:hAnsi="Cambria Math"/>
              </w:rPr>
              <m:t>x</m:t>
            </m:r>
          </m:e>
          <m:sub>
            <m:r>
              <w:rPr>
                <w:rFonts w:ascii="Cambria Math" w:hAnsi="Cambria Math"/>
              </w:rPr>
              <m:t>i+1</m:t>
            </m:r>
          </m:sub>
        </m:sSub>
      </m:oMath>
      <w:r w:rsidR="00712923" w:rsidRPr="00712923">
        <w:t>. A visualization of</w:t>
      </w:r>
      <w:r w:rsidR="00146FE1">
        <w:t xml:space="preserve"> </w:t>
      </w:r>
      <w:r w:rsidR="00712923" w:rsidRPr="00712923">
        <w:t xml:space="preserve">a cross layer </w:t>
      </w:r>
      <w:r w:rsidR="00680F1F">
        <w:t xml:space="preserve">in Google’s DCN </w:t>
      </w:r>
      <w:r w:rsidR="00D30B5C">
        <w:t xml:space="preserve">V2 </w:t>
      </w:r>
      <w:r w:rsidR="000278F8">
        <w:t xml:space="preserve">architecture </w:t>
      </w:r>
      <w:r w:rsidR="00712923" w:rsidRPr="00712923">
        <w:t xml:space="preserve">is seen in </w:t>
      </w:r>
      <w:r w:rsidR="00F9428D">
        <w:fldChar w:fldCharType="begin"/>
      </w:r>
      <w:r w:rsidR="00F9428D">
        <w:instrText xml:space="preserve"> REF _Ref107267688 \h </w:instrText>
      </w:r>
      <w:r w:rsidR="00F9428D">
        <w:fldChar w:fldCharType="separate"/>
      </w:r>
      <w:r w:rsidR="00F9428D">
        <w:t xml:space="preserve">Figure </w:t>
      </w:r>
      <w:r w:rsidR="00F9428D">
        <w:rPr>
          <w:noProof/>
        </w:rPr>
        <w:t>2</w:t>
      </w:r>
      <w:r w:rsidR="00F9428D">
        <w:fldChar w:fldCharType="end"/>
      </w:r>
      <w:r w:rsidR="0092576E">
        <w:t>, whereby</w:t>
      </w:r>
      <w:r w:rsidR="00D53988">
        <w:t xml:space="preserve"> </w:t>
      </w:r>
      <w:r w:rsidR="00D86484">
        <w:t xml:space="preserve">the </w:t>
      </w:r>
      <w:r w:rsidR="00D53988">
        <w:t>learned parameters</w:t>
      </w:r>
      <w:r w:rsidR="0092576E">
        <w:t xml:space="preserve"> </w:t>
      </w:r>
      <m:oMath>
        <m:r>
          <w:rPr>
            <w:rFonts w:ascii="Cambria Math" w:hAnsi="Cambria Math"/>
          </w:rPr>
          <m:t>W</m:t>
        </m:r>
      </m:oMath>
      <w:r w:rsidR="00AF5F1B">
        <w:t xml:space="preserve"> </w:t>
      </w:r>
      <w:r w:rsidR="00D86484">
        <w:t xml:space="preserve">and </w:t>
      </w:r>
      <m:oMath>
        <m:r>
          <w:rPr>
            <w:rFonts w:ascii="Cambria Math" w:hAnsi="Cambria Math"/>
          </w:rPr>
          <m:t>b</m:t>
        </m:r>
      </m:oMath>
      <w:r w:rsidR="00DF1D3F">
        <w:t xml:space="preserve"> </w:t>
      </w:r>
      <w:r w:rsidR="00B94919">
        <w:t xml:space="preserve">respectively </w:t>
      </w:r>
      <w:r w:rsidR="00D86484">
        <w:t xml:space="preserve">denote the weight matrix and the bias of </w:t>
      </w:r>
      <w:r w:rsidR="00BB1277">
        <w:t>the cross layer.</w:t>
      </w:r>
    </w:p>
    <w:p w14:paraId="458A02F9" w14:textId="77777777" w:rsidR="008C1888" w:rsidRDefault="008C1888" w:rsidP="008C1888">
      <w:pPr>
        <w:keepNext/>
      </w:pPr>
      <w:r w:rsidRPr="008C1888">
        <w:rPr>
          <w:noProof/>
        </w:rPr>
        <w:drawing>
          <wp:inline distT="0" distB="0" distL="0" distR="0" wp14:anchorId="6F940F65" wp14:editId="3C4CD269">
            <wp:extent cx="5400675" cy="2114550"/>
            <wp:effectExtent l="0" t="0" r="952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675" cy="2114550"/>
                    </a:xfrm>
                    <a:prstGeom prst="rect">
                      <a:avLst/>
                    </a:prstGeom>
                  </pic:spPr>
                </pic:pic>
              </a:graphicData>
            </a:graphic>
          </wp:inline>
        </w:drawing>
      </w:r>
    </w:p>
    <w:p w14:paraId="6AD8661E" w14:textId="51427F67" w:rsidR="008C1888" w:rsidRDefault="008C1888" w:rsidP="008D6D83">
      <w:pPr>
        <w:pStyle w:val="Beschriftung"/>
      </w:pPr>
      <w:bookmarkStart w:id="13" w:name="_Ref107267688"/>
      <w:bookmarkStart w:id="14" w:name="_Toc107181605"/>
      <w:r>
        <w:t xml:space="preserve">Figure </w:t>
      </w:r>
      <w:r>
        <w:fldChar w:fldCharType="begin"/>
      </w:r>
      <w:r>
        <w:instrText xml:space="preserve"> SEQ Figure \* ARABIC </w:instrText>
      </w:r>
      <w:r>
        <w:fldChar w:fldCharType="separate"/>
      </w:r>
      <w:r w:rsidR="00C73468">
        <w:rPr>
          <w:noProof/>
        </w:rPr>
        <w:t>2</w:t>
      </w:r>
      <w:r>
        <w:fldChar w:fldCharType="end"/>
      </w:r>
      <w:bookmarkEnd w:id="13"/>
      <w:r>
        <w:t>: Visualization of a cross layer</w:t>
      </w:r>
      <w:r w:rsidR="00953B56">
        <w:t xml:space="preserve"> </w:t>
      </w:r>
      <w:sdt>
        <w:sdtPr>
          <w:alias w:val="To edit, see citavi.com/edit"/>
          <w:tag w:val="CitaviPlaceholder#cd265ff0-e04f-420b-b165-9362ec18c655"/>
          <w:id w:val="-798765347"/>
          <w:placeholder>
            <w:docPart w:val="DefaultPlaceholder_-1854013440"/>
          </w:placeholder>
        </w:sdtPr>
        <w:sdtEndPr/>
        <w:sdtContent>
          <w:r w:rsidR="00953B56">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OWM2ZGM2LTUyYTgtNDE5MS04M2YxLTQyMWM3ZTA2ODUxOS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xVDEwOjM4OjA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Y2QyNjVmZjAtZTA0Zi00MjBiLWIxNjUtOTM2MmVjMThjNjU1IiwiVGV4dCI6IihXYW5nIGV0IGFsLiwgMjAyMSkiLCJXQUlWZXJzaW9uIjoiNi4xMi4wLjAifQ==}</w:instrText>
          </w:r>
          <w:r w:rsidR="00953B56">
            <w:fldChar w:fldCharType="separate"/>
          </w:r>
          <w:r w:rsidR="00AB6756">
            <w:t>(Wang et al., 2021)</w:t>
          </w:r>
          <w:r w:rsidR="00953B56">
            <w:fldChar w:fldCharType="end"/>
          </w:r>
        </w:sdtContent>
      </w:sdt>
      <w:bookmarkEnd w:id="14"/>
    </w:p>
    <w:p w14:paraId="23C8BA24" w14:textId="47ECB83C" w:rsidR="00D57AEB" w:rsidRDefault="004117EF" w:rsidP="001D310D">
      <w:r>
        <w:t xml:space="preserve">A DCN is always </w:t>
      </w:r>
      <w:r w:rsidR="00E569A8">
        <w:t>made up of two components:</w:t>
      </w:r>
      <w:r w:rsidR="00564B1D">
        <w:t xml:space="preserve"> A</w:t>
      </w:r>
      <w:r w:rsidR="00E569A8">
        <w:t xml:space="preserve"> cross network </w:t>
      </w:r>
      <w:r w:rsidR="00564B1D">
        <w:t>and a conventional</w:t>
      </w:r>
      <w:r w:rsidR="00FB4D2E">
        <w:t xml:space="preserve"> </w:t>
      </w:r>
      <w:r w:rsidR="001C06EF">
        <w:t xml:space="preserve">MLP </w:t>
      </w:r>
      <w:r w:rsidR="00FB4D2E">
        <w:t>neural network</w:t>
      </w:r>
      <w:r w:rsidR="00564B1D">
        <w:t xml:space="preserve">. </w:t>
      </w:r>
      <w:r w:rsidR="00082EA1">
        <w:t xml:space="preserve">While the cross network is used to learn explicit </w:t>
      </w:r>
      <w:r w:rsidR="00027299">
        <w:t>bounded</w:t>
      </w:r>
      <w:r w:rsidR="0046552E">
        <w:t>-</w:t>
      </w:r>
      <w:r w:rsidR="00027299">
        <w:t>degree feature interaction</w:t>
      </w:r>
      <w:r w:rsidR="001A6C83">
        <w:t>s</w:t>
      </w:r>
      <w:r w:rsidR="00027299">
        <w:t>, t</w:t>
      </w:r>
      <w:r w:rsidR="006923FC">
        <w:t xml:space="preserve">he DNN </w:t>
      </w:r>
      <w:r w:rsidR="00F91971">
        <w:t xml:space="preserve">component </w:t>
      </w:r>
      <w:r w:rsidR="006923FC">
        <w:t>i</w:t>
      </w:r>
      <w:r w:rsidR="000D24F4">
        <w:t>s</w:t>
      </w:r>
      <w:r w:rsidR="006923FC">
        <w:t xml:space="preserve"> used to </w:t>
      </w:r>
      <w:r w:rsidR="00F91971">
        <w:t xml:space="preserve">learn </w:t>
      </w:r>
      <w:r w:rsidR="006923FC">
        <w:t>implicit feature interaction</w:t>
      </w:r>
      <w:r w:rsidR="000D24F4">
        <w:t>s</w:t>
      </w:r>
      <w:r w:rsidR="006923FC">
        <w:t xml:space="preserve"> in the data</w:t>
      </w:r>
      <w:r w:rsidR="00CA6E7B">
        <w:rPr>
          <w:rStyle w:val="Funotenzeichen"/>
        </w:rPr>
        <w:footnoteReference w:id="6"/>
      </w:r>
      <w:r w:rsidR="006923FC">
        <w:t>.</w:t>
      </w:r>
      <w:r w:rsidR="00F405E6">
        <w:t xml:space="preserve"> </w:t>
      </w:r>
      <w:r w:rsidR="00826651">
        <w:t xml:space="preserve">With both </w:t>
      </w:r>
      <w:r w:rsidR="00440AD4">
        <w:t>components</w:t>
      </w:r>
      <w:r w:rsidR="007A1293">
        <w:t xml:space="preserve"> the model is </w:t>
      </w:r>
      <w:r w:rsidR="00C64E7C">
        <w:t xml:space="preserve">therefore </w:t>
      </w:r>
      <w:r w:rsidR="007A1293">
        <w:t>able to</w:t>
      </w:r>
      <w:r w:rsidR="00440AD4">
        <w:t xml:space="preserve"> effectively leverage</w:t>
      </w:r>
      <w:r w:rsidR="007A1293">
        <w:t xml:space="preserve"> </w:t>
      </w:r>
      <w:r w:rsidR="00C64E7C">
        <w:t>explicit and implicit</w:t>
      </w:r>
      <w:r w:rsidR="00674EF6">
        <w:t xml:space="preserve"> interactions in the data</w:t>
      </w:r>
      <w:r w:rsidR="001C1505">
        <w:t>, which</w:t>
      </w:r>
      <w:r w:rsidR="00674EF6">
        <w:t xml:space="preserve"> </w:t>
      </w:r>
      <w:r w:rsidR="005D3164">
        <w:t>improves prediction performance.</w:t>
      </w:r>
      <w:r w:rsidR="00904861">
        <w:t xml:space="preserve"> </w:t>
      </w:r>
      <w:r w:rsidR="00564B1D">
        <w:t>Depen</w:t>
      </w:r>
      <w:r w:rsidR="001C06EF">
        <w:t xml:space="preserve">ding on what architecture is chosen for the DCN, the DNN can either </w:t>
      </w:r>
      <w:r w:rsidR="00AF66B3">
        <w:t xml:space="preserve">follow the cross network, or run in parallel, as seen in </w:t>
      </w:r>
      <w:r w:rsidR="00AC1BB0">
        <w:fldChar w:fldCharType="begin"/>
      </w:r>
      <w:r w:rsidR="00AC1BB0">
        <w:instrText xml:space="preserve"> REF _Ref107267783 \h </w:instrText>
      </w:r>
      <w:r w:rsidR="00AC1BB0">
        <w:fldChar w:fldCharType="separate"/>
      </w:r>
      <w:r w:rsidR="00AC1BB0">
        <w:t xml:space="preserve">Figure </w:t>
      </w:r>
      <w:r w:rsidR="00AC1BB0">
        <w:rPr>
          <w:noProof/>
        </w:rPr>
        <w:t>3</w:t>
      </w:r>
      <w:r w:rsidR="00AC1BB0">
        <w:fldChar w:fldCharType="end"/>
      </w:r>
      <w:r w:rsidR="008A740E">
        <w:t>.</w:t>
      </w:r>
    </w:p>
    <w:p w14:paraId="728AF3CC" w14:textId="14975580" w:rsidR="00C73468" w:rsidRDefault="00390EA4" w:rsidP="00C73468">
      <w:pPr>
        <w:keepNext/>
      </w:pPr>
      <w:r w:rsidRPr="00390EA4">
        <w:rPr>
          <w:noProof/>
        </w:rPr>
        <w:lastRenderedPageBreak/>
        <w:drawing>
          <wp:inline distT="0" distB="0" distL="0" distR="0" wp14:anchorId="3874248D" wp14:editId="0A742905">
            <wp:extent cx="5400675" cy="3242310"/>
            <wp:effectExtent l="0" t="0" r="9525"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00675" cy="3242310"/>
                    </a:xfrm>
                    <a:prstGeom prst="rect">
                      <a:avLst/>
                    </a:prstGeom>
                  </pic:spPr>
                </pic:pic>
              </a:graphicData>
            </a:graphic>
          </wp:inline>
        </w:drawing>
      </w:r>
    </w:p>
    <w:p w14:paraId="02AE5384" w14:textId="0F5D3BD3" w:rsidR="00090805" w:rsidRPr="00090805" w:rsidRDefault="00C73468" w:rsidP="00327CBC">
      <w:pPr>
        <w:pStyle w:val="Beschriftung"/>
      </w:pPr>
      <w:bookmarkStart w:id="15" w:name="_Ref107267783"/>
      <w:bookmarkStart w:id="16" w:name="_Toc107181606"/>
      <w:r>
        <w:t xml:space="preserve">Figure </w:t>
      </w:r>
      <w:r>
        <w:fldChar w:fldCharType="begin"/>
      </w:r>
      <w:r>
        <w:instrText xml:space="preserve"> SEQ Figure \* ARABIC </w:instrText>
      </w:r>
      <w:r>
        <w:fldChar w:fldCharType="separate"/>
      </w:r>
      <w:r>
        <w:rPr>
          <w:noProof/>
        </w:rPr>
        <w:t>3</w:t>
      </w:r>
      <w:r>
        <w:fldChar w:fldCharType="end"/>
      </w:r>
      <w:bookmarkEnd w:id="15"/>
      <w:r>
        <w:t xml:space="preserve">: Possible DCN architectures </w:t>
      </w:r>
      <w:sdt>
        <w:sdtPr>
          <w:alias w:val="To edit, see citavi.com/edit"/>
          <w:tag w:val="CitaviPlaceholder#87df12e2-ad40-417a-9f48-4e37ce89381e"/>
          <w:id w:val="1881363626"/>
          <w:placeholder>
            <w:docPart w:val="DefaultPlaceholder_-1854013440"/>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MDQyMGE3LWQ1NzctNGVlNy04MTY1LWU5MTEzNWZiNDdkMiIsIlJhbmdlTGVuZ3RoIjoxOSwiUmVmZXJlbmNlSWQiOiI2OGM1ZWE1Zi01ZjEzLTQ5YmItOTU4OC1iMWQzZTBjZGE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kbC5hY20ub3JnL2RvaS9wcm9jZWVkaW5ncy8xMC4xMTQ1LzM0NDIzODEiLCJVcmlTdHJpbmciOiJodHRwczovL2RsLmFjbS5vcmcvZG9pL3Byb2NlZWRpbmdzLzEwLjExNDUvMzQ0MjM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IzOjE3OjQyIiwiTW9kaWZpZWRCeSI6Il9TZWJhc3RpYW4gU8OkdHpsZXIiLCJJZCI6IjllNDVkYWMyLTU5NGItNDIxYi04ODZmLThkZDI0N2IyNDFhYSIsIk1vZGlmaWVkT24iOiIyMDIyLTA2LTI1VDIzOjE3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0NS8zNDQyMzgxLjM0NTAwNzgiLCJVcmlTdHJpbmciOiJodHRwczovL2RvaS5vcmcvMTAuMTE0NS8zNDQyMzgxLjM0NTAwNz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TQ1LzM0NDIzODEiLCJVcmlTdHJpbmciOiJodHRwczovL2RvaS5vcmcvMTAuMTE0NS8zNDQyMzgx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}</w:instrText>
          </w:r>
          <w:r>
            <w:fldChar w:fldCharType="separate"/>
          </w:r>
          <w:r w:rsidR="00AB6756">
            <w:t>(Wang et al., 2021)</w:t>
          </w:r>
          <w:r>
            <w:fldChar w:fldCharType="end"/>
          </w:r>
        </w:sdtContent>
      </w:sdt>
      <w:bookmarkEnd w:id="16"/>
    </w:p>
    <w:p w14:paraId="02F69185" w14:textId="5C4378AB" w:rsidR="004113C8" w:rsidRPr="001D310D" w:rsidRDefault="004A3EB9" w:rsidP="001D310D">
      <w:r w:rsidRPr="004A3EB9">
        <w:t xml:space="preserve">With </w:t>
      </w:r>
      <w:r w:rsidR="004C0743">
        <w:t xml:space="preserve">the </w:t>
      </w:r>
      <w:r w:rsidRPr="004A3EB9">
        <w:t>introduction of</w:t>
      </w:r>
      <w:r w:rsidR="006E6153">
        <w:t xml:space="preserve"> </w:t>
      </w:r>
      <w:r w:rsidRPr="004A3EB9">
        <w:t>cross</w:t>
      </w:r>
      <w:r w:rsidR="00881223">
        <w:t xml:space="preserve"> layers</w:t>
      </w:r>
      <w:r w:rsidR="009033DD">
        <w:t>,</w:t>
      </w:r>
      <w:r w:rsidRPr="004A3EB9">
        <w:t xml:space="preserve"> the model becomes more effective </w:t>
      </w:r>
      <w:r w:rsidR="008D71E7">
        <w:t xml:space="preserve">and </w:t>
      </w:r>
      <w:r w:rsidR="001826E5">
        <w:t xml:space="preserve">predictable </w:t>
      </w:r>
      <w:r w:rsidRPr="004A3EB9">
        <w:t>at embedding feature interactions into it</w:t>
      </w:r>
      <w:r w:rsidR="00782750">
        <w:t>s</w:t>
      </w:r>
      <w:r w:rsidRPr="004A3EB9">
        <w:t xml:space="preserve"> network. </w:t>
      </w:r>
      <w:r w:rsidR="00A610C4">
        <w:t xml:space="preserve">While </w:t>
      </w:r>
      <w:r w:rsidR="00EA712A">
        <w:t xml:space="preserve">feature </w:t>
      </w:r>
      <w:r w:rsidR="00855EDF">
        <w:t>selection and feature embedding</w:t>
      </w:r>
      <w:r w:rsidR="00F327D9">
        <w:t xml:space="preserve"> still remains a</w:t>
      </w:r>
      <w:r w:rsidR="003B3229">
        <w:t xml:space="preserve"> non-trivial</w:t>
      </w:r>
      <w:r w:rsidR="00EC084A">
        <w:t xml:space="preserve"> task,</w:t>
      </w:r>
      <w:r w:rsidR="00F009B2">
        <w:t xml:space="preserve"> </w:t>
      </w:r>
      <w:r w:rsidR="001B6B7D">
        <w:t>it is only</w:t>
      </w:r>
      <w:r w:rsidR="00F327D9">
        <w:t xml:space="preserve"> </w:t>
      </w:r>
      <w:r w:rsidR="003B3229">
        <w:t xml:space="preserve">of concern </w:t>
      </w:r>
      <w:r w:rsidR="00331124">
        <w:t>at the level of individual features</w:t>
      </w:r>
      <w:r w:rsidR="00982814">
        <w:t>, since cross feature extraction is now delegated to the model training, instead</w:t>
      </w:r>
      <w:r w:rsidR="00A60563">
        <w:t xml:space="preserve"> of being a separate</w:t>
      </w:r>
      <w:r w:rsidR="002A4880">
        <w:t xml:space="preserve">, </w:t>
      </w:r>
      <w:r w:rsidR="00A60563">
        <w:t>manual task</w:t>
      </w:r>
      <w:r w:rsidR="008F099C">
        <w:t xml:space="preserve"> </w:t>
      </w:r>
      <w:sdt>
        <w:sdtPr>
          <w:alias w:val="To edit, see citavi.com/edit"/>
          <w:tag w:val="CitaviPlaceholder#92f514aa-b102-4ab4-874c-850548d93526"/>
          <w:id w:val="-1974287424"/>
          <w:placeholder>
            <w:docPart w:val="DefaultPlaceholder_-1854013440"/>
          </w:placeholder>
        </w:sdtPr>
        <w:sdtEndPr/>
        <w:sdtContent>
          <w:r w:rsidR="008F099C">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ZjFlYTg0LTRiN2UtNDJmZi1iMTIxLTA3MmUwM2U1ZmJkYiIsIlJhbmdlTGVuZ3RoIjoxOSwiUmVmZXJlbmNlSWQiOiIwZWEyMjE4Zi1mZGI3LTRhNjItYTg1NC1mNDM3YjJkN2Q4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yOTM5NjcyIiwiVXJpU3RyaW5nIjoiaHR0cHM6Ly9kbC5hY20ub3JnL2RvaS9wcm9jZWVkaW5ncy8xMC4xMTQ1LzI5Mzk2N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i0yNlQyMzowNDoyMiIsIk1vZGlmaWVkQnkiOiJfU2ViYXN0aWFuIFPDpHR6bGVyIiwiSWQiOiJjYzFiOTU3Ny0wMTI3LTQwMTItODYwNC0xZTRhNjE3YmFmNzQiLCJNb2RpZmllZE9uIjoiMjAyMi0wNi0yNlQyMzowNDoy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UvMjkzOTY3Mi4yOTM5NzA0IiwiVXJpU3RyaW5nIjoiaHR0cHM6Ly9kb2kub3JnLzEwLjExNDUvMjkzOTY3Mi4yOTM5NzA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xNDUvMjkzOTY3MiIsIlVyaVN0cmluZyI6Imh0dHBzOi8vZG9pLm9yZy8xMC4xMTQ1LzI5Mzk2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ZUMjM6MDQ6MjIiLCJNb2RpZmllZEJ5IjoiX1NlYmFzdGlhbiBTw6R0emxlciIsIklkIjoiOTAyYWQ2MzEtMGNiOS00ZmVkLTg0MWItMTNhYmM1OGRmN2FmIiwiTW9kaWZpZWRPbiI6IjIwMjItMDYtMjZUMjM6MDQ6MjIiLCJQcm9qZWN0Ijp7IiRyZWYiOiI1In19XSwiT3JnYW5pemF0aW9ucyI6W10sIk90aGVyc0ludm9sdmVkIjpbXSwiUGxhY2VPZlB1YmxpY2F0aW9uIjoiTmV3IFlvcmssIE5ZLCBVU0EiLCJQdWJsaXNoZXJzIjpbeyIkaWQiOiIyNy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}</w:instrText>
          </w:r>
          <w:r w:rsidR="008F099C">
            <w:fldChar w:fldCharType="separate"/>
          </w:r>
          <w:r w:rsidR="00AB6756">
            <w:t>(Shan et al., 2016)</w:t>
          </w:r>
          <w:r w:rsidR="008F099C">
            <w:fldChar w:fldCharType="end"/>
          </w:r>
        </w:sdtContent>
      </w:sdt>
      <w:r w:rsidRPr="004A3EB9">
        <w:t xml:space="preserve">. This saves </w:t>
      </w:r>
      <w:r w:rsidR="00782750" w:rsidRPr="004A3EB9">
        <w:t>labor</w:t>
      </w:r>
      <w:r w:rsidRPr="004A3EB9">
        <w:t xml:space="preserve"> time and removes the human error element. </w:t>
      </w:r>
      <w:r w:rsidR="00545E8F">
        <w:t xml:space="preserve">Being able to extract </w:t>
      </w:r>
      <w:r w:rsidR="00B819CE">
        <w:t xml:space="preserve">both </w:t>
      </w:r>
      <w:r w:rsidR="00545E8F">
        <w:t xml:space="preserve">implicit and explicit </w:t>
      </w:r>
      <w:r w:rsidR="008151D1">
        <w:t>feature interactions in the data</w:t>
      </w:r>
      <w:r w:rsidR="00FC7640">
        <w:t xml:space="preserve"> through the combination of a cross network and DNN, </w:t>
      </w:r>
      <w:r w:rsidR="003707E4">
        <w:t xml:space="preserve">makes DCN </w:t>
      </w:r>
      <w:r w:rsidR="00B94C7F">
        <w:t xml:space="preserve">overall </w:t>
      </w:r>
      <w:r w:rsidR="0093785C">
        <w:t xml:space="preserve">more competitive at </w:t>
      </w:r>
      <w:r w:rsidR="00562C9D">
        <w:t xml:space="preserve">predicting ratings. </w:t>
      </w:r>
      <w:r w:rsidRPr="004A3EB9">
        <w:t>Besides improving the prediction performance of recommendations, the model also becomes smaller and in return faster, which makes it more viable for large-scale RS operations.</w:t>
      </w:r>
    </w:p>
    <w:p w14:paraId="2D8D366E" w14:textId="66CB21BB" w:rsidR="00CE68D8" w:rsidRDefault="00CE68D8" w:rsidP="00CE68D8">
      <w:pPr>
        <w:pStyle w:val="berschrift3"/>
      </w:pPr>
      <w:r>
        <w:t>TensorFlow Recommenders</w:t>
      </w:r>
    </w:p>
    <w:p w14:paraId="19D9FC05" w14:textId="15D335E0" w:rsidR="00EA5305" w:rsidRPr="00EA5305" w:rsidRDefault="00DA2B84" w:rsidP="00EA5305">
      <w:r>
        <w:t>TensorFlow Recommenders</w:t>
      </w:r>
      <w:r w:rsidR="000B3CB4">
        <w:t xml:space="preserve"> </w:t>
      </w:r>
      <w:r w:rsidR="00ED0CD2">
        <w:t xml:space="preserve">(TFRS) </w:t>
      </w:r>
      <w:r w:rsidR="000B3CB4">
        <w:t xml:space="preserve">is a </w:t>
      </w:r>
      <w:r w:rsidR="00DC1D01">
        <w:t>python library built</w:t>
      </w:r>
      <w:r w:rsidR="008915D4">
        <w:t xml:space="preserve"> </w:t>
      </w:r>
      <w:r w:rsidR="00D71443">
        <w:t xml:space="preserve">on </w:t>
      </w:r>
      <w:r w:rsidR="00E2358F">
        <w:t xml:space="preserve">the Keras </w:t>
      </w:r>
      <w:r w:rsidR="00E629DC">
        <w:t>API</w:t>
      </w:r>
      <w:r w:rsidR="0077232F">
        <w:t>.</w:t>
      </w:r>
      <w:r w:rsidR="001A58D8">
        <w:t xml:space="preserve"> TFRS </w:t>
      </w:r>
      <w:r w:rsidR="00101DF4">
        <w:t xml:space="preserve">unifies and simplifies </w:t>
      </w:r>
      <w:r w:rsidR="001B25BC">
        <w:t xml:space="preserve">the </w:t>
      </w:r>
      <w:r w:rsidR="00010ABD">
        <w:t>building</w:t>
      </w:r>
      <w:r w:rsidR="00101DF4">
        <w:t xml:space="preserve"> of</w:t>
      </w:r>
      <w:r w:rsidR="00617894">
        <w:t xml:space="preserve"> </w:t>
      </w:r>
      <w:r w:rsidR="003F6D56">
        <w:t xml:space="preserve">DL </w:t>
      </w:r>
      <w:r w:rsidR="00617894">
        <w:t>RS models</w:t>
      </w:r>
      <w:r w:rsidR="00101DF4">
        <w:t xml:space="preserve"> under TensorFlow</w:t>
      </w:r>
      <w:r w:rsidR="00943037">
        <w:t>, by providing</w:t>
      </w:r>
      <w:r w:rsidR="0075618F">
        <w:t xml:space="preserve"> </w:t>
      </w:r>
      <w:r w:rsidR="00FF60C4">
        <w:t>functionality and components</w:t>
      </w:r>
      <w:r w:rsidR="008A7448">
        <w:t xml:space="preserve"> at</w:t>
      </w:r>
      <w:r w:rsidR="00E826D5">
        <w:t xml:space="preserve"> each step of the RS development cycle</w:t>
      </w:r>
      <w:r w:rsidR="003D43BB">
        <w:t xml:space="preserve">, such as </w:t>
      </w:r>
      <w:r w:rsidR="00A70377">
        <w:t xml:space="preserve">methods for retrieving and ranking recommendations, </w:t>
      </w:r>
      <w:r w:rsidR="003F0CEA">
        <w:t>activations functions, and ready-to-use RS datasets</w:t>
      </w:r>
      <w:r w:rsidR="00282DAD">
        <w:t xml:space="preserve"> </w:t>
      </w:r>
      <w:sdt>
        <w:sdtPr>
          <w:alias w:val="To edit, see citavi.com/edit"/>
          <w:tag w:val="CitaviPlaceholder#8af8ff90-6762-4927-82d6-d8bc7174e8ab"/>
          <w:id w:val="1861774371"/>
          <w:placeholder>
            <w:docPart w:val="DefaultPlaceholder_-1854013440"/>
          </w:placeholder>
        </w:sdtPr>
        <w:sdtEndPr/>
        <w:sdtContent>
          <w:r w:rsidR="00210883">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MzJlNmY2LTczNmEtNDc0OC05N2QyLWM1MTMzMjA4Njk2ZiIsIlJhbmdlTGVuZ3RoIjoxOCwiUmVmZXJlbmNlSWQiOiJjYTg2ZmIyMi0xNmNjLTQ2ODQtYTAxNi01MzcwYjc1NjFkNTI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iLCJVcmlTdHJpbmciOiJodHRwczovL3d3dy50ZW5zb3JmbG93Lm9yZy9yZWNvbW1lbmRlcnM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}</w:instrText>
          </w:r>
          <w:r w:rsidR="00210883">
            <w:fldChar w:fldCharType="separate"/>
          </w:r>
          <w:r w:rsidR="00AB6756">
            <w:t>(TensorFlow, n.d.)</w:t>
          </w:r>
          <w:r w:rsidR="00210883">
            <w:fldChar w:fldCharType="end"/>
          </w:r>
        </w:sdtContent>
      </w:sdt>
      <w:r w:rsidR="003F0CEA">
        <w:t>.</w:t>
      </w:r>
      <w:r w:rsidR="00B338E3">
        <w:t xml:space="preserve"> </w:t>
      </w:r>
      <w:r w:rsidR="00350D0A">
        <w:t>TFRS also</w:t>
      </w:r>
      <w:r w:rsidR="0052308A">
        <w:t xml:space="preserve"> provides </w:t>
      </w:r>
      <w:r w:rsidR="00130DB3">
        <w:t xml:space="preserve">built-in </w:t>
      </w:r>
      <w:r w:rsidR="0052308A">
        <w:t xml:space="preserve">RS </w:t>
      </w:r>
      <w:r w:rsidR="00130DB3">
        <w:t xml:space="preserve">specific network </w:t>
      </w:r>
      <w:r w:rsidR="000014BF">
        <w:t>layers for model building, such as the aforementioned cross layers</w:t>
      </w:r>
      <w:r w:rsidR="00525896">
        <w:t>.</w:t>
      </w:r>
      <w:r w:rsidR="00780E0A">
        <w:t xml:space="preserve"> </w:t>
      </w:r>
      <w:r w:rsidR="008509F2">
        <w:t>In combination with the accessibility</w:t>
      </w:r>
      <w:r w:rsidR="001078B2">
        <w:t xml:space="preserve"> of the Keras API</w:t>
      </w:r>
      <w:r w:rsidR="008509F2">
        <w:t xml:space="preserve">, it </w:t>
      </w:r>
      <w:r w:rsidR="001078B2">
        <w:t>opens the possibility to intuitively realize state of the art DCNs</w:t>
      </w:r>
      <w:r w:rsidR="0084472A">
        <w:t xml:space="preserve"> </w:t>
      </w:r>
      <w:sdt>
        <w:sdtPr>
          <w:alias w:val="To edit, see citavi.com/edit"/>
          <w:tag w:val="CitaviPlaceholder#584ea75a-04a3-46d7-ac61-584543ec4e60"/>
          <w:id w:val="1362172565"/>
          <w:placeholder>
            <w:docPart w:val="DefaultPlaceholder_-1854013440"/>
          </w:placeholder>
        </w:sdtPr>
        <w:sdtEndPr/>
        <w:sdtContent>
          <w:r w:rsidR="0084472A">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zVkNDI5LTIzYTctNGM3ZC05NWI3LWM3NmIyMmIyZDI4MiIsIlJhbmdlU3RhcnQiOjE4LCJSYW5nZUxlbmd0aCI6OCwiUmVmZXJlbmNlSWQiOiI1MmZiMGViZS0xMmJmLTQ3MTUtODExYy00MmZmMDk4ZDY2NmQiLCJSZWZlcmVuY2UiOnsiJGlkIjoiMyIsIiR0eXBlIjoiU3dpc3NBY2FkZW1pYy5DaXRhdmkuUmVmZXJlbmNlLCBTd2lzc0FjYWRlbWljLkNpdGF2aSIsIkFic3RyYWN0Q29tcGxleGl0eSI6MCwiQWJzdHJhY3RTb3VyY2VUZXh0Rm9ybWF0IjowLCJBY2Nlc3NEYXRlIjoiMjcuNi4yMDIyIiwiQXV0aG9ycyI6W10sIkNpdGF0aW9uS2V5VXBkYXRlVHlwZSI6MCwiQ29sbGFib3JhdG9ycyI6W10sIkRhdGUiOiIyMy43LjIwMjI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dGVuc29yZmxvdy5vcmcvcmVjb21tZW5kZXJzL2FwaV9kb2NzL3B5dGhvbi90ZnJzL2FsbF9zeW1ib2xzIiwiVXJpU3RyaW5nIjoiaHR0cHM6Ly93d3cudGVuc29yZmxvdy5vcmcvcmVjb21tZW5kZXJzL2FwaV9kb2NzL3B5dGhvbi90ZnJzL2FsbF9zeW1ib2xz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3d3cudGVuc29yZmxvdy5vcmcvcmVjb21tZW5kZXJzL2V4YW1wbGVzL2RjbiIsIlVyaVN0cmluZyI6Imh0dHBzOi8vd3d3LnRlbnNvcmZsb3cub3JnL3JlY29tbWVuZGVycy9leGFtcGxlcy9kY24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}</w:instrText>
          </w:r>
          <w:r w:rsidR="0084472A">
            <w:fldChar w:fldCharType="separate"/>
          </w:r>
          <w:r w:rsidR="00AB6756">
            <w:t>(TensorFlow, 2022a, 2022b)</w:t>
          </w:r>
          <w:r w:rsidR="0084472A">
            <w:fldChar w:fldCharType="end"/>
          </w:r>
        </w:sdtContent>
      </w:sdt>
      <w:r w:rsidR="001078B2">
        <w:t>.</w:t>
      </w:r>
      <w:r w:rsidR="00AE2AD5">
        <w:t xml:space="preserve"> </w:t>
      </w:r>
    </w:p>
    <w:p w14:paraId="676B9D9D" w14:textId="77376445" w:rsidR="00391A99" w:rsidRPr="00391A99" w:rsidRDefault="0032767F" w:rsidP="00391A99">
      <w:pPr>
        <w:pStyle w:val="berschrift2"/>
      </w:pPr>
      <w:r>
        <w:lastRenderedPageBreak/>
        <w:t>MLOps</w:t>
      </w:r>
    </w:p>
    <w:p w14:paraId="2C48277F" w14:textId="64267830" w:rsidR="006B05B3" w:rsidRDefault="006B05B3" w:rsidP="006B05B3">
      <w:pPr>
        <w:pStyle w:val="berschrift3"/>
      </w:pPr>
      <w:r>
        <w:t>Problem</w:t>
      </w:r>
    </w:p>
    <w:p w14:paraId="1CFB6221" w14:textId="5C9CDAB1" w:rsidR="00B032C1" w:rsidRDefault="004C632E" w:rsidP="006B05B3">
      <w:r>
        <w:t xml:space="preserve">Machine Learning has its origins in academic research </w:t>
      </w:r>
      <w:sdt>
        <w:sdtPr>
          <w:alias w:val="To edit, see citavi.com/edit"/>
          <w:tag w:val="CitaviPlaceholder#2b1da882-56ee-4320-b718-1e4f67d45135"/>
          <w:id w:val="773364872"/>
          <w:placeholder>
            <w:docPart w:val="DefaultPlaceholder_-1854013440"/>
          </w:placeholder>
        </w:sdtPr>
        <w:sdtEndPr/>
        <w:sdtContent>
          <w:r w:rsidR="006D4543">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E2M2JkLWU3ODAtNGY2MS04YzBiLTFmMjgxMDNhMjhmOCIsIlJhbmdlU3RhcnQiOjEzLCJSYW5nZUxlbmd0aCI6MTksIlJlZmVyZW5jZUlkIjoiMWI3MGFiYWItZjBlZi00MDFkLTk1NzctODFkNjA1ZTJjM2U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NYXJ2aW4iLCJMYXN0TmFtZSI6Ik1pbnNreSIsIlByb3RlY3RlZCI6ZmFsc2UsIlNleCI6MiwiQ3JlYXRlZEJ5IjoiX1NlYmFzdGlhbiBTw6R0emxlciIsIkNyZWF0ZWRPbiI6IjIwMjItMDYtMzBUMTM6MjM6NTAiLCJNb2RpZmllZEJ5IjoiX1NlYmFzdGlhbiBTw6R0emxlciIsIklkIjoiNWYwNzUzYzUtMzA2My00YjI1LWFmZGItZDEwMTdkODI4OTUyIiwiTW9kaWZpZWRPbiI6IjIwMjItMDYtMzBUMTM6MjM6NTAiLCJQcm9qZWN0Ijp7IiRyZWYiOiI1In19XSwiQ2l0YXRpb25LZXlVcGRhdGVUeXBlIjowLCJDb2xsYWJvcmF0b3JzIjpbXSwiRG9pIjoiMTAuMTEwOS9KUlBST0MuMTk2MS4yODc3NzU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A5L0pSUFJPQy4xOTYxLjI4Nzc3NSIsIlVyaVN0cmluZyI6Imh0dHBzOi8vZG9pLm9yZy8xMC4xMTA5L0pSUFJPQy4xOTYxLjI4Nzc3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}</w:instrText>
          </w:r>
          <w:r w:rsidR="006D4543">
            <w:fldChar w:fldCharType="separate"/>
          </w:r>
          <w:r w:rsidR="00AB6756">
            <w:t>(Minsky, 1961; Rosenblatt, 1961)</w:t>
          </w:r>
          <w:r w:rsidR="006D4543">
            <w:fldChar w:fldCharType="end"/>
          </w:r>
        </w:sdtContent>
      </w:sdt>
      <w:r>
        <w:t>.</w:t>
      </w:r>
      <w:r w:rsidR="006D4543">
        <w:t xml:space="preserve"> </w:t>
      </w:r>
      <w:r w:rsidR="00A42591">
        <w:t xml:space="preserve">Over the last twenty years </w:t>
      </w:r>
      <w:r w:rsidR="000C28FA">
        <w:t>it</w:t>
      </w:r>
      <w:r w:rsidR="00996E78">
        <w:t xml:space="preserve"> </w:t>
      </w:r>
      <w:r w:rsidR="00A0768B">
        <w:t xml:space="preserve">also </w:t>
      </w:r>
      <w:r w:rsidR="00996E78">
        <w:t xml:space="preserve">found its way into the enterprise sector, where it now stands as the backbone of </w:t>
      </w:r>
      <w:r w:rsidR="00160963">
        <w:t>the most successful companies and most</w:t>
      </w:r>
      <w:r w:rsidR="00996E78">
        <w:t xml:space="preserve"> </w:t>
      </w:r>
      <w:r w:rsidR="00A0768B">
        <w:t xml:space="preserve">profitable </w:t>
      </w:r>
      <w:r w:rsidR="00996E78">
        <w:t>business ventures.</w:t>
      </w:r>
      <w:r w:rsidR="008738F9">
        <w:t xml:space="preserve"> With the transition from academia </w:t>
      </w:r>
      <w:r w:rsidR="00BD0E9D">
        <w:t xml:space="preserve">to industry, ML engineers and data scientists </w:t>
      </w:r>
      <w:r w:rsidR="007B09A4">
        <w:t>are</w:t>
      </w:r>
      <w:r w:rsidR="00160E08">
        <w:t xml:space="preserve"> confronted with unique set</w:t>
      </w:r>
      <w:r w:rsidR="00CA7F0C">
        <w:t>s</w:t>
      </w:r>
      <w:r w:rsidR="00160E08">
        <w:t xml:space="preserve"> of challenges that are usually absent in </w:t>
      </w:r>
      <w:r w:rsidR="00480A26">
        <w:t>a sterile research environment.</w:t>
      </w:r>
      <w:r w:rsidR="00D762CA">
        <w:t xml:space="preserve"> </w:t>
      </w:r>
      <w:r w:rsidR="000F730C">
        <w:t xml:space="preserve">While research </w:t>
      </w:r>
      <w:r w:rsidR="00693268">
        <w:t xml:space="preserve">often </w:t>
      </w:r>
      <w:r w:rsidR="00985167">
        <w:t xml:space="preserve">is dedicated to investigate one aspect of </w:t>
      </w:r>
      <w:r w:rsidR="00880D22">
        <w:t>ML (i.e. the algorithm), enterprise</w:t>
      </w:r>
      <w:r w:rsidR="001C1A7A">
        <w:t xml:space="preserve"> devotes itself to</w:t>
      </w:r>
      <w:r w:rsidR="00D82381">
        <w:t xml:space="preserve"> the development, </w:t>
      </w:r>
      <w:r w:rsidR="00517DEE">
        <w:t>op</w:t>
      </w:r>
      <w:r w:rsidR="00B80978">
        <w:t>eration</w:t>
      </w:r>
      <w:r w:rsidR="00E43379">
        <w:t>,</w:t>
      </w:r>
      <w:r w:rsidR="00B80978">
        <w:t xml:space="preserve"> </w:t>
      </w:r>
      <w:r w:rsidR="00D82381">
        <w:t>and maintenance</w:t>
      </w:r>
      <w:r w:rsidR="003F1A88">
        <w:t xml:space="preserve"> of</w:t>
      </w:r>
      <w:r w:rsidR="002052AE">
        <w:t xml:space="preserve"> entire</w:t>
      </w:r>
      <w:r w:rsidR="00B80978">
        <w:t xml:space="preserve"> ML system</w:t>
      </w:r>
      <w:r w:rsidR="005C534B">
        <w:t>s</w:t>
      </w:r>
      <w:r w:rsidR="00B80978">
        <w:t>.</w:t>
      </w:r>
      <w:r w:rsidR="00AB6756">
        <w:t xml:space="preserve"> </w:t>
      </w:r>
      <w:r w:rsidR="0012467F">
        <w:t>Software in</w:t>
      </w:r>
      <w:r w:rsidR="00F9389A">
        <w:t xml:space="preserve"> research</w:t>
      </w:r>
      <w:r w:rsidR="0012467F">
        <w:t xml:space="preserve"> is written</w:t>
      </w:r>
      <w:r w:rsidR="009E593B">
        <w:t xml:space="preserve"> to </w:t>
      </w:r>
      <w:r w:rsidR="00F9389A">
        <w:t xml:space="preserve">investigate a </w:t>
      </w:r>
      <w:r w:rsidR="0033770B">
        <w:t xml:space="preserve">certain </w:t>
      </w:r>
      <w:r w:rsidR="00F9389A">
        <w:t>topic and</w:t>
      </w:r>
      <w:r w:rsidR="00C63D9D">
        <w:t xml:space="preserve"> to</w:t>
      </w:r>
      <w:r w:rsidR="009013B2">
        <w:t xml:space="preserve"> </w:t>
      </w:r>
      <w:r w:rsidR="000076BF">
        <w:t xml:space="preserve">accept or decline a </w:t>
      </w:r>
      <w:r w:rsidR="00367025">
        <w:t xml:space="preserve">very specific </w:t>
      </w:r>
      <w:r w:rsidR="000076BF">
        <w:t xml:space="preserve">hypothesis. </w:t>
      </w:r>
      <w:r w:rsidR="00FA089A">
        <w:t xml:space="preserve">It has a very narrow </w:t>
      </w:r>
      <w:r w:rsidR="0026016C">
        <w:t>use-case and therefore lacks generalization</w:t>
      </w:r>
      <w:r w:rsidR="00ED023D">
        <w:t xml:space="preserve">, which makes </w:t>
      </w:r>
      <w:r w:rsidR="00041FE9">
        <w:t xml:space="preserve">it </w:t>
      </w:r>
      <w:r w:rsidR="000F649B">
        <w:t>often</w:t>
      </w:r>
      <w:r w:rsidR="00041FE9">
        <w:t xml:space="preserve"> not suitable </w:t>
      </w:r>
      <w:r w:rsidR="002B77B9">
        <w:t>for</w:t>
      </w:r>
      <w:r w:rsidR="000F649B">
        <w:t xml:space="preserve"> a productive</w:t>
      </w:r>
      <w:r w:rsidR="0058370A">
        <w:t xml:space="preserve"> setting</w:t>
      </w:r>
      <w:r w:rsidR="000F649B">
        <w:t>.</w:t>
      </w:r>
      <w:r w:rsidR="00041FE9">
        <w:t xml:space="preserve"> </w:t>
      </w:r>
      <w:r w:rsidR="008401F2">
        <w:t xml:space="preserve">In addition, </w:t>
      </w:r>
      <w:r w:rsidR="009E7783">
        <w:t>development of the software usually stops with the conclusion of the research project</w:t>
      </w:r>
      <w:r w:rsidR="00510C3D">
        <w:t xml:space="preserve"> </w:t>
      </w:r>
      <w:sdt>
        <w:sdtPr>
          <w:alias w:val="To edit, see citavi.com/edit"/>
          <w:tag w:val="CitaviPlaceholder#2b71dec1-bb56-45a8-9454-18377f6bd060"/>
          <w:id w:val="-2018682406"/>
          <w:placeholder>
            <w:docPart w:val="DefaultPlaceholder_-1854013440"/>
          </w:placeholder>
        </w:sdtPr>
        <w:sdtEndPr/>
        <w:sdtContent>
          <w:r w:rsidR="00510C3D">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ZDMzNmM0LTMzNmItNDE5MS05OTgwLWM1ZjAyZWUyNzc5YyIsIlJhbmdlTGVuZ3RoIjozNCwiUmVmZXJlbmNlSWQiOiJjM2I5MDc5ZS1iYTc1LTQ0OTAtYmQyYS1hZjIxNDM0MjI5N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pbmZzb2YuMjAxNi4wNy4wMDYiLCJVcmlTdHJpbmciOiJodHRwczovL2RvaS5vcmcvMTAuMTAxNi9qLmluZnNvZi4yMDE2LjA3LjAw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}</w:instrText>
          </w:r>
          <w:r w:rsidR="00510C3D">
            <w:fldChar w:fldCharType="separate"/>
          </w:r>
          <w:r w:rsidR="00AB6756">
            <w:t>(Garousi, Petersen, &amp; Ozkan, 2016)</w:t>
          </w:r>
          <w:r w:rsidR="00510C3D">
            <w:fldChar w:fldCharType="end"/>
          </w:r>
        </w:sdtContent>
      </w:sdt>
      <w:r w:rsidR="009E7783">
        <w:t xml:space="preserve">. </w:t>
      </w:r>
      <w:r w:rsidR="00513E37">
        <w:t>On the other hand</w:t>
      </w:r>
      <w:r w:rsidR="00BF0ED1">
        <w:t>,</w:t>
      </w:r>
      <w:r w:rsidR="00513E37">
        <w:t xml:space="preserve"> </w:t>
      </w:r>
      <w:r w:rsidR="00784288">
        <w:t>software employed in</w:t>
      </w:r>
      <w:r w:rsidR="00F8080D">
        <w:t xml:space="preserve"> </w:t>
      </w:r>
      <w:r w:rsidR="00F73B4F">
        <w:t xml:space="preserve">business environments </w:t>
      </w:r>
      <w:r w:rsidR="00DF3007">
        <w:t>are</w:t>
      </w:r>
      <w:r w:rsidR="00F73B4F">
        <w:t xml:space="preserve"> built for longevity</w:t>
      </w:r>
      <w:r w:rsidR="008777E4">
        <w:t xml:space="preserve">, with </w:t>
      </w:r>
      <w:r w:rsidR="00DF3007">
        <w:t>their</w:t>
      </w:r>
      <w:r w:rsidR="008777E4">
        <w:t xml:space="preserve"> goal being </w:t>
      </w:r>
      <w:r w:rsidR="00E45ECB">
        <w:t>a</w:t>
      </w:r>
      <w:r w:rsidR="00192E7A">
        <w:t xml:space="preserve"> profit</w:t>
      </w:r>
      <w:r w:rsidR="00E45ECB">
        <w:t xml:space="preserve"> driver </w:t>
      </w:r>
      <w:r w:rsidR="00B90F95">
        <w:t>for the company</w:t>
      </w:r>
      <w:r w:rsidR="004F2349">
        <w:t>.</w:t>
      </w:r>
      <w:r w:rsidR="00B90F95">
        <w:t xml:space="preserve"> This</w:t>
      </w:r>
      <w:r w:rsidR="00470569">
        <w:t xml:space="preserve"> is composed of</w:t>
      </w:r>
      <w:r w:rsidR="00B90F95">
        <w:t xml:space="preserve"> low operational costs</w:t>
      </w:r>
      <w:r w:rsidR="008D7A4F">
        <w:t xml:space="preserve"> and</w:t>
      </w:r>
      <w:r w:rsidR="00192E7A">
        <w:t xml:space="preserve"> high revenue</w:t>
      </w:r>
      <w:r w:rsidR="007E16DB">
        <w:t>-yield</w:t>
      </w:r>
      <w:r w:rsidR="00F72090">
        <w:t xml:space="preserve"> </w:t>
      </w:r>
      <w:sdt>
        <w:sdtPr>
          <w:alias w:val="To edit, see citavi.com/edit"/>
          <w:tag w:val="CitaviPlaceholder#9d901338-502a-469a-9cd8-883beab1a54c"/>
          <w:id w:val="920758912"/>
          <w:placeholder>
            <w:docPart w:val="DefaultPlaceholder_-1854013440"/>
          </w:placeholder>
        </w:sdtPr>
        <w:sdtContent>
          <w:r w:rsidR="00F72090">
            <w:fldChar w:fldCharType="begin"/>
          </w:r>
          <w:r w:rsidR="0089034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zg3YjFkLWE1N2UtNGEwMi04YTViLTJiY2NkNzU4OTIwZCIsIlJhbmdlU3RhcnQiOjE1LCJSYW5nZUxlbmd0aCI6MzcsIlJlZmVyZW5jZUlkIjoiOTQwYmIzMjItNjBiYi00MDlkLTk4ZTgtMGY5M2E1MGRlYzAz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QwMTgvaXJtai4xOTk3MDEwMTAxIiwiVXJpU3RyaW5nIjoiaHR0cHM6Ly9kb2kub3JnLzEwLjQwMTgvaXJtai4xOTk3MDEwMTA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kYuIiwiTGFzdE5hbWUiOiJIZWVtc3RyYSIsIk1pZGRsZU5hbWUiOiJKLiIsIlByb3RlY3RlZCI6ZmFsc2UsIlNleCI6MCwiQ3JlYXRlZEJ5IjoiX1NlYmFzdGlhbiBTw6R0emxlciIsIkNyZWF0ZWRPbiI6IjIwMjItMDYtMzBUMTY6MjI6MzkiLCJNb2RpZmllZEJ5IjoiX1NlYmFzdGlhbiBTw6R0emxlciIsIklkIjoiYTI5Y2ZhYjctMjJlOC00N2JkLWI1NDUtMTU3MDA3NGM0MmNiIiwiTW9kaWZpZWRPbiI6IjIwMjItMDYtMzBUMTY6MjI6MzkiLCJQcm9qZWN0Ijp7IiRyZWYiOiI1In19XSwiQ2l0YXRpb25LZXlVcGRhdGVUeXBlIjowLCJDb2xsYWJvcmF0b3JzIjpbXSwiRG9pIjoiMTAuMTAxNi8wOTUwLTU4NDkoOTIpOTAwNjgtWi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MDk1MC01ODQ5KDkyKTkwMDY4LVoiLCJVcmlTdHJpbmciOiJodHRwczovL2RvaS5vcmcvMTAuMTAxNi8wOTUwLTU4NDkoOTIpOTAwNjgtW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}</w:instrText>
          </w:r>
          <w:r w:rsidR="00F72090">
            <w:fldChar w:fldCharType="separate"/>
          </w:r>
          <w:r w:rsidR="00890344">
            <w:t>(Heemstra, 1992; Myers, Kappelman, &amp; Prybutok, 1997)</w:t>
          </w:r>
          <w:r w:rsidR="00F72090">
            <w:fldChar w:fldCharType="end"/>
          </w:r>
        </w:sdtContent>
      </w:sdt>
      <w:r w:rsidR="006A19A9">
        <w:t xml:space="preserve">. </w:t>
      </w:r>
      <w:r w:rsidR="007C0A42">
        <w:t xml:space="preserve">As a result of these different goals, both research and </w:t>
      </w:r>
      <w:r w:rsidR="007B436C">
        <w:t xml:space="preserve">industry employ different </w:t>
      </w:r>
      <w:r w:rsidR="003316D9">
        <w:t>development paradigms</w:t>
      </w:r>
      <w:r w:rsidR="000C510C">
        <w:t>, with</w:t>
      </w:r>
      <w:r w:rsidR="00710DAA">
        <w:t xml:space="preserve"> focus on different aspects</w:t>
      </w:r>
      <w:r w:rsidR="002E5035">
        <w:t xml:space="preserve"> respectively</w:t>
      </w:r>
      <w:r w:rsidR="00D60BD7">
        <w:t>.</w:t>
      </w:r>
      <w:r w:rsidR="00566B48">
        <w:t xml:space="preserve"> </w:t>
      </w:r>
      <w:r w:rsidR="00C71190">
        <w:t>The</w:t>
      </w:r>
      <w:r w:rsidR="000A4180">
        <w:t>se</w:t>
      </w:r>
      <w:r w:rsidR="00C71190">
        <w:t xml:space="preserve"> differences </w:t>
      </w:r>
      <w:r w:rsidR="000A4180">
        <w:t>are observ</w:t>
      </w:r>
      <w:r w:rsidR="00A86A56">
        <w:t>ed</w:t>
      </w:r>
      <w:r w:rsidR="000A4180">
        <w:t xml:space="preserve"> in the RS landscape of academia and industry</w:t>
      </w:r>
      <w:r w:rsidR="00483C08">
        <w:t>, for example</w:t>
      </w:r>
      <w:r w:rsidR="000A4180">
        <w:t>.</w:t>
      </w:r>
      <w:r w:rsidR="00483C08">
        <w:t xml:space="preserve"> </w:t>
      </w:r>
      <w:r w:rsidR="00B032C1">
        <w:t xml:space="preserve">While in academia state-of-the-art </w:t>
      </w:r>
      <w:r w:rsidR="00D96DF9">
        <w:t xml:space="preserve">RS </w:t>
      </w:r>
      <w:r w:rsidR="00B032C1">
        <w:t xml:space="preserve">algorithms are assessed with </w:t>
      </w:r>
      <w:r w:rsidR="00294F81">
        <w:t xml:space="preserve">their performance on </w:t>
      </w:r>
      <w:r w:rsidR="00917FC7">
        <w:t>static</w:t>
      </w:r>
      <w:r w:rsidR="002905F6">
        <w:t xml:space="preserve"> benchmark datasets</w:t>
      </w:r>
      <w:r w:rsidR="004B2E90">
        <w:t xml:space="preserve">, industry </w:t>
      </w:r>
      <w:r w:rsidR="00C56791">
        <w:t xml:space="preserve">also considers the integration of the algorithm into </w:t>
      </w:r>
      <w:r w:rsidR="005E256B">
        <w:t xml:space="preserve">the system architecture. Instead of merely relying on </w:t>
      </w:r>
      <w:r w:rsidR="0057371E">
        <w:t>benchmark performance</w:t>
      </w:r>
      <w:r w:rsidR="00D96DF9">
        <w:t>,</w:t>
      </w:r>
      <w:r w:rsidR="0057371E">
        <w:t xml:space="preserve"> industry systems need to take </w:t>
      </w:r>
      <w:r w:rsidR="00690BA7">
        <w:t xml:space="preserve">into account the </w:t>
      </w:r>
      <w:r w:rsidR="0057371E">
        <w:t xml:space="preserve">scalability </w:t>
      </w:r>
      <w:r w:rsidR="00690BA7">
        <w:t>of an algorithm</w:t>
      </w:r>
      <w:r w:rsidR="00D96DF9">
        <w:t xml:space="preserve"> and </w:t>
      </w:r>
      <w:r w:rsidR="00690BA7">
        <w:t>embed their</w:t>
      </w:r>
      <w:r w:rsidR="00D96DF9">
        <w:t xml:space="preserve"> RS</w:t>
      </w:r>
      <w:r w:rsidR="00426182">
        <w:t xml:space="preserve"> into their application in a </w:t>
      </w:r>
      <w:r w:rsidR="008F5E79">
        <w:t>meaningful manner</w:t>
      </w:r>
      <w:r w:rsidR="001B64C2">
        <w:t xml:space="preserve"> </w:t>
      </w:r>
      <w:sdt>
        <w:sdtPr>
          <w:alias w:val="To edit, see citavi.com/edit"/>
          <w:tag w:val="CitaviPlaceholder#5333c8b2-e770-4d52-b2eb-8668db55183b"/>
          <w:id w:val="63919574"/>
          <w:placeholder>
            <w:docPart w:val="DefaultPlaceholder_-1854013440"/>
          </w:placeholder>
        </w:sdtPr>
        <w:sdtContent>
          <w:r w:rsidR="004012AC">
            <w:fldChar w:fldCharType="begin"/>
          </w:r>
          <w:r w:rsidR="004012A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ZWE5M2UxLTU5ZTAtNGUwOC1iMGI2LTZhMzZmZDI3YjI1MSIsIlJhbmdlTGVuZ3RoIjoyNCwiUmVmZXJlbmNlSWQiOiJjNTVjY2JmMi03ZGE5LTRiMTItODZlNC02NGUwYWZjYWVmN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kbC5hY20ub3JnL2RvaS9wcm9jZWVkaW5ncy8xMC4xMTQ1LzI5NTkxMDAiLCJVcmlTdHJpbmciOiJodHRwczovL2RsLmFjbS5vcmcvZG9pL3Byb2NlZWRpbmdzLzEwLjExNDUvMjk1OTEw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2LTI1VDA5OjU1OjIyIiwiTW9kaWZpZWRCeSI6Il9TZWJhc3RpYW4gU8OkdHpsZXIiLCJJZCI6ImEwYWVhMjFhLTEyMzgtNDNkMi04M2NlLTY1NDc2NGRjOGZhZiIsIk1vZGlmaWVkT24iOiIyMDIyLTA2LTI1VDA5OjU1OjI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yOTU5MTAwLjI5NTkxOTAiLCJVcmlTdHJpbmciOiJodHRwczovL2RvaS5vcmcvMTAuMTE0NS8yOTU5MTAwLjI5NTkxO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OGQ0MWZmOTItZWQ0Yi00YTgxLTlkMGQtZGJjNTNiMzA3MjgzIiwiTW9kaWZpZWRPbiI6IjIwMjItMDYtMjVUMDk6NTU6MjIiLCJQcm9qZWN0Ijp7IiRyZWYiOiI1In19XSwiT3JnYW5pemF0aW9ucyI6W10sIk90aGVyc0ludm9sdmVkIjpbXSwiUGFnZVJhbmdlIjoiPHNwPlxyXG4gIDxuPjE5MTwvbj5cclxuICA8aW4+dHJ1ZTwvaW4+XHJcbiAgPG9zPjE5MTwvb3M+XHJcbiAgPHBzPjE5MTwvcHM+XHJcbjwvc3A+XHJcbjxlcD5cclxuICA8bj4xOTg8L24+XHJcbiAgPGluPnRydWU8L2luPlxyXG4gIDxvcz4xOTg8L29zPlxyXG4gIDxwcz4xOTg8L3BzPlxyXG48L2VwPlxyXG48b3M+MTkxLTE5OD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NDUvMjk1OTEwMCIsIlVyaVN0cmluZyI6Imh0dHBzOi8vZG9pLm9yZy8xMC4xMTQ1LzI5NTkxMD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VUMDk6NTU6MjIiLCJNb2RpZmllZEJ5IjoiX1NlYmFzdGlhbiBTw6R0emxlciIsIklkIjoiYzg2NTRhM2ItMDU4Ni00MzY2LWI3NjEtOWNmZmMyYjk3ZWQzIiwiTW9kaWZpZWRPbiI6IjIwMjItMDYtMjVUMDk6NTU6MjIiLCJQcm9qZWN0Ijp7IiRyZWYiOiI1In19XSwiT3JnYW5pemF0aW9ucyI6W10sIk90aGVyc0ludm9sdmVkIjpbXSwiUGxhY2VPZlB1YmxpY2F0aW9uIjoiTmV3IFlvcmssIE5ZLCBVU0EiLCJQdWJsaXNoZXJzIjpbeyIkaWQiOiIyMi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}</w:instrText>
          </w:r>
          <w:r w:rsidR="004012AC">
            <w:fldChar w:fldCharType="separate"/>
          </w:r>
          <w:r w:rsidR="00AB6756">
            <w:t>(Covington et al., 2016)</w:t>
          </w:r>
          <w:r w:rsidR="004012AC">
            <w:fldChar w:fldCharType="end"/>
          </w:r>
        </w:sdtContent>
      </w:sdt>
      <w:r w:rsidR="00426182">
        <w:t>.</w:t>
      </w:r>
    </w:p>
    <w:p w14:paraId="555E2FDF" w14:textId="77003ED8" w:rsidR="00922F30" w:rsidRDefault="00AB6756" w:rsidP="00AB6756">
      <w:r>
        <w:t xml:space="preserve">One of  the first papers to illustrate challenges of productive ML systems is Sculley et al. </w:t>
      </w:r>
      <w:sdt>
        <w:sdtPr>
          <w:alias w:val="To edit, see citavi.com/edit"/>
          <w:tag w:val="CitaviPlaceholder#8896e0ee-ad74-47c4-a4f0-b6caa03a4533"/>
          <w:id w:val="-1193376404"/>
          <w:placeholder>
            <w:docPart w:val="4961D6538745480DB339049A1336F47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MDJmNDlkLWQzNDEtNDE2OC04ZTIzLWIzMTEzYWZkODM2Z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ODg5NmUwZWUtYWQ3NC00N2M0LWE0ZjAtYjZjYWEwM2E0NTMzIiwiVGV4dCI6IihTY3VsbGV5IGV0IGFsLiwgMjAxNSkiLCJXQUlWZXJzaW9uIjoiNi4xMi4wLjAifQ==}</w:instrText>
          </w:r>
          <w:r>
            <w:fldChar w:fldCharType="separate"/>
          </w:r>
          <w:r>
            <w:t>(2015)</w:t>
          </w:r>
          <w:r>
            <w:fldChar w:fldCharType="end"/>
          </w:r>
        </w:sdtContent>
      </w:sdt>
      <w:r>
        <w:t xml:space="preserve">, which uses the framework of </w:t>
      </w:r>
      <w:r w:rsidRPr="00ED72CB">
        <w:rPr>
          <w:i/>
          <w:iCs/>
        </w:rPr>
        <w:t>technical debt</w:t>
      </w:r>
      <w:r>
        <w:t>, found in software engineering, to describe problems in a productive software environment.</w:t>
      </w:r>
      <w:r w:rsidR="00A145BA">
        <w:t xml:space="preserve"> </w:t>
      </w:r>
      <w:r w:rsidR="00EE0AD7">
        <w:t xml:space="preserve">To be more precise, the term technical debt refers to </w:t>
      </w:r>
      <w:r w:rsidR="00473617">
        <w:t>ongoing maintenance cost</w:t>
      </w:r>
      <w:r w:rsidR="00A93989">
        <w:t xml:space="preserve"> due to </w:t>
      </w:r>
      <w:r w:rsidR="000D2EE4">
        <w:t xml:space="preserve">shortcuts taken during </w:t>
      </w:r>
      <w:r w:rsidR="00023ED3">
        <w:t xml:space="preserve">initial </w:t>
      </w:r>
      <w:r w:rsidR="000D2EE4">
        <w:t>development</w:t>
      </w:r>
      <w:r w:rsidR="00BC2DF8">
        <w:t xml:space="preserve"> of the software</w:t>
      </w:r>
      <w:r w:rsidR="00A6028B">
        <w:t xml:space="preserve">. </w:t>
      </w:r>
      <w:r w:rsidR="00ED2B33">
        <w:t>The debt analogy is used</w:t>
      </w:r>
      <w:r w:rsidR="00283482">
        <w:t xml:space="preserve"> to visualize </w:t>
      </w:r>
      <w:r w:rsidR="00C93DF1">
        <w:t xml:space="preserve">upfront cost-savings </w:t>
      </w:r>
      <w:r w:rsidR="0057335E">
        <w:t>due to cheaper and</w:t>
      </w:r>
      <w:r w:rsidR="0087242F">
        <w:t xml:space="preserve"> faster development,</w:t>
      </w:r>
      <w:r w:rsidR="00B16083">
        <w:t xml:space="preserve"> that </w:t>
      </w:r>
      <w:r w:rsidR="0057335E">
        <w:t xml:space="preserve">however </w:t>
      </w:r>
      <w:r w:rsidR="00B16083">
        <w:t>need to be pa</w:t>
      </w:r>
      <w:r w:rsidR="003C7DF5">
        <w:t>i</w:t>
      </w:r>
      <w:r w:rsidR="00B16083">
        <w:t>d</w:t>
      </w:r>
      <w:r w:rsidR="00A35A6B">
        <w:t xml:space="preserve"> back</w:t>
      </w:r>
      <w:r w:rsidR="00B16083">
        <w:t xml:space="preserve"> </w:t>
      </w:r>
      <w:r w:rsidR="003C7DF5">
        <w:t>with interest down the line</w:t>
      </w:r>
      <w:r w:rsidR="0087242F">
        <w:t xml:space="preserve"> with </w:t>
      </w:r>
      <w:r w:rsidR="003D4296">
        <w:t>excessive software service and maintenance</w:t>
      </w:r>
      <w:r w:rsidR="00FC75A4">
        <w:t xml:space="preserve"> </w:t>
      </w:r>
      <w:sdt>
        <w:sdtPr>
          <w:alias w:val="To edit, see citavi.com/edit"/>
          <w:tag w:val="CitaviPlaceholder#60a29f24-d79c-4f69-9d1f-d83a538e7bf0"/>
          <w:id w:val="911043370"/>
          <w:placeholder>
            <w:docPart w:val="DefaultPlaceholder_-1854013440"/>
          </w:placeholder>
        </w:sdtPr>
        <w:sdtContent>
          <w:r w:rsidR="00FC75A4">
            <w:fldChar w:fldCharType="begin"/>
          </w:r>
          <w:r w:rsidR="00FC75A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WM4NDc2LWZlNjUtNDY0YS04YmJmLWU3OWE5YjM2OWY3MSIsIlJhbmdlTGVuZ3RoIjoxOCwiUmVmZXJlbmNlSWQiOiJmYjk3YjY5NC1mMDNkLTQyYzktYTM2Yy1hZjU5NTc1MWNl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Q1LzE1NzcxMC4xNTc3MTUiLCJVcmlTdHJpbmciOiJodHRwczovL2RvaS5vcmcvMTAuMTE0NS8xNTc3MTAuMTU3NzE1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}</w:instrText>
          </w:r>
          <w:r w:rsidR="00FC75A4">
            <w:fldChar w:fldCharType="separate"/>
          </w:r>
          <w:r w:rsidR="00FC75A4">
            <w:t>(Cunningham, 1993)</w:t>
          </w:r>
          <w:r w:rsidR="00FC75A4">
            <w:fldChar w:fldCharType="end"/>
          </w:r>
        </w:sdtContent>
      </w:sdt>
      <w:r w:rsidR="00A35A6B">
        <w:t>.</w:t>
      </w:r>
      <w:r w:rsidR="003D4296">
        <w:t xml:space="preserve"> </w:t>
      </w:r>
      <w:r w:rsidR="00A6028B">
        <w:t xml:space="preserve">In classical </w:t>
      </w:r>
      <w:r w:rsidR="00EF24D0">
        <w:t xml:space="preserve">software </w:t>
      </w:r>
      <w:r w:rsidR="00A6028B">
        <w:t xml:space="preserve">engineering </w:t>
      </w:r>
      <w:r w:rsidR="00EF24D0">
        <w:t xml:space="preserve">technical debt can manifest itself in </w:t>
      </w:r>
      <w:r w:rsidR="00E8289C">
        <w:t xml:space="preserve">different ways, such as </w:t>
      </w:r>
      <w:r w:rsidR="000D2EE4">
        <w:t xml:space="preserve">code refactor, </w:t>
      </w:r>
      <w:r w:rsidR="004963FA">
        <w:t xml:space="preserve">deleting </w:t>
      </w:r>
      <w:r w:rsidR="009A7C6E">
        <w:t>outdated</w:t>
      </w:r>
      <w:r w:rsidR="00E8289C">
        <w:t xml:space="preserve"> modules</w:t>
      </w:r>
      <w:r w:rsidR="009A7C6E">
        <w:t>, reducing dependencies</w:t>
      </w:r>
      <w:r w:rsidR="00E8289C">
        <w:t xml:space="preserve"> and improving documentation</w:t>
      </w:r>
      <w:r w:rsidR="00DF300A">
        <w:t xml:space="preserve"> </w:t>
      </w:r>
      <w:sdt>
        <w:sdtPr>
          <w:alias w:val="To edit, see citavi.com/edit"/>
          <w:tag w:val="CitaviPlaceholder#f3bc1536-7dd3-4df7-a012-fffd80ee23aa"/>
          <w:id w:val="-1741321761"/>
          <w:placeholder>
            <w:docPart w:val="DefaultPlaceholder_-1854013440"/>
          </w:placeholder>
        </w:sdtPr>
        <w:sdtContent>
          <w:r w:rsidR="00DF300A">
            <w:fldChar w:fldCharType="begin"/>
          </w:r>
          <w:r w:rsidR="00DF300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YwNTZkLTU5ZWMtNDk4YS05YzgwLWFjNjZlYjQwOTY1MCIsIlJhbmdlTGVuZ3RoIjoxNCwiUmVmZXJlbmNlSWQiOiI3NjNhYzM0ZS02MDZlLTRkOGMtODc3MC1hYTBhMzg4MjI3N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dGluIiwiTGFzdE5hbWUiOiJGb3dsZXIiLCJQcm90ZWN0ZWQiOmZhbHNlLCJTZXgiOjIsIkNyZWF0ZWRCeSI6ImE3azZpc2gyZGR6NGN3bm8zdW1sM3NkdThsbW9naGc2MmJrOHdzNGRqeDQzZGxyIiwiQ3JlYXRlZE9uIjoiMjAyMi0wNy0wMVQxMDowMzoyN1oiLCJNb2RpZmllZEJ5IjoiYTdrNmlzaDJkZHo0Y3dubzN1bWwzc2R1OGxtb2doZzYyYms4d3M0ZGp4NDNkbHIiLCJJZCI6IjA5OGQ4Y2M2LTNhZGQtNDAyZS1hYmUwLTc1YThkNWNmMDQyNCIsIk1vZGlmaWVkT24iOiIyMDIyLTA3LTAxVDEwOjAzOjI3W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NHprMnZrcnYuanBnIiwiVXJpU3RyaW5nIjoiQzpcXFVzZXJzXFxTZWJhc3RpYW5cXEFwcERhdGFcXExvY2FsXFxUZW1wXFw0emsydmtyd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tMC0xMy00NzU3NTktOS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xMjA1MjAzODIiLCJVcmlTdHJpbmciOiJodHRwOi8vd3d3LndvcmxkY2F0Lm9yZy9vY2xjLzExMjA1MjAzOD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}</w:instrText>
          </w:r>
          <w:r w:rsidR="00DF300A">
            <w:fldChar w:fldCharType="separate"/>
          </w:r>
          <w:r w:rsidR="00DF300A">
            <w:t>(Fowler, 2019)</w:t>
          </w:r>
          <w:r w:rsidR="00DF300A">
            <w:fldChar w:fldCharType="end"/>
          </w:r>
        </w:sdtContent>
      </w:sdt>
      <w:r w:rsidR="00E8289C">
        <w:t>.</w:t>
      </w:r>
      <w:r w:rsidR="00CB74B1">
        <w:t xml:space="preserve"> The same phenomenon of </w:t>
      </w:r>
      <w:r w:rsidR="001A530B">
        <w:t xml:space="preserve">technical debt is also observed </w:t>
      </w:r>
      <w:r w:rsidR="004B21EF">
        <w:t>in</w:t>
      </w:r>
      <w:r w:rsidR="001A530B">
        <w:t xml:space="preserve"> ML</w:t>
      </w:r>
      <w:r w:rsidR="008B266B">
        <w:t xml:space="preserve"> systems.</w:t>
      </w:r>
      <w:r w:rsidR="004848EB">
        <w:t xml:space="preserve"> </w:t>
      </w:r>
      <w:r w:rsidR="00E549DE">
        <w:t>Scull</w:t>
      </w:r>
      <w:r w:rsidR="00BA6960">
        <w:t>e</w:t>
      </w:r>
      <w:r w:rsidR="00E549DE">
        <w:t>y et al</w:t>
      </w:r>
      <w:r w:rsidR="00BA6960">
        <w:t xml:space="preserve">. </w:t>
      </w:r>
      <w:sdt>
        <w:sdtPr>
          <w:alias w:val="To edit, see citavi.com/edit"/>
          <w:tag w:val="CitaviPlaceholder#f53ca670-5bdd-461b-8796-1dc226ad7ea3"/>
          <w:id w:val="-2057684308"/>
          <w:placeholder>
            <w:docPart w:val="DefaultPlaceholder_-1854013440"/>
          </w:placeholder>
        </w:sdtPr>
        <w:sdtContent>
          <w:r w:rsidR="00BA6960">
            <w:fldChar w:fldCharType="begin"/>
          </w:r>
          <w:r w:rsidR="00BA696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TViYmRmLWFiYWItNDk5Yy1hZDUyLTIxMmI4ZTgyMDY5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ZjUzY2E2NzAtNWJkZC00NjFiLTg3OTYtMWRjMjI2YWQ3ZWEzIiwiVGV4dCI6IihTY3VsbGV5IGV0IGFsLiwgMjAxNSkiLCJXQUlWZXJzaW9uIjoiNi4xMi4wLjAifQ==}</w:instrText>
          </w:r>
          <w:r w:rsidR="00BA6960">
            <w:fldChar w:fldCharType="separate"/>
          </w:r>
          <w:r w:rsidR="00BA6960">
            <w:t>(2015)</w:t>
          </w:r>
          <w:r w:rsidR="00BA6960">
            <w:fldChar w:fldCharType="end"/>
          </w:r>
        </w:sdtContent>
      </w:sdt>
      <w:r w:rsidR="00BA6960">
        <w:t xml:space="preserve"> points out that </w:t>
      </w:r>
      <w:r w:rsidR="004F57E5">
        <w:t xml:space="preserve">a lot </w:t>
      </w:r>
      <w:r w:rsidR="006A4E99">
        <w:t xml:space="preserve">of </w:t>
      </w:r>
      <w:r w:rsidR="0085251D">
        <w:t xml:space="preserve">the technical debt incurred in ML, is </w:t>
      </w:r>
      <w:r w:rsidR="00A855D7">
        <w:t xml:space="preserve">due to the fact that </w:t>
      </w:r>
      <w:r w:rsidR="00776158">
        <w:t>it</w:t>
      </w:r>
      <w:r w:rsidR="00A855D7">
        <w:t xml:space="preserve"> directly interact</w:t>
      </w:r>
      <w:r w:rsidR="00776158">
        <w:t>s</w:t>
      </w:r>
      <w:r w:rsidR="00A855D7">
        <w:t xml:space="preserve"> with the</w:t>
      </w:r>
      <w:r w:rsidR="002100E4">
        <w:t xml:space="preserve"> external</w:t>
      </w:r>
      <w:r w:rsidR="00A855D7">
        <w:t xml:space="preserve"> world</w:t>
      </w:r>
      <w:r w:rsidR="00A44101">
        <w:t xml:space="preserve">. </w:t>
      </w:r>
      <w:r w:rsidR="004848EB">
        <w:t xml:space="preserve">Since ML </w:t>
      </w:r>
      <w:r w:rsidR="006C70BD">
        <w:t>h</w:t>
      </w:r>
      <w:r w:rsidR="00B82DA5">
        <w:t>olds a tight bond with the ever-changing data it consumes in real-world applications</w:t>
      </w:r>
      <w:r w:rsidR="002378C5">
        <w:t>, maintenance turns out to be particularly difficult and expensive</w:t>
      </w:r>
      <w:r w:rsidR="002063AA">
        <w:t xml:space="preserve">. </w:t>
      </w:r>
      <w:r w:rsidR="00F92A60">
        <w:t>So, i</w:t>
      </w:r>
      <w:r w:rsidR="002063AA">
        <w:t>n addition to</w:t>
      </w:r>
      <w:r w:rsidR="009F064A">
        <w:t xml:space="preserve"> the established technical debt of software engineering, ML </w:t>
      </w:r>
      <w:r w:rsidR="008A5B0B">
        <w:t xml:space="preserve">also </w:t>
      </w:r>
      <w:r w:rsidR="004E20C2">
        <w:t>receives</w:t>
      </w:r>
      <w:r w:rsidR="00F92A60">
        <w:t xml:space="preserve"> its own set of technical debt that needs to be </w:t>
      </w:r>
      <w:r w:rsidR="000A4A05">
        <w:t>considered</w:t>
      </w:r>
      <w:r w:rsidR="00784601">
        <w:t xml:space="preserve"> as well</w:t>
      </w:r>
      <w:r w:rsidR="002F4DDE">
        <w:t xml:space="preserve"> </w:t>
      </w:r>
      <w:sdt>
        <w:sdtPr>
          <w:alias w:val="To edit, see citavi.com/edit"/>
          <w:tag w:val="CitaviPlaceholder#7cdc10f4-2545-41e3-9dcf-75e23fa0a150"/>
          <w:id w:val="-1548755125"/>
          <w:placeholder>
            <w:docPart w:val="DefaultPlaceholder_-1854013440"/>
          </w:placeholder>
        </w:sdtPr>
        <w:sdtContent>
          <w:r w:rsidR="002F4DDE">
            <w:fldChar w:fldCharType="begin"/>
          </w:r>
          <w:r w:rsidR="002F4DD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YzBlMTg5LWFhNWQtNDBlMi05YTg3LTVkNWRhNjM2MDIxYy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NkYzEwZjQtMjU0NS00MWUzLTlkY2YtNzVlMjNmYTBhMTUwIiwiVGV4dCI6IihTY3VsbGV5IGV0IGFsLiwgMjAxNSkiLCJXQUlWZXJzaW9uIjoiNi4xMi4wLjAifQ==}</w:instrText>
          </w:r>
          <w:r w:rsidR="002F4DDE">
            <w:fldChar w:fldCharType="separate"/>
          </w:r>
          <w:r w:rsidR="002F4DDE">
            <w:t>(Sculley et al., 2015)</w:t>
          </w:r>
          <w:r w:rsidR="002F4DDE">
            <w:fldChar w:fldCharType="end"/>
          </w:r>
        </w:sdtContent>
      </w:sdt>
      <w:r w:rsidR="002378C5">
        <w:t>.</w:t>
      </w:r>
      <w:r w:rsidR="008F2D01">
        <w:t xml:space="preserve"> </w:t>
      </w:r>
    </w:p>
    <w:p w14:paraId="30667B16" w14:textId="00FEAF89" w:rsidR="00AB6756" w:rsidRDefault="00922F30" w:rsidP="00AB6756">
      <w:r>
        <w:lastRenderedPageBreak/>
        <w:t>Enterprise ML are often very complex software systems that com</w:t>
      </w:r>
      <w:r w:rsidR="006C532A">
        <w:t>prise</w:t>
      </w:r>
      <w:r>
        <w:t xml:space="preserve"> various interconnected components, consequently </w:t>
      </w:r>
      <w:r w:rsidR="00DA7428">
        <w:t xml:space="preserve">the ML algorithm </w:t>
      </w:r>
      <w:r w:rsidR="009A5630">
        <w:t>itself only makes up a small portion of the entire system.</w:t>
      </w:r>
      <w:r w:rsidR="00FA5596">
        <w:t xml:space="preserve"> </w:t>
      </w:r>
      <w:r w:rsidR="008F6F1A" w:rsidRPr="008F6F1A">
        <w:t>In addition to the complex array of v</w:t>
      </w:r>
      <w:r w:rsidR="008F6F1A">
        <w:t>a</w:t>
      </w:r>
      <w:r w:rsidR="008F6F1A" w:rsidRPr="008F6F1A">
        <w:t xml:space="preserve">riables in the ML model alone, all parameters from the other software components have an effect on the ML system as well, which results in a web of entanglements. It becomes hard to keep track of all </w:t>
      </w:r>
      <w:r w:rsidR="007576FC" w:rsidRPr="008F6F1A">
        <w:t>dependencies</w:t>
      </w:r>
      <w:r w:rsidR="008F6F1A" w:rsidRPr="008F6F1A">
        <w:t xml:space="preserve"> within the system</w:t>
      </w:r>
      <w:r w:rsidR="005034D8">
        <w:t>, which</w:t>
      </w:r>
      <w:r w:rsidR="00430E22">
        <w:t>, in return,</w:t>
      </w:r>
      <w:r w:rsidR="00475527">
        <w:t xml:space="preserve"> complicates </w:t>
      </w:r>
      <w:r w:rsidR="00FC728C">
        <w:t>the maintenance of the software</w:t>
      </w:r>
      <w:r w:rsidR="00F16DF3">
        <w:t xml:space="preserve">, which is referred to as </w:t>
      </w:r>
      <w:r w:rsidR="00F16DF3" w:rsidRPr="00A26DFB">
        <w:rPr>
          <w:i/>
          <w:iCs/>
        </w:rPr>
        <w:t>configuration debt</w:t>
      </w:r>
      <w:r w:rsidR="008F6F1A" w:rsidRPr="008F6F1A">
        <w:t>.</w:t>
      </w:r>
      <w:r w:rsidR="00FC728C">
        <w:t xml:space="preserve"> The chang</w:t>
      </w:r>
      <w:r w:rsidR="00447849">
        <w:t>ing</w:t>
      </w:r>
      <w:r w:rsidR="00FC728C">
        <w:t xml:space="preserve"> anything </w:t>
      </w:r>
      <w:r w:rsidR="00447849">
        <w:t xml:space="preserve">changes everything </w:t>
      </w:r>
      <w:r w:rsidR="00FC0CF7">
        <w:t xml:space="preserve">(CACE) </w:t>
      </w:r>
      <w:r w:rsidR="00447849">
        <w:t xml:space="preserve">principle </w:t>
      </w:r>
      <w:r w:rsidR="00011858">
        <w:t>goes into effect</w:t>
      </w:r>
      <w:r w:rsidR="00FC0CF7">
        <w:t xml:space="preserve"> and a</w:t>
      </w:r>
      <w:r w:rsidR="00011858">
        <w:t>ny adjustment</w:t>
      </w:r>
      <w:r w:rsidR="001E19BD">
        <w:t>s</w:t>
      </w:r>
      <w:r w:rsidR="00011858">
        <w:t xml:space="preserve"> </w:t>
      </w:r>
      <w:r w:rsidR="00460123">
        <w:t>to</w:t>
      </w:r>
      <w:r w:rsidR="00B12A3C">
        <w:t xml:space="preserve"> the system</w:t>
      </w:r>
      <w:r w:rsidR="000F4C18">
        <w:t xml:space="preserve"> </w:t>
      </w:r>
      <w:r w:rsidR="00FC0CF7">
        <w:t xml:space="preserve">can </w:t>
      </w:r>
      <w:r w:rsidR="00CF4F4F">
        <w:t xml:space="preserve">severely </w:t>
      </w:r>
      <w:r w:rsidR="003B75B3">
        <w:t>compromise the model performance</w:t>
      </w:r>
      <w:r w:rsidR="00575735">
        <w:t xml:space="preserve"> </w:t>
      </w:r>
      <w:sdt>
        <w:sdtPr>
          <w:alias w:val="To edit, see citavi.com/edit"/>
          <w:tag w:val="CitaviPlaceholder#7d43a814-6e27-496b-85ee-02a2ad822144"/>
          <w:id w:val="-1776932431"/>
          <w:placeholder>
            <w:docPart w:val="DefaultPlaceholder_-1854013440"/>
          </w:placeholder>
        </w:sdtPr>
        <w:sdtContent>
          <w:r w:rsidR="00575735">
            <w:fldChar w:fldCharType="begin"/>
          </w:r>
          <w:r w:rsidR="0057573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ODY1NDNlLWY3N2ItNDA1ZC05ZjE4LTExNTZiMDBjNjM2N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N2Q0M2E4MTQtNmUyNy00OTZiLTg1ZWUtMDJhMmFkODIyMTQ0IiwiVGV4dCI6IihTY3VsbGV5IGV0IGFsLiwgMjAxNSkiLCJXQUlWZXJzaW9uIjoiNi4xMi4wLjAifQ==}</w:instrText>
          </w:r>
          <w:r w:rsidR="00575735">
            <w:fldChar w:fldCharType="separate"/>
          </w:r>
          <w:r w:rsidR="00575735">
            <w:t>(Sculley et al., 2015)</w:t>
          </w:r>
          <w:r w:rsidR="00575735">
            <w:fldChar w:fldCharType="end"/>
          </w:r>
        </w:sdtContent>
      </w:sdt>
      <w:r w:rsidR="003B75B3">
        <w:t>.</w:t>
      </w:r>
      <w:r w:rsidR="00EB685B">
        <w:t xml:space="preserve"> </w:t>
      </w:r>
      <w:r w:rsidR="009E7661">
        <w:t xml:space="preserve">Related to the configuration debt, is the </w:t>
      </w:r>
      <w:r w:rsidR="009E7661" w:rsidRPr="00A26DFB">
        <w:rPr>
          <w:i/>
          <w:iCs/>
        </w:rPr>
        <w:t>reproducibility debt</w:t>
      </w:r>
      <w:r w:rsidR="009E7661">
        <w:t xml:space="preserve"> in ML systems. </w:t>
      </w:r>
      <w:r w:rsidR="00E07FED">
        <w:t xml:space="preserve">Reproducibility </w:t>
      </w:r>
      <w:r w:rsidR="000B5420">
        <w:t xml:space="preserve">is </w:t>
      </w:r>
      <w:r w:rsidR="004F5121">
        <w:t xml:space="preserve">an </w:t>
      </w:r>
      <w:r w:rsidR="000B5420">
        <w:t xml:space="preserve">inherently difficult </w:t>
      </w:r>
      <w:r w:rsidR="00A91FFF">
        <w:t>undertaking in productive ML system</w:t>
      </w:r>
      <w:r w:rsidR="00163B26">
        <w:t xml:space="preserve">s, as these algorithms often work </w:t>
      </w:r>
      <w:r w:rsidR="00134687">
        <w:t xml:space="preserve">with </w:t>
      </w:r>
      <w:r w:rsidR="009400D2">
        <w:t>randomized parameters</w:t>
      </w:r>
      <w:r w:rsidR="00304520">
        <w:t>, non-determinism in paral</w:t>
      </w:r>
      <w:r w:rsidR="00135CA3">
        <w:t>lel learning</w:t>
      </w:r>
      <w:r w:rsidR="00426B6E">
        <w:t xml:space="preserve"> and</w:t>
      </w:r>
      <w:r w:rsidR="00135CA3">
        <w:t xml:space="preserve"> </w:t>
      </w:r>
      <w:r w:rsidR="00215BA3">
        <w:t xml:space="preserve">continuously </w:t>
      </w:r>
      <w:r w:rsidR="00135CA3">
        <w:t>changing data</w:t>
      </w:r>
      <w:r w:rsidR="00A91FFF">
        <w:t>.</w:t>
      </w:r>
    </w:p>
    <w:p w14:paraId="5C1A6CC6" w14:textId="6A74DC8D" w:rsidR="0042317D" w:rsidRDefault="0036190D" w:rsidP="006B05B3">
      <w:r w:rsidRPr="0036190D">
        <w:t xml:space="preserve">Another form of technical debt occurs when ML </w:t>
      </w:r>
      <w:r w:rsidR="00C83413">
        <w:t>researchers</w:t>
      </w:r>
      <w:r w:rsidRPr="0036190D">
        <w:t xml:space="preserve"> and data scientists don't adjust their habits when</w:t>
      </w:r>
      <w:r w:rsidR="001C50A3">
        <w:t xml:space="preserve"> moving</w:t>
      </w:r>
      <w:r w:rsidRPr="0036190D">
        <w:t xml:space="preserve"> from the academic field to industry. As mentioned in the beginning, academia and industry apply different software development paradigms</w:t>
      </w:r>
      <w:r w:rsidR="00B65401">
        <w:t>. N</w:t>
      </w:r>
      <w:r w:rsidRPr="0036190D">
        <w:t xml:space="preserve">ot adapting their ways of working to the needs of production software may greatly impact the maintainability of </w:t>
      </w:r>
      <w:r w:rsidR="001C50A3">
        <w:t xml:space="preserve">a </w:t>
      </w:r>
      <w:r w:rsidRPr="0036190D">
        <w:t>ML system.</w:t>
      </w:r>
      <w:r w:rsidR="00E162FE">
        <w:t xml:space="preserve"> </w:t>
      </w:r>
      <w:r w:rsidR="00EA7FB1">
        <w:t>Common culprits are so-</w:t>
      </w:r>
      <w:r w:rsidR="00166AC1">
        <w:t xml:space="preserve">called </w:t>
      </w:r>
      <w:r w:rsidR="00166AC1" w:rsidRPr="00166AC1">
        <w:rPr>
          <w:i/>
        </w:rPr>
        <w:t>glue code</w:t>
      </w:r>
      <w:r w:rsidR="00166AC1">
        <w:t xml:space="preserve"> and </w:t>
      </w:r>
      <w:r w:rsidR="00166AC1" w:rsidRPr="00166AC1">
        <w:rPr>
          <w:i/>
        </w:rPr>
        <w:t>pipeline jungles</w:t>
      </w:r>
      <w:r w:rsidR="00166AC1">
        <w:t xml:space="preserve">. </w:t>
      </w:r>
      <w:r w:rsidR="00974C53">
        <w:t xml:space="preserve">Glue code </w:t>
      </w:r>
      <w:r w:rsidR="00DD3272">
        <w:t xml:space="preserve">is understood as software code, that doesn’t directly </w:t>
      </w:r>
      <w:r w:rsidR="000A4AC8">
        <w:t xml:space="preserve">contribute to the </w:t>
      </w:r>
      <w:r w:rsidR="006820EF">
        <w:t>functionality of the software’s</w:t>
      </w:r>
      <w:r w:rsidR="00960F24">
        <w:t xml:space="preserve"> or system’s</w:t>
      </w:r>
      <w:r w:rsidR="006820EF">
        <w:t xml:space="preserve"> requirements, </w:t>
      </w:r>
      <w:r w:rsidR="00E762C6">
        <w:t>but acts as a compatibility layer between two or more components</w:t>
      </w:r>
      <w:r w:rsidR="00FC729C">
        <w:t xml:space="preserve">. </w:t>
      </w:r>
      <w:r w:rsidR="001B0A55">
        <w:t xml:space="preserve">Glue code </w:t>
      </w:r>
      <w:r w:rsidR="00C53593">
        <w:t xml:space="preserve">is </w:t>
      </w:r>
      <w:r w:rsidR="001B0A55">
        <w:t>often written</w:t>
      </w:r>
      <w:r w:rsidR="00C53593">
        <w:t xml:space="preserve"> in presence of</w:t>
      </w:r>
      <w:r w:rsidR="00204E4D">
        <w:t xml:space="preserve"> stand-alone</w:t>
      </w:r>
      <w:r w:rsidR="00C92E19">
        <w:t xml:space="preserve"> </w:t>
      </w:r>
      <w:r w:rsidR="007946CE">
        <w:t>ML packages or commercial-of-the-shelf</w:t>
      </w:r>
      <w:r w:rsidR="000001D6">
        <w:t xml:space="preserve"> software products</w:t>
      </w:r>
      <w:r w:rsidR="00C53593">
        <w:t>, in order to</w:t>
      </w:r>
      <w:r w:rsidR="005F1DBF">
        <w:t xml:space="preserve"> accommodate for the specific needs of </w:t>
      </w:r>
      <w:r w:rsidR="005B5AD6">
        <w:t>the ML task</w:t>
      </w:r>
      <w:r w:rsidR="000001D6">
        <w:t>.</w:t>
      </w:r>
      <w:r w:rsidR="005B5AD6">
        <w:t xml:space="preserve"> </w:t>
      </w:r>
      <w:r w:rsidR="00AC1EBB" w:rsidRPr="00AC1EBB">
        <w:t>Glue code generally distracts from the actual purpose of the application. It makes code less readable and degrades performance. It also makes the software less flexible to changes and updates, as glue code is tailored towards specific interactions between</w:t>
      </w:r>
      <w:r w:rsidR="005B3920">
        <w:t xml:space="preserve"> specific</w:t>
      </w:r>
      <w:r w:rsidR="00AC1EBB" w:rsidRPr="00AC1EBB">
        <w:t xml:space="preserve"> components</w:t>
      </w:r>
      <w:r w:rsidR="0084409F">
        <w:t xml:space="preserve"> </w:t>
      </w:r>
      <w:sdt>
        <w:sdtPr>
          <w:alias w:val="To edit, see citavi.com/edit"/>
          <w:tag w:val="CitaviPlaceholder#1415f971-6695-433d-9abf-5b05e426e125"/>
          <w:id w:val="156586052"/>
          <w:placeholder>
            <w:docPart w:val="DefaultPlaceholder_-1854013440"/>
          </w:placeholder>
        </w:sdtPr>
        <w:sdtContent>
          <w:r w:rsidR="0084409F">
            <w:fldChar w:fldCharType="begin"/>
          </w:r>
          <w:r w:rsidR="0084409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DllMjRmLTljODMtNGM1ZC05YTM5LWFjMTNiODMxMzAwMC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TQxNWY5NzEtNjY5NS00MzNkLTlhYmYtNWIwNWU0MjZlMTI1IiwiVGV4dCI6IihTY3VsbGV5IGV0IGFsLiwgMjAxNSkiLCJXQUlWZXJzaW9uIjoiNi4xMi4wLjAifQ==}</w:instrText>
          </w:r>
          <w:r w:rsidR="0084409F">
            <w:fldChar w:fldCharType="separate"/>
          </w:r>
          <w:r w:rsidR="0084409F">
            <w:t>(Sculley et al., 2015)</w:t>
          </w:r>
          <w:r w:rsidR="0084409F">
            <w:fldChar w:fldCharType="end"/>
          </w:r>
        </w:sdtContent>
      </w:sdt>
      <w:r w:rsidR="004E102E">
        <w:t>.</w:t>
      </w:r>
      <w:r w:rsidR="001A2AD4">
        <w:t xml:space="preserve"> </w:t>
      </w:r>
      <w:r w:rsidR="00CA4B0E">
        <w:t xml:space="preserve">The pipeline jungle is a </w:t>
      </w:r>
      <w:r w:rsidR="006E681B">
        <w:t xml:space="preserve">special </w:t>
      </w:r>
      <w:r w:rsidR="00CA4B0E">
        <w:t xml:space="preserve">type of </w:t>
      </w:r>
      <w:r w:rsidR="009F2209">
        <w:t>glue code, which</w:t>
      </w:r>
      <w:r w:rsidR="00DF4149">
        <w:t xml:space="preserve"> evolve</w:t>
      </w:r>
      <w:r w:rsidR="001A2AD4">
        <w:t>s</w:t>
      </w:r>
      <w:r w:rsidR="00DF4149">
        <w:t xml:space="preserve"> </w:t>
      </w:r>
      <w:r w:rsidR="006E681B">
        <w:t>out of a base pipeline</w:t>
      </w:r>
      <w:r w:rsidR="00FF2055">
        <w:t xml:space="preserve">, through incremental expansion. Often found in </w:t>
      </w:r>
      <w:r w:rsidR="00C42D54">
        <w:t xml:space="preserve">the data processing phase, these pipelines are </w:t>
      </w:r>
      <w:r w:rsidR="001A2AD4">
        <w:t xml:space="preserve">continuously </w:t>
      </w:r>
      <w:r w:rsidR="00C42D54">
        <w:t>built upon to accommodate for new data</w:t>
      </w:r>
      <w:r w:rsidR="00C12988">
        <w:t xml:space="preserve"> sources and data transformation steps.</w:t>
      </w:r>
      <w:r w:rsidR="001A2AD4">
        <w:t xml:space="preserve"> In </w:t>
      </w:r>
      <w:r w:rsidR="006F4B32">
        <w:t xml:space="preserve">the end, the pipeline becomes </w:t>
      </w:r>
      <w:r w:rsidR="00126DF9">
        <w:t xml:space="preserve">error prone, hard to test, and </w:t>
      </w:r>
      <w:r w:rsidR="00624283">
        <w:t>convoluted</w:t>
      </w:r>
      <w:r w:rsidR="00F800B8">
        <w:t xml:space="preserve"> </w:t>
      </w:r>
      <w:sdt>
        <w:sdtPr>
          <w:alias w:val="To edit, see citavi.com/edit"/>
          <w:tag w:val="CitaviPlaceholder#02096bff-25a7-4d1f-8d96-f4151118b505"/>
          <w:id w:val="623052579"/>
          <w:placeholder>
            <w:docPart w:val="DefaultPlaceholder_-1854013440"/>
          </w:placeholder>
        </w:sdtPr>
        <w:sdtContent>
          <w:r w:rsidR="00F800B8">
            <w:fldChar w:fldCharType="begin"/>
          </w:r>
          <w:r w:rsidR="00F800B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zg3MjMxLWY2YTMtNDQyZC04NmRiLWQwOGZlN2MyOWExMiIsIlJhbmdlTGVuZ3RoIjoyMiwiUmVmZXJlbmNlSWQiOiI4YzBlMGIzZi1hN2MyLTQwZDctYWM2ZS05NTM2Yjc4Yjg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}</w:instrText>
          </w:r>
          <w:r w:rsidR="00F800B8">
            <w:fldChar w:fldCharType="separate"/>
          </w:r>
          <w:r w:rsidR="00F800B8">
            <w:t>(Sculley et al., 2015)</w:t>
          </w:r>
          <w:r w:rsidR="00F800B8">
            <w:fldChar w:fldCharType="end"/>
          </w:r>
        </w:sdtContent>
      </w:sdt>
      <w:r w:rsidR="00126DF9">
        <w:t>.</w:t>
      </w:r>
      <w:r w:rsidR="008B39C2">
        <w:t xml:space="preserve"> </w:t>
      </w:r>
      <w:r w:rsidR="00575A20">
        <w:t xml:space="preserve">Both </w:t>
      </w:r>
      <w:r w:rsidR="0042317D">
        <w:t>glue code</w:t>
      </w:r>
      <w:r w:rsidR="007973FD">
        <w:t>,</w:t>
      </w:r>
      <w:r w:rsidR="0042317D">
        <w:t xml:space="preserve"> and pipeline jungles are</w:t>
      </w:r>
      <w:r w:rsidR="00EA66A7">
        <w:t xml:space="preserve"> symptoms of code that isn’t</w:t>
      </w:r>
      <w:r w:rsidR="00575A20">
        <w:t xml:space="preserve"> designed</w:t>
      </w:r>
      <w:r w:rsidR="00EA66A7">
        <w:t xml:space="preserve"> </w:t>
      </w:r>
      <w:r w:rsidR="00A43E36">
        <w:t xml:space="preserve">to be </w:t>
      </w:r>
      <w:r w:rsidR="00AD6056">
        <w:t>re</w:t>
      </w:r>
      <w:r w:rsidR="00A43E36">
        <w:t>used and built upon</w:t>
      </w:r>
      <w:r w:rsidR="00767963">
        <w:t>, which is emblematic of</w:t>
      </w:r>
      <w:r w:rsidR="00F33D59">
        <w:t xml:space="preserve"> </w:t>
      </w:r>
      <w:r w:rsidR="00C71400">
        <w:t>software</w:t>
      </w:r>
      <w:r w:rsidR="00F33D59">
        <w:t xml:space="preserve"> in research projects, as </w:t>
      </w:r>
      <w:r w:rsidR="0019566A">
        <w:t xml:space="preserve">they </w:t>
      </w:r>
      <w:r w:rsidR="00AC6742">
        <w:t>often</w:t>
      </w:r>
      <w:r w:rsidR="0019566A">
        <w:t xml:space="preserve"> serve</w:t>
      </w:r>
      <w:r w:rsidR="00F33D59">
        <w:t xml:space="preserve"> </w:t>
      </w:r>
      <w:r w:rsidR="00AC6742">
        <w:t>as</w:t>
      </w:r>
      <w:r w:rsidR="0019566A">
        <w:t xml:space="preserve"> PoCs</w:t>
      </w:r>
      <w:r w:rsidR="00767963">
        <w:t>.</w:t>
      </w:r>
    </w:p>
    <w:p w14:paraId="46790883" w14:textId="521D3AE2" w:rsidR="0026260A" w:rsidRPr="00FF7207" w:rsidRDefault="00D37656" w:rsidP="006B05B3">
      <w:r>
        <w:t xml:space="preserve">Lastly, a large portion of </w:t>
      </w:r>
      <w:r w:rsidR="00900950">
        <w:t xml:space="preserve">the </w:t>
      </w:r>
      <w:r>
        <w:t xml:space="preserve">technical debt </w:t>
      </w:r>
      <w:r w:rsidR="00D40EEE">
        <w:t xml:space="preserve">in ML systems </w:t>
      </w:r>
      <w:r w:rsidR="007C04E0">
        <w:t>is</w:t>
      </w:r>
      <w:r w:rsidR="00A61628">
        <w:t xml:space="preserve"> due </w:t>
      </w:r>
      <w:r w:rsidR="00D14C40">
        <w:t>to</w:t>
      </w:r>
      <w:r w:rsidR="00D40EEE">
        <w:t xml:space="preserve"> their nature of</w:t>
      </w:r>
      <w:r w:rsidR="007C04E0">
        <w:t xml:space="preserve"> work</w:t>
      </w:r>
      <w:r w:rsidR="00D14C40">
        <w:t>ing</w:t>
      </w:r>
      <w:r w:rsidR="007C04E0">
        <w:t xml:space="preserve"> with </w:t>
      </w:r>
      <w:r w:rsidR="00035F3D">
        <w:t xml:space="preserve">dynamic </w:t>
      </w:r>
      <w:r w:rsidR="000C278D">
        <w:t xml:space="preserve">data from the external world. </w:t>
      </w:r>
      <w:r w:rsidR="00900950">
        <w:t xml:space="preserve">Not </w:t>
      </w:r>
      <w:r w:rsidR="00365AB6">
        <w:t>dealing with</w:t>
      </w:r>
      <w:r w:rsidR="003F23C3">
        <w:t xml:space="preserve"> </w:t>
      </w:r>
      <w:r w:rsidR="00C9739D">
        <w:t xml:space="preserve">changes </w:t>
      </w:r>
      <w:r w:rsidR="00C031B9">
        <w:t xml:space="preserve">that occur </w:t>
      </w:r>
      <w:r w:rsidR="00C9739D">
        <w:t xml:space="preserve">in the dataset can </w:t>
      </w:r>
      <w:r w:rsidR="00B66795">
        <w:t xml:space="preserve">lead to </w:t>
      </w:r>
      <w:r w:rsidR="00E25F8B">
        <w:t xml:space="preserve">an </w:t>
      </w:r>
      <w:r w:rsidR="00B66795">
        <w:t xml:space="preserve">amalgamation of technical debt, </w:t>
      </w:r>
      <w:r w:rsidR="0051399D">
        <w:t>to the point where it</w:t>
      </w:r>
      <w:r w:rsidR="00C9739D">
        <w:t xml:space="preserve"> might even render the whole model obsolete</w:t>
      </w:r>
      <w:r w:rsidR="002143C1">
        <w:t xml:space="preserve"> </w:t>
      </w:r>
      <w:sdt>
        <w:sdtPr>
          <w:alias w:val="To edit, see citavi.com/edit"/>
          <w:tag w:val="CitaviPlaceholder#e2949350-ce0e-4a7c-9994-3bee3250ccf9"/>
          <w:id w:val="-103352616"/>
          <w:placeholder>
            <w:docPart w:val="DefaultPlaceholder_-1854013440"/>
          </w:placeholder>
        </w:sdtPr>
        <w:sdtContent>
          <w:r w:rsidR="002143C1">
            <w:fldChar w:fldCharType="begin"/>
          </w:r>
          <w:r w:rsidR="0068311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DQzMzU3LTdmNTYtNGE4YS04YjZjLTc4ZGZkYjQ2NTExYSIsIlJhbmdlU3RhcnQiOjE2LCJSYW5nZUxlbmd0aCI6MjMsIlJlZmVyZW5jZUlkIjoiOGMwZTBiM2YtYTdjMi00MGQ3LWFjNmUtOTUzNmI3OGI4MzA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OS9US0RFLjIwMTguMjg3Njg1NyIsIlVyaVN0cmluZyI6Imh0dHBzOi8vZG9pLm9yZy8xMC4xMTA5L1RLREUuMjAxOC4yODc2ODU3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}</w:instrText>
          </w:r>
          <w:r w:rsidR="002143C1">
            <w:fldChar w:fldCharType="separate"/>
          </w:r>
          <w:r w:rsidR="00683111">
            <w:t>(Lu et al., 2018; Sculley et al., 2015)</w:t>
          </w:r>
          <w:r w:rsidR="002143C1">
            <w:fldChar w:fldCharType="end"/>
          </w:r>
        </w:sdtContent>
      </w:sdt>
      <w:r w:rsidR="00C9739D">
        <w:t>.</w:t>
      </w:r>
      <w:r w:rsidR="00125742">
        <w:t xml:space="preserve"> </w:t>
      </w:r>
      <w:r w:rsidR="00C76791">
        <w:t xml:space="preserve">The implications of </w:t>
      </w:r>
      <w:r w:rsidR="009F096E">
        <w:t>changing data</w:t>
      </w:r>
      <w:r w:rsidR="005E29A7">
        <w:t xml:space="preserve"> </w:t>
      </w:r>
      <w:r w:rsidR="00114D61">
        <w:t>will be</w:t>
      </w:r>
      <w:r w:rsidR="009F096E">
        <w:t xml:space="preserve"> </w:t>
      </w:r>
      <w:r w:rsidR="0031775E">
        <w:t xml:space="preserve">dissected in greater detail </w:t>
      </w:r>
      <w:r w:rsidR="00FF7207">
        <w:t xml:space="preserve">in chapter </w:t>
      </w:r>
      <w:r w:rsidR="00FF7207" w:rsidRPr="00FF7207">
        <w:rPr>
          <w:i/>
        </w:rPr>
        <w:t>Concept Drift</w:t>
      </w:r>
      <w:r w:rsidR="001406F3">
        <w:t>.</w:t>
      </w:r>
    </w:p>
    <w:p w14:paraId="15248E6A" w14:textId="77777777" w:rsidR="00B032C1" w:rsidRDefault="00B032C1" w:rsidP="006B05B3"/>
    <w:p w14:paraId="22299D3D" w14:textId="2F8CF480" w:rsidR="00CA3503" w:rsidRDefault="00CA3503" w:rsidP="00CA3503">
      <w:pPr>
        <w:pStyle w:val="berschrift3"/>
      </w:pPr>
      <w:r>
        <w:lastRenderedPageBreak/>
        <w:t>Concept Drift</w:t>
      </w:r>
    </w:p>
    <w:p w14:paraId="4D8C9C4E" w14:textId="766BD5F8" w:rsidR="00FE02F2" w:rsidRPr="00FE02F2" w:rsidRDefault="00FE02F2" w:rsidP="00FE02F2">
      <w:pPr>
        <w:pStyle w:val="berschrift3"/>
      </w:pPr>
      <w:r>
        <w:t>TensorFlow Extended</w:t>
      </w:r>
    </w:p>
    <w:p w14:paraId="13531656" w14:textId="77777777" w:rsidR="004F6E3F" w:rsidRDefault="006C51A9" w:rsidP="004F6E3F">
      <w:pPr>
        <w:pStyle w:val="berschrift1"/>
      </w:pPr>
      <w:r>
        <w:lastRenderedPageBreak/>
        <w:t>Goal &amp; Specification</w:t>
      </w:r>
      <w:bookmarkStart w:id="17" w:name="_Toc106022661"/>
      <w:r w:rsidR="00610785" w:rsidRPr="00610785">
        <w:t xml:space="preserve"> </w:t>
      </w:r>
    </w:p>
    <w:p w14:paraId="0FECB897" w14:textId="62453019" w:rsidR="00610785" w:rsidRPr="00B66644" w:rsidRDefault="00610785" w:rsidP="00610785">
      <w:pPr>
        <w:pStyle w:val="berschrift2"/>
      </w:pPr>
      <w:r>
        <w:t>Artifact</w:t>
      </w:r>
      <w:bookmarkEnd w:id="17"/>
    </w:p>
    <w:p w14:paraId="07723913" w14:textId="0C935C3E" w:rsidR="00610785" w:rsidRDefault="00610785" w:rsidP="00610785">
      <w:r>
        <w:t xml:space="preserve">The goal of the DSR methodology is the design and creation of an artifact. This particular work sets out to create an automated machine learning pipeline for a RS, the main research focus being the implementation of CD-awareness into the pipeline. For evaluation purposes, a specification sheet will be generated on which the artifact will be measured against. The artifact will be compared with the features listed in the specification. Based on the specifications, the final product will be analyzed, hurdles during the design and development will be identified, and the success of this research will be determined. The specifications are structured in </w:t>
      </w:r>
      <w:r w:rsidRPr="00540B0A">
        <w:rPr>
          <w:bCs/>
          <w:i/>
          <w:iCs/>
        </w:rPr>
        <w:t>base</w:t>
      </w:r>
      <w:r>
        <w:rPr>
          <w:bCs/>
          <w:i/>
          <w:iCs/>
        </w:rPr>
        <w:t xml:space="preserve"> specifications</w:t>
      </w:r>
      <w:r>
        <w:t xml:space="preserve"> and </w:t>
      </w:r>
      <w:r w:rsidRPr="00540B0A">
        <w:rPr>
          <w:bCs/>
          <w:i/>
          <w:iCs/>
        </w:rPr>
        <w:t>research</w:t>
      </w:r>
      <w:r>
        <w:rPr>
          <w:bCs/>
          <w:i/>
          <w:iCs/>
        </w:rPr>
        <w:t xml:space="preserve"> specifications</w:t>
      </w:r>
      <w:r>
        <w:t xml:space="preserve">. While both types of requirements are integral to the whole research project, the research requirements have a direct connection to the research question at hand. During the DSR process both requirement types receive equal prioritization as both requirement types make up the whole artifact. A table with all specifications can be seen in </w:t>
      </w:r>
      <w:r w:rsidRPr="00EE3459">
        <w:rPr>
          <w:i/>
          <w:iCs/>
        </w:rPr>
        <w:t>table 1</w:t>
      </w:r>
      <w:r>
        <w:t>.</w:t>
      </w:r>
    </w:p>
    <w:p w14:paraId="44043491" w14:textId="32A808F8" w:rsidR="00610785" w:rsidRDefault="00610785" w:rsidP="00610785">
      <w: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alias w:val="To edit, see citavi.com/edit"/>
          <w:tag w:val="CitaviPlaceholder#3980ec1c-3c91-4109-ab42-c6edd992f285"/>
          <w:id w:val="2117016798"/>
          <w:placeholder>
            <w:docPart w:val="300B68CA53804A24AEF72A92381B36A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ctMDFUMTA6Mzg6MDc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fldChar w:fldCharType="separate"/>
          </w:r>
          <w:r w:rsidR="00AB6756">
            <w:t>(Baylor et al., 2017)</w:t>
          </w:r>
          <w:r>
            <w:fldChar w:fldCharType="end"/>
          </w:r>
        </w:sdtContent>
      </w:sdt>
      <w:r>
        <w:t xml:space="preserve">. As for the RS a Deep &amp; Cross Network (DCN) will be implemented with the TensorFlow Recommenders Python API (TFRS). MovieLens 25M will be used as the dataset, a collection of 25 million movie scores with 62.000 movies and 162.000 users </w:t>
      </w:r>
      <w:sdt>
        <w:sdtPr>
          <w:alias w:val="To edit, see citavi.com/edit"/>
          <w:tag w:val="CitaviPlaceholder#9f9dc8d5-da16-4cf4-8740-834807ab4222"/>
          <w:id w:val="-1341152484"/>
          <w:placeholder>
            <w:docPart w:val="300B68CA53804A24AEF72A92381B36AF"/>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y0wMVQxMDozODowN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fldChar w:fldCharType="separate"/>
          </w:r>
          <w:r w:rsidR="00AB6756">
            <w:t>(Harper &amp; Konstan, 2016)</w:t>
          </w:r>
          <w:r>
            <w:fldChar w:fldCharType="end"/>
          </w:r>
        </w:sdtContent>
      </w:sdt>
      <w:r>
        <w:t>.</w:t>
      </w:r>
    </w:p>
    <w:p w14:paraId="70616E06" w14:textId="77777777" w:rsidR="00610785" w:rsidRPr="002F3BBD" w:rsidRDefault="00610785" w:rsidP="00610785">
      <w:pPr>
        <w:pStyle w:val="Tabellenberschrift"/>
      </w:pPr>
      <w:bookmarkStart w:id="18" w:name="_Toc107181597"/>
      <w:r w:rsidRPr="002F3BBD">
        <w:t xml:space="preserve">Table </w:t>
      </w:r>
      <w:r w:rsidRPr="002F3BBD">
        <w:fldChar w:fldCharType="begin"/>
      </w:r>
      <w:r w:rsidRPr="002F3BBD">
        <w:instrText xml:space="preserve"> SEQ Table \* ARABIC </w:instrText>
      </w:r>
      <w:r w:rsidRPr="002F3BBD">
        <w:fldChar w:fldCharType="separate"/>
      </w:r>
      <w:r>
        <w:rPr>
          <w:noProof/>
        </w:rPr>
        <w:t>1</w:t>
      </w:r>
      <w:r w:rsidRPr="002F3BBD">
        <w:fldChar w:fldCharType="end"/>
      </w:r>
      <w:r w:rsidRPr="002F3BBD">
        <w:t xml:space="preserve">: </w:t>
      </w:r>
      <w:r>
        <w:t>Artifact s</w:t>
      </w:r>
      <w:r w:rsidRPr="002F3BBD">
        <w:t>pecification</w:t>
      </w:r>
      <w:r>
        <w:t xml:space="preserve"> table</w:t>
      </w:r>
      <w:bookmarkEnd w:id="18"/>
    </w:p>
    <w:tbl>
      <w:tblPr>
        <w:tblStyle w:val="Tabellenraster"/>
        <w:tblW w:w="0" w:type="auto"/>
        <w:tblLook w:val="04A0" w:firstRow="1" w:lastRow="0" w:firstColumn="1" w:lastColumn="0" w:noHBand="0" w:noVBand="1"/>
      </w:tblPr>
      <w:tblGrid>
        <w:gridCol w:w="2518"/>
        <w:gridCol w:w="2552"/>
        <w:gridCol w:w="3651"/>
      </w:tblGrid>
      <w:tr w:rsidR="00610785" w14:paraId="067BDA97" w14:textId="77777777" w:rsidTr="006A2159">
        <w:tc>
          <w:tcPr>
            <w:tcW w:w="2518" w:type="dxa"/>
            <w:tcBorders>
              <w:bottom w:val="single" w:sz="4" w:space="0" w:color="000000"/>
            </w:tcBorders>
          </w:tcPr>
          <w:p w14:paraId="64C6C3BB" w14:textId="77777777" w:rsidR="00610785" w:rsidRPr="00787C56" w:rsidRDefault="00610785" w:rsidP="006A2159">
            <w:pPr>
              <w:rPr>
                <w:b/>
              </w:rPr>
            </w:pPr>
            <w:r>
              <w:rPr>
                <w:b/>
              </w:rPr>
              <w:t>Specification type</w:t>
            </w:r>
          </w:p>
        </w:tc>
        <w:tc>
          <w:tcPr>
            <w:tcW w:w="2552" w:type="dxa"/>
          </w:tcPr>
          <w:p w14:paraId="384FB7F9" w14:textId="77777777" w:rsidR="00610785" w:rsidRPr="00A9537C" w:rsidRDefault="00610785" w:rsidP="006A2159">
            <w:pPr>
              <w:rPr>
                <w:b/>
              </w:rPr>
            </w:pPr>
            <w:r>
              <w:rPr>
                <w:b/>
              </w:rPr>
              <w:t>Specification</w:t>
            </w:r>
          </w:p>
        </w:tc>
        <w:tc>
          <w:tcPr>
            <w:tcW w:w="3651" w:type="dxa"/>
          </w:tcPr>
          <w:p w14:paraId="65519988" w14:textId="77777777" w:rsidR="00610785" w:rsidRPr="00A9537C" w:rsidRDefault="00610785" w:rsidP="006A2159">
            <w:pPr>
              <w:rPr>
                <w:b/>
              </w:rPr>
            </w:pPr>
            <w:r>
              <w:rPr>
                <w:b/>
              </w:rPr>
              <w:t>Description</w:t>
            </w:r>
          </w:p>
        </w:tc>
      </w:tr>
      <w:tr w:rsidR="00610785" w14:paraId="5E46C40D" w14:textId="77777777" w:rsidTr="006A2159">
        <w:tc>
          <w:tcPr>
            <w:tcW w:w="2518" w:type="dxa"/>
            <w:tcBorders>
              <w:bottom w:val="nil"/>
            </w:tcBorders>
          </w:tcPr>
          <w:p w14:paraId="587D80B6" w14:textId="77777777" w:rsidR="00610785" w:rsidRDefault="00610785" w:rsidP="006A2159">
            <w:r>
              <w:t>Base specification</w:t>
            </w:r>
          </w:p>
        </w:tc>
        <w:tc>
          <w:tcPr>
            <w:tcW w:w="2552" w:type="dxa"/>
          </w:tcPr>
          <w:p w14:paraId="61BFA640" w14:textId="77777777" w:rsidR="00610785" w:rsidRDefault="00610785" w:rsidP="006A2159">
            <w:r>
              <w:t>Recommender system</w:t>
            </w:r>
          </w:p>
        </w:tc>
        <w:tc>
          <w:tcPr>
            <w:tcW w:w="3651" w:type="dxa"/>
          </w:tcPr>
          <w:p w14:paraId="1059C0D1" w14:textId="77777777" w:rsidR="00610785" w:rsidRDefault="00610785" w:rsidP="006A2159">
            <w:r>
              <w:t>The artifact has deep &amp; cross network RS made with TFRS.</w:t>
            </w:r>
          </w:p>
        </w:tc>
      </w:tr>
      <w:tr w:rsidR="00610785" w14:paraId="2298C426" w14:textId="77777777" w:rsidTr="006A2159">
        <w:tc>
          <w:tcPr>
            <w:tcW w:w="2518" w:type="dxa"/>
            <w:tcBorders>
              <w:top w:val="nil"/>
              <w:bottom w:val="single" w:sz="4" w:space="0" w:color="000000"/>
            </w:tcBorders>
          </w:tcPr>
          <w:p w14:paraId="5BDC146B" w14:textId="77777777" w:rsidR="00610785" w:rsidRDefault="00610785" w:rsidP="006A2159"/>
        </w:tc>
        <w:tc>
          <w:tcPr>
            <w:tcW w:w="2552" w:type="dxa"/>
          </w:tcPr>
          <w:p w14:paraId="250823B7" w14:textId="77777777" w:rsidR="00610785" w:rsidRDefault="00610785" w:rsidP="006A2159">
            <w:r>
              <w:t>Base pipeline</w:t>
            </w:r>
          </w:p>
        </w:tc>
        <w:tc>
          <w:tcPr>
            <w:tcW w:w="3651" w:type="dxa"/>
          </w:tcPr>
          <w:p w14:paraId="444EEAF6" w14:textId="77777777" w:rsidR="00610785" w:rsidRDefault="00610785" w:rsidP="006A2159">
            <w:r>
              <w:t>The artifact has a TFX pipeline for the RS.</w:t>
            </w:r>
          </w:p>
        </w:tc>
      </w:tr>
      <w:tr w:rsidR="00610785" w14:paraId="5262A9D7" w14:textId="77777777" w:rsidTr="006A2159">
        <w:tc>
          <w:tcPr>
            <w:tcW w:w="2518" w:type="dxa"/>
            <w:tcBorders>
              <w:bottom w:val="nil"/>
            </w:tcBorders>
          </w:tcPr>
          <w:p w14:paraId="59A9A50B" w14:textId="77777777" w:rsidR="00610785" w:rsidRDefault="00610785" w:rsidP="006A2159">
            <w:r>
              <w:t>Research specification</w:t>
            </w:r>
          </w:p>
        </w:tc>
        <w:tc>
          <w:tcPr>
            <w:tcW w:w="2552" w:type="dxa"/>
          </w:tcPr>
          <w:p w14:paraId="5C2D7C86" w14:textId="77777777" w:rsidR="00610785" w:rsidRDefault="00610785" w:rsidP="006A2159">
            <w:r>
              <w:t>CD detection</w:t>
            </w:r>
          </w:p>
        </w:tc>
        <w:tc>
          <w:tcPr>
            <w:tcW w:w="3651" w:type="dxa"/>
          </w:tcPr>
          <w:p w14:paraId="580EFF3D" w14:textId="77777777" w:rsidR="00610785" w:rsidRDefault="00610785" w:rsidP="006A2159">
            <w:r>
              <w:t>The artifact has the ability to detect CD.</w:t>
            </w:r>
          </w:p>
        </w:tc>
      </w:tr>
      <w:tr w:rsidR="00610785" w14:paraId="3FC4053D" w14:textId="77777777" w:rsidTr="006A2159">
        <w:tc>
          <w:tcPr>
            <w:tcW w:w="2518" w:type="dxa"/>
            <w:tcBorders>
              <w:top w:val="nil"/>
              <w:bottom w:val="nil"/>
            </w:tcBorders>
          </w:tcPr>
          <w:p w14:paraId="2E1A7F6A" w14:textId="77777777" w:rsidR="00610785" w:rsidRDefault="00610785" w:rsidP="006A2159"/>
        </w:tc>
        <w:tc>
          <w:tcPr>
            <w:tcW w:w="2552" w:type="dxa"/>
          </w:tcPr>
          <w:p w14:paraId="4996C4F9" w14:textId="77777777" w:rsidR="00610785" w:rsidRDefault="00610785" w:rsidP="006A2159">
            <w:r>
              <w:t>CD understanding</w:t>
            </w:r>
          </w:p>
        </w:tc>
        <w:tc>
          <w:tcPr>
            <w:tcW w:w="3651" w:type="dxa"/>
          </w:tcPr>
          <w:p w14:paraId="380F5887" w14:textId="77777777" w:rsidR="00610785" w:rsidRDefault="00610785" w:rsidP="006A2159">
            <w:r>
              <w:t>The artifact has the ability to extract information out of CD.</w:t>
            </w:r>
          </w:p>
        </w:tc>
      </w:tr>
      <w:tr w:rsidR="00610785" w14:paraId="29BBF192" w14:textId="77777777" w:rsidTr="006A2159">
        <w:tc>
          <w:tcPr>
            <w:tcW w:w="2518" w:type="dxa"/>
            <w:tcBorders>
              <w:top w:val="nil"/>
              <w:bottom w:val="nil"/>
            </w:tcBorders>
          </w:tcPr>
          <w:p w14:paraId="5E09D8F7" w14:textId="77777777" w:rsidR="00610785" w:rsidRDefault="00610785" w:rsidP="006A2159"/>
        </w:tc>
        <w:tc>
          <w:tcPr>
            <w:tcW w:w="2552" w:type="dxa"/>
          </w:tcPr>
          <w:p w14:paraId="3AD55379" w14:textId="77777777" w:rsidR="00610785" w:rsidRDefault="00610785" w:rsidP="006A2159">
            <w:r>
              <w:t>CD adaptation</w:t>
            </w:r>
          </w:p>
        </w:tc>
        <w:tc>
          <w:tcPr>
            <w:tcW w:w="3651" w:type="dxa"/>
          </w:tcPr>
          <w:p w14:paraId="24F01756" w14:textId="77777777" w:rsidR="00610785" w:rsidRDefault="00610785" w:rsidP="006A2159">
            <w:r>
              <w:t>The artifact has the ability to react to CD.</w:t>
            </w:r>
          </w:p>
        </w:tc>
      </w:tr>
      <w:tr w:rsidR="00610785" w14:paraId="16C3FF55" w14:textId="77777777" w:rsidTr="006A2159">
        <w:tc>
          <w:tcPr>
            <w:tcW w:w="2518" w:type="dxa"/>
            <w:tcBorders>
              <w:top w:val="nil"/>
              <w:bottom w:val="nil"/>
            </w:tcBorders>
          </w:tcPr>
          <w:p w14:paraId="2A2F31C7" w14:textId="77777777" w:rsidR="00610785" w:rsidRDefault="00610785" w:rsidP="006A2159"/>
        </w:tc>
        <w:tc>
          <w:tcPr>
            <w:tcW w:w="2552" w:type="dxa"/>
          </w:tcPr>
          <w:p w14:paraId="6F955A8F" w14:textId="77777777" w:rsidR="00610785" w:rsidRDefault="00610785" w:rsidP="006A2159">
            <w:r>
              <w:t>Integrated pipeline</w:t>
            </w:r>
          </w:p>
        </w:tc>
        <w:tc>
          <w:tcPr>
            <w:tcW w:w="3651" w:type="dxa"/>
          </w:tcPr>
          <w:p w14:paraId="4FC013CA" w14:textId="77777777" w:rsidR="00610785" w:rsidRDefault="00610785" w:rsidP="006A2159">
            <w:r>
              <w:t>The final artifact is one pipeline that can be executed in one go</w:t>
            </w:r>
          </w:p>
        </w:tc>
      </w:tr>
      <w:tr w:rsidR="00610785" w14:paraId="6EB3CC27" w14:textId="77777777" w:rsidTr="006A2159">
        <w:tc>
          <w:tcPr>
            <w:tcW w:w="2518" w:type="dxa"/>
            <w:tcBorders>
              <w:top w:val="nil"/>
            </w:tcBorders>
          </w:tcPr>
          <w:p w14:paraId="78271646" w14:textId="77777777" w:rsidR="00610785" w:rsidRDefault="00610785" w:rsidP="006A2159"/>
        </w:tc>
        <w:tc>
          <w:tcPr>
            <w:tcW w:w="2552" w:type="dxa"/>
          </w:tcPr>
          <w:p w14:paraId="0E8E76B1" w14:textId="77777777" w:rsidR="00610785" w:rsidRDefault="00610785" w:rsidP="006A2159">
            <w:r>
              <w:t>Automated pipeline</w:t>
            </w:r>
          </w:p>
        </w:tc>
        <w:tc>
          <w:tcPr>
            <w:tcW w:w="3651" w:type="dxa"/>
          </w:tcPr>
          <w:p w14:paraId="0A6C1023" w14:textId="77777777" w:rsidR="00610785" w:rsidRDefault="00610785" w:rsidP="006A2159">
            <w:r>
              <w:t>The pipeline can finish without human intervention</w:t>
            </w:r>
          </w:p>
        </w:tc>
      </w:tr>
    </w:tbl>
    <w:p w14:paraId="02ABF247" w14:textId="77777777" w:rsidR="00610785" w:rsidRDefault="00610785" w:rsidP="00610785"/>
    <w:p w14:paraId="197A35E2" w14:textId="0A8AFB72" w:rsidR="00610785" w:rsidRDefault="00610785" w:rsidP="00610785">
      <w:r>
        <w:t xml:space="preserve">The research specifications have three criteria related to concept drift, which are taken from the 2018 paper “Learning under Concept Drift: A Review” </w:t>
      </w:r>
      <w:sdt>
        <w:sdtPr>
          <w:alias w:val="To edit, see citavi.com/edit"/>
          <w:tag w:val="CitaviPlaceholder#85cbb4b3-fa45-41b1-97e9-118200ea548e"/>
          <w:id w:val="-1451708150"/>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fldChar w:fldCharType="separate"/>
          </w:r>
          <w:r w:rsidR="00AB6756">
            <w:t>(Lu et al., 2018)</w:t>
          </w:r>
          <w:r>
            <w:fldChar w:fldCharType="end"/>
          </w:r>
        </w:sdtContent>
      </w:sdt>
      <w:r>
        <w:t>:</w:t>
      </w:r>
    </w:p>
    <w:p w14:paraId="0071D967" w14:textId="77777777" w:rsidR="00610785" w:rsidRDefault="00610785" w:rsidP="00610785">
      <w:pPr>
        <w:rPr>
          <w:bCs/>
        </w:rPr>
      </w:pPr>
      <w:r w:rsidRPr="00540B0A">
        <w:rPr>
          <w:i/>
          <w:iCs/>
        </w:rPr>
        <w:t>Concept drift detection</w:t>
      </w:r>
      <w:r>
        <w:rPr>
          <w:bCs/>
        </w:rPr>
        <w:t xml:space="preserve"> specifies the technical ability for the artifact to register concept drift in the data. An example would be the implementation of a concept drift detection algorithm.</w:t>
      </w:r>
    </w:p>
    <w:p w14:paraId="2AADF4AC" w14:textId="77777777" w:rsidR="00610785" w:rsidRDefault="00610785" w:rsidP="00610785">
      <w:pPr>
        <w:rPr>
          <w:bCs/>
        </w:rPr>
      </w:pPr>
      <w:r>
        <w:rPr>
          <w:bCs/>
          <w:i/>
        </w:rPr>
        <w:t>Concept drift understanding</w:t>
      </w:r>
      <w:r>
        <w:rPr>
          <w:bCs/>
        </w:rPr>
        <w:t xml:space="preserve"> specifies the ability of the artifact to retrieve additional information from the concept drift. This criteria serves to give concept drift more tangibility and helps data scientists identify the source of concept drift. The most rudimentary implementation of this specification would be a timestamp for every occurring CD. A timestamp for CD is also the minimum requirement to realize an automated pipeline, as in order to initiate concept drift adaptation the system needs to know when CD occurs.</w:t>
      </w:r>
    </w:p>
    <w:p w14:paraId="6E90436C" w14:textId="77777777" w:rsidR="00610785" w:rsidRDefault="00610785" w:rsidP="00610785">
      <w:r>
        <w:rPr>
          <w:i/>
        </w:rPr>
        <w:t>Concept drift adaptation</w:t>
      </w:r>
      <w:r>
        <w:t xml:space="preserve"> specifies an action that accounts for concept drift, like starting a retraining of the model.</w:t>
      </w:r>
    </w:p>
    <w:p w14:paraId="2F7782E1" w14:textId="77777777" w:rsidR="00610785" w:rsidRDefault="00610785" w:rsidP="00610785">
      <w:r>
        <w:t xml:space="preserve">Each of these components amount to what we define in this paper as CD-awareness. All three specifications will be explained in further detail in the literature review. </w:t>
      </w:r>
    </w:p>
    <w:p w14:paraId="16E4BE8B" w14:textId="77777777" w:rsidR="00610785" w:rsidRDefault="00610785" w:rsidP="00610785">
      <w:r>
        <w:t>Besides the concept drift specifications, there are also pipeline conditions in the research specifications that envision the artifact to be one unified and automated process.</w:t>
      </w:r>
    </w:p>
    <w:p w14:paraId="606E94F0" w14:textId="77777777" w:rsidR="00610785" w:rsidRDefault="00610785" w:rsidP="00610785">
      <w:r>
        <w:t xml:space="preserve">These specifications serve as an aide during the design and development of the artifact. Rather than evaluating the artifact based on how many specifications it technically fulfilled, the whole artifact will be qualitatively evaluated using the specification sheet as a guideline. In the scope of this work, one solution to CD will be implemented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 </w:t>
      </w:r>
    </w:p>
    <w:p w14:paraId="0D54AF1B" w14:textId="77777777" w:rsidR="00610785" w:rsidRPr="00721A18" w:rsidRDefault="00610785" w:rsidP="00610785">
      <w:pPr>
        <w:pStyle w:val="berschrift2"/>
      </w:pPr>
      <w:bookmarkStart w:id="19" w:name="_Toc106022662"/>
      <w:r>
        <w:t>Procedure</w:t>
      </w:r>
      <w:bookmarkEnd w:id="19"/>
    </w:p>
    <w:p w14:paraId="04CE5237" w14:textId="77777777" w:rsidR="00610785" w:rsidRDefault="00610785" w:rsidP="00610785">
      <w:r>
        <w:t xml:space="preserve">Throughout this project various tools are used to track, organize and document this work. As part of this research, a GitHub repository was created, which contains both </w:t>
      </w:r>
      <w:r>
        <w:lastRenderedPageBreak/>
        <w:t>the thesis Word document and the software artifact.</w:t>
      </w:r>
      <w:r>
        <w:rPr>
          <w:rStyle w:val="Funotenzeichen"/>
        </w:rPr>
        <w:footnoteReference w:id="7"/>
      </w:r>
      <w:r>
        <w:t xml:space="preserve"> GitHub and Git are used for version control and enable work on different systems. It also serves to make the development of this research transparent and traceable. Internally, a GitHub Project Kanban board is used for project management. There, the project is broken down into individual tasks, all of which have their progress tracked. This way it is possible to gain an overview of the current status of this project and plan future development steps.</w:t>
      </w:r>
    </w:p>
    <w:p w14:paraId="7A34AC51" w14:textId="5B796E92" w:rsidR="00610785" w:rsidRDefault="00610785" w:rsidP="00610785">
      <w:r>
        <w:t>The overarching process of the artifact creation is structured in underlying phases</w:t>
      </w:r>
      <w:r w:rsidR="00B32569">
        <w:t xml:space="preserve">, as seen in </w:t>
      </w:r>
      <w:r w:rsidR="00B32569">
        <w:fldChar w:fldCharType="begin"/>
      </w:r>
      <w:r w:rsidR="00B32569">
        <w:instrText xml:space="preserve"> REF _Ref105760392 \h </w:instrText>
      </w:r>
      <w:r w:rsidR="00B32569">
        <w:fldChar w:fldCharType="separate"/>
      </w:r>
      <w:r w:rsidR="00B32569">
        <w:t xml:space="preserve">Figure </w:t>
      </w:r>
      <w:r w:rsidR="00B32569">
        <w:rPr>
          <w:noProof/>
        </w:rPr>
        <w:t>4</w:t>
      </w:r>
      <w:r w:rsidR="00B32569">
        <w:fldChar w:fldCharType="end"/>
      </w:r>
      <w:r>
        <w:t>. The initial phase of this project is dedicated to the set-up of the artifact environment. This phase encompasses every necessary step to build a software environment on which the artifact will run on. The individual tasks would consist of choosing the python version, setting up a work directory and installing needed packages and other software. After setting up the environment, a simple base TFX RS pipeline is implemented. This pipeline serves as the foundation from which the research artifact is built upon. The next phase involves incrementally expanding the baseline with the remaining TFX components to build a more comprehensive pipeline. This step might also uncover potential compatibility issues between TFX components and the TFRS Recommender System.</w:t>
      </w:r>
      <w:r>
        <w:rPr>
          <w:rStyle w:val="Funotenzeichen"/>
        </w:rPr>
        <w:footnoteReference w:id="8"/>
      </w:r>
      <w:r>
        <w:t xml:space="preserve">  Depending on what components work and don’t work, design changes to the artifact need to be made. In the next phase the base RS will be replaced by a state of the art deep &amp; cross network (DCN) RS. Having implemented a more sophisticated pipeline, an intermediate evaluation of the current pipeline will be done. The objective in this phase is to find out the capabilities of this pipeline in relation to the research question. What components can be leveraged to fulfill the objective of this work? Accomplishing these phases should fulfill the base specifications detailed in the previous chapter. The following phase consists of incorporating CD-awareness into the pipeline. With the knowledge base from scientific papers and information about the environment from the whitepapers, a solution to CD will be engineered. This process will run iteratively and in accordance with the DSR methodology. Each iteration of this phase concludes with an evaluation, which will determine whether another iteration is initiated. Once the artifact reaches a state where no additional iterations are done, a final evaluation of the artifact will be made, which concludes this research project.</w:t>
      </w:r>
    </w:p>
    <w:p w14:paraId="51C3A34C" w14:textId="77777777" w:rsidR="00610785" w:rsidRDefault="00610785" w:rsidP="00610785">
      <w:pPr>
        <w:keepNext/>
      </w:pPr>
      <w:r w:rsidRPr="00675D70">
        <w:rPr>
          <w:noProof/>
        </w:rPr>
        <w:lastRenderedPageBreak/>
        <w:drawing>
          <wp:inline distT="0" distB="0" distL="0" distR="0" wp14:anchorId="68318637" wp14:editId="4EF6D913">
            <wp:extent cx="5400675" cy="1781175"/>
            <wp:effectExtent l="0" t="0" r="9525" b="952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400675" cy="1781175"/>
                    </a:xfrm>
                    <a:prstGeom prst="rect">
                      <a:avLst/>
                    </a:prstGeom>
                  </pic:spPr>
                </pic:pic>
              </a:graphicData>
            </a:graphic>
          </wp:inline>
        </w:drawing>
      </w:r>
    </w:p>
    <w:p w14:paraId="595C8ED2" w14:textId="6F934E10" w:rsidR="00610785" w:rsidRDefault="00610785" w:rsidP="00610785">
      <w:pPr>
        <w:pStyle w:val="Beschriftung"/>
      </w:pPr>
      <w:bookmarkStart w:id="20" w:name="_Ref105760392"/>
      <w:bookmarkStart w:id="21" w:name="_Ref105760284"/>
      <w:bookmarkStart w:id="22" w:name="_Toc107181607"/>
      <w:r>
        <w:t xml:space="preserve">Figure </w:t>
      </w:r>
      <w:r w:rsidR="00F47AB6">
        <w:fldChar w:fldCharType="begin"/>
      </w:r>
      <w:r w:rsidR="00F47AB6">
        <w:instrText xml:space="preserve"> SEQ Figure \* ARABIC </w:instrText>
      </w:r>
      <w:r w:rsidR="00F47AB6">
        <w:fldChar w:fldCharType="separate"/>
      </w:r>
      <w:r w:rsidR="00C73468">
        <w:rPr>
          <w:noProof/>
        </w:rPr>
        <w:t>4</w:t>
      </w:r>
      <w:r w:rsidR="00F47AB6">
        <w:rPr>
          <w:noProof/>
        </w:rPr>
        <w:fldChar w:fldCharType="end"/>
      </w:r>
      <w:bookmarkEnd w:id="20"/>
      <w:r>
        <w:t xml:space="preserve">: </w:t>
      </w:r>
      <w:r w:rsidRPr="00894A3E">
        <w:t>procedure of artifact development</w:t>
      </w:r>
      <w:bookmarkEnd w:id="21"/>
      <w:bookmarkEnd w:id="22"/>
    </w:p>
    <w:p w14:paraId="4EE003ED" w14:textId="77777777" w:rsidR="00610785" w:rsidRPr="00B94C26" w:rsidRDefault="00610785" w:rsidP="00610785">
      <w:pPr>
        <w:pStyle w:val="berschrift2"/>
      </w:pPr>
      <w:bookmarkStart w:id="23" w:name="_Toc106022663"/>
      <w:r>
        <w:t>Challenges</w:t>
      </w:r>
      <w:bookmarkEnd w:id="23"/>
    </w:p>
    <w:p w14:paraId="03037BAF" w14:textId="52599C42" w:rsidR="00610785" w:rsidRDefault="00610785" w:rsidP="00610785">
      <w:r w:rsidRPr="00FA1160">
        <w:t xml:space="preserve">This work is not done in association with a company, despite being a study directed towards businesses exploring a potential solution to CD in an </w:t>
      </w:r>
      <w:r w:rsidR="00610778">
        <w:t>MLOps</w:t>
      </w:r>
      <w:r w:rsidRPr="00FA1160">
        <w:t xml:space="preserve"> scenario. Consequently this research can't be conducted in an existing enterprise infrastructure. This entails the challenge that, first, an environment needs to be built approximating a productive business setting. For instance, instead of using real world data from a data lake or data warehouse, this research needs to revert to publicly available datasets. Simulating a productive MLOps environment means that there is a discrepancy between this work's</w:t>
      </w:r>
      <w:r>
        <w:t xml:space="preserve"> environment and an</w:t>
      </w:r>
      <w:r w:rsidRPr="00FA1160">
        <w:t xml:space="preserve"> organization's environment, which might impact applicability of the artifact.</w:t>
      </w:r>
    </w:p>
    <w:p w14:paraId="37ACA139" w14:textId="57B63684" w:rsidR="00610785" w:rsidRDefault="00610785" w:rsidP="00610785">
      <w:r>
        <w:t>The open-ended nature of this work’s research question is another source of challenge that is inherent to DSR projects. In Hevner’s DSR methodology it is only specified what problem the final artifact should solve, not how it should look like, as it is part of the process to come up with an innovative design. This room for interpretation of what the artifact should look like makes it more difficult to quantify</w:t>
      </w:r>
      <w:r w:rsidR="00AD0444">
        <w:t xml:space="preserve"> it</w:t>
      </w:r>
      <w:r>
        <w:t xml:space="preserve"> in the end. For this reason a specification has been created, which should make the idea of the artifact more concrete. Even with a specification sheet, the challenge remains on how to meaningfully evaluate a ML pipeline. Unlike ML algorithms, there is no reference pipeline to measure the artifact against, assuming that using quantitative metrics like processing time would make sense for this work in the first place. Another aspect that hinders quantifiability of such an artifact is the phenomena of CD itself. As mentioned in the environment chapter, CD is a burden for businesses because it lacks tangibility and is therefore hard notice, let alone isolate and quantitatively measure. This project needs to deal with these limitations and find a way to evaluate the artifact in a value adding manner.</w:t>
      </w:r>
    </w:p>
    <w:p w14:paraId="74B1C778" w14:textId="0B819474" w:rsidR="00610785" w:rsidRDefault="00610785" w:rsidP="00610785">
      <w:r>
        <w:t>Another hurdle is a lack of scientific studies and official documentation on this specific subject, as the operationalization of ML systems only received mainstream attention in the last few years with the advent of terms like</w:t>
      </w:r>
      <w:r w:rsidR="00241DFF">
        <w:t xml:space="preserve"> AutoML</w:t>
      </w:r>
      <w:r>
        <w:t xml:space="preserve"> </w:t>
      </w:r>
      <w:r w:rsidR="00241DFF">
        <w:t xml:space="preserve">and </w:t>
      </w:r>
      <w:r>
        <w:t xml:space="preserve">MLOps, or tools like TFX. TFX had its first release in May 2019 </w:t>
      </w:r>
      <w:sdt>
        <w:sdtPr>
          <w:alias w:val="To edit, see citavi.com/edit"/>
          <w:tag w:val="CitaviPlaceholder#b16faa8e-32b8-4fcb-bc4f-25bb7f78e4eb"/>
          <w:id w:val="1412118932"/>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MmUzNzgwLTU4OGEtNDQyMC1iMGU3LTdjNTE2NDE0MTZhZCIsIlJhbmdlTGVuZ3RoIjoxMiwiUmVmZXJlbmNlSWQiOiJhM2ZlZGM5NC0zNDk1LTQzZTEtYWFiYS1lZTFjOGI4ZmI1Mjc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0ZngvcmVsZWFzZXM/cGFnZT04IiwiVXJpU3RyaW5nIjoiaHR0cHM6Ly9naXRodWIuY29tL3RlbnNvcmZsb3cvdGZ4L3JlbGVhc2VzP3BhZ2U9O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QwOjI3IiwiTW9kaWZpZWRCeSI6Il9TZWJhc3RpYW4gU8OkdHpsZXIiLCJJZCI6IjVjZWI5MmZkLTE1OWUtNDE2MS05YmJhLWUyYTkxMDA4ZDYyYyIsIk1vZGlmaWVkT24iOiIyMDIyLTA2LTEwVDE3OjQwOjI3IiwiUHJvamVjdCI6eyIkaWQiOiI3IiwiJHR5cGUiOiJTd2lzc0FjYWRlbWljLkNpdGF2aS5Qcm9qZWN0LCBTd2lzc0FjYWRlbWljLkNpdGF2aSJ9fV0sIk9ubGluZUFkZHJlc3MiOiJodHRwczovL2dpdGh1Yi5jb20vdGVuc29yZmxvdy90ZngvcmVsZWFzZXM/cGFnZT0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}</w:instrText>
          </w:r>
          <w:r>
            <w:fldChar w:fldCharType="separate"/>
          </w:r>
          <w:r w:rsidR="00AB6756">
            <w:t>(Google LLC)</w:t>
          </w:r>
          <w:r>
            <w:fldChar w:fldCharType="end"/>
          </w:r>
        </w:sdtContent>
      </w:sdt>
      <w:r>
        <w:t xml:space="preserve">, whereas TFRS had its initial release in fall of 2020 </w:t>
      </w:r>
      <w:sdt>
        <w:sdtPr>
          <w:alias w:val="To edit, see citavi.com/edit"/>
          <w:tag w:val="CitaviPlaceholder#b4c17d47-b14c-4283-8ec8-8d545e4c84ab"/>
          <w:id w:val="1831858828"/>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mRkYzBlLTgzNDktNDZhZi1iMzIwLTE0MjQ5NmIzNzhlZiIsIlJhbmdlTGVuZ3RoIjoxMiwiUmVmZXJlbmNlSWQiOiIxOTkwZWI1Mi03MDI2LTQwYTEtODMyOS03NDRhZGViODY4MzEiLCJSZWZlcmVuY2UiOnsiJGlkIjoiMyIsIiR0eXBlIjoiU3dpc3NBY2FkZW1pYy5DaXRhdmkuUmVmZXJlbmNlLCBTd2lzc0FjYWRlbWljLkNpdGF2aSIsIkFic3RyYWN0Q29tcGxleGl0eSI6MCwiQWJzdHJhY3RTb3VyY2VUZXh0Rm9ybWF0IjowLCJBY2Nlc3NEYXRlIjoiMTAuNi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2dpdGh1Yi5jb20vdGVuc29yZmxvdy9yZWNvbW1lbmRlcnMvcmVsZWFzZXM/cGFnZT0yIiwiVXJpU3RyaW5nIjoiaHR0cHM6Ly9naXRodWIuY29tL3RlbnNvcmZsb3cvcmVjb21tZW5kZXJzL3JlbGVhc2VzP3BhZ2U9Mi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3OjM4OjI5IiwiTW9kaWZpZWRCeSI6Il9TZWJhc3RpYW4gU8OkdHpsZXIiLCJJZCI6ImVhZWQ3OTdiLTFjMzktNGUyNy04Njc4LTk5MWZmZjFmZDUyNSIsIk1vZGlmaWVkT24iOiIyMDIyLTA2LTEwVDE3OjM4OjI5IiwiUHJvamVjdCI6eyIkaWQiOiI3IiwiJHR5cGUiOiJTd2lzc0FjYWRlbWljLkNpdGF2aS5Qcm9qZWN0LCBTd2lzc0FjYWRlbWljLkNpdGF2aSJ9fV0sIk9ubGluZUFkZHJlc3MiOiJodHRwczovL2dpdGh1Yi5jb20vdGVuc29yZmxvdy9yZWNvbW1lbmRlcnMvcmVsZWFzZXM/cGFnZT0y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}</w:instrText>
          </w:r>
          <w:r>
            <w:fldChar w:fldCharType="separate"/>
          </w:r>
          <w:r w:rsidR="00AB6756">
            <w:t>(Google LLC)</w:t>
          </w:r>
          <w:r>
            <w:fldChar w:fldCharType="end"/>
          </w:r>
        </w:sdtContent>
      </w:sdt>
      <w:r>
        <w:t xml:space="preserve">. Only in end of March 2022 has Google released its first TFX documentation using TFRS </w:t>
      </w:r>
      <w:sdt>
        <w:sdtPr>
          <w:alias w:val="To edit, see citavi.com/edit"/>
          <w:tag w:val="CitaviPlaceholder#cc704509-7f72-40d7-bf6f-5265471effa5"/>
          <w:id w:val="-1286729659"/>
          <w:placeholder>
            <w:docPart w:val="E5ED255449FC4B9E86C49E331B1084E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WRmOGQ0LTBlZDQtNDdhYi05YmRmLTdjZTU1OGMyM2UxMyIsIlJhbmdlTGVuZ3RoIjoxOC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KEdvb2dsZSBMTEMsIDIwMjIpIn1dfSwiVGFnIjoiQ2l0YXZpUGxhY2Vob2xkZXIjY2M3MDQ1MDktN2Y3Mi00MGQ3LWJmNmYtNTI2NTQ3MWVmZmE1IiwiVGV4dCI6IihHb29nbGUgTExDLCAyMDIyKSIsIldBSVZlcnNpb24iOiI2LjEyLjAuMCJ9}</w:instrText>
          </w:r>
          <w:r>
            <w:fldChar w:fldCharType="separate"/>
          </w:r>
          <w:r w:rsidR="00AB6756">
            <w:t>(Google LLC, 2022)</w:t>
          </w:r>
          <w:r>
            <w:fldChar w:fldCharType="end"/>
          </w:r>
        </w:sdtContent>
      </w:sdt>
      <w:r>
        <w:t xml:space="preserve">. As of conducting this project, </w:t>
      </w:r>
      <w:r>
        <w:lastRenderedPageBreak/>
        <w:t xml:space="preserve">more fundamental documentation is planned for both tools </w:t>
      </w:r>
      <w:sdt>
        <w:sdtPr>
          <w:alias w:val="To edit, see citavi.com/edit"/>
          <w:tag w:val="CitaviPlaceholder#2d57c77d-9734-445b-8be5-68f513b8fa8e"/>
          <w:id w:val="1743757939"/>
          <w:placeholder>
            <w:docPart w:val="E5ED255449FC4B9E86C49E331B1084E7"/>
          </w:placeholder>
        </w:sdtPr>
        <w:sdtEndPr/>
        <w:sdtContent>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dGVuc29yZmxvdy9yZWNvbW1lbmRlcnMvaXNzdWVzLzM4MCNpc3N1ZWNvbW1lbnQtMTE1MTkzNDczMCIsIlVyaVN0cmluZyI6Imh0dHBzOi8vZ2l0aHViLmNvbS90ZW5zb3JmbG93L3JlY29tbWVuZGVycy9pc3N1ZXMvMzgwI2lzc3VlY29tbWVudC0xMTUxOTM0NzM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}</w:instrText>
          </w:r>
          <w:r>
            <w:fldChar w:fldCharType="separate"/>
          </w:r>
          <w:r w:rsidR="00AB6756">
            <w:t>(Wei, 2022)</w:t>
          </w:r>
          <w:r>
            <w:fldChar w:fldCharType="end"/>
          </w:r>
        </w:sdtContent>
      </w:sdt>
      <w:r>
        <w:t>. It would be defensible to say that both tools still are in their infancy, going by their recent releases, their ever expanding documentation and active development. Besides the novelty of these fields, a lot of research and development in ML systems goes unnoticed by the academic community, as they are conducted behind closed doors and used as proprietary software. In 2019, Naumov, et al. stated the following about the current environment of RS research: “</w:t>
      </w:r>
      <w:r w:rsidRPr="00FD591A">
        <w:rPr>
          <w:i/>
        </w:rPr>
        <w:t>Although recommendation and personalization systems still drive much practical success of deep learning within industry today, these networks continue to receive little attention in the academic community</w:t>
      </w:r>
      <w:r>
        <w:t xml:space="preserve">” </w:t>
      </w:r>
      <w:sdt>
        <w:sdtPr>
          <w:alias w:val="To edit, see citavi.com/edit"/>
          <w:tag w:val="CitaviPlaceholder#24f1621c-93ff-4448-8693-43f5d2a173f0"/>
          <w:id w:val="-897896796"/>
          <w:placeholder>
            <w:docPart w:val="E5ED255449FC4B9E86C49E331B1084E7"/>
          </w:placeholder>
        </w:sdtPr>
        <w:sdtEndPr/>
        <w:sdtContent>
          <w:r>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aHR0cDovL2FyeGl2Lm9yZy9hYnMvMTkwNi4wMDA5MXYxIiwiVXJpU3RyaW5nIjoiaHR0cDovL2FyeGl2Lm9yZy9hYnMvMTkwNi4wMDA5MXY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EwVDE4OjEyOjQ0IiwiTW9kaWZpZWRCeSI6Il9TZWJhc3RpYW4gU8OkdHpsZXIiLCJJZCI6IjVlODI2YTIzLWQ4MTgtNDFmNy05NjFkLWIyZjcwM2QzNDUzNiIsIk1vZGlmaWVkT24iOiIyMDIyLTA2LTEwVDE4OjEyOjQ0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aHR0cDovL2FyeGl2Lm9yZy9wZGYvMTkwNi4wMDA5MXYxIiwiVXJpU3RyaW5nIjoiaHR0cDovL2FyeGl2Lm9yZy9wZGYvMTkwNi4wMDA5MXYx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EwVDE4OjEyOjQ0IiwiTW9kaWZpZWRCeSI6Il9TZWJhc3RpYW4gU8OkdHpsZXIiLCJJZCI6IjEwMzA2Njc0LTFhMWUtNGVmNC04ZmE3LWQwZjQ4ZmRiOTY4YSIsIk1vZGlmaWVkT24iOiIyMDIyLTA2LTEwVDE4OjEyOjQ0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kwNi4wMDA5MXYxIiwiVXJpU3RyaW5nIjoiaHR0cHM6Ly9hcnhpdi5vcmcvcGRmLzE5MDYuMDAwOTF2MS5wZGY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}</w:instrText>
          </w:r>
          <w:r>
            <w:fldChar w:fldCharType="separate"/>
          </w:r>
          <w:r w:rsidR="00AB6756">
            <w:t>(Naumov et al., 2019)</w:t>
          </w:r>
          <w:r>
            <w:fldChar w:fldCharType="end"/>
          </w:r>
        </w:sdtContent>
      </w:sdt>
      <w:r>
        <w:t xml:space="preserve"> </w:t>
      </w:r>
    </w:p>
    <w:p w14:paraId="2B802B2C" w14:textId="0964DA09" w:rsidR="006C51A9" w:rsidRDefault="00296067" w:rsidP="006C51A9">
      <w:pPr>
        <w:pStyle w:val="berschrift1"/>
      </w:pPr>
      <w:r>
        <w:lastRenderedPageBreak/>
        <w:t>Design &amp; Development</w:t>
      </w:r>
    </w:p>
    <w:p w14:paraId="7D0D4C9B" w14:textId="5476EB2C" w:rsidR="00296067" w:rsidRDefault="00296067" w:rsidP="00296067">
      <w:pPr>
        <w:pStyle w:val="berschrift1"/>
      </w:pPr>
      <w:r>
        <w:lastRenderedPageBreak/>
        <w:t>Evaluation</w:t>
      </w:r>
    </w:p>
    <w:p w14:paraId="7128DE15" w14:textId="2A1BE93F" w:rsidR="00296067" w:rsidRPr="00296067" w:rsidRDefault="00296067" w:rsidP="00296067">
      <w:pPr>
        <w:pStyle w:val="berschrift1"/>
      </w:pPr>
      <w:r>
        <w:lastRenderedPageBreak/>
        <w:t>Conclusion</w:t>
      </w:r>
    </w:p>
    <w:p w14:paraId="5282B445" w14:textId="6BA96FE4" w:rsidR="0025063D" w:rsidRPr="00721A18" w:rsidRDefault="004150CB" w:rsidP="0025063D">
      <w:pPr>
        <w:pStyle w:val="berschrift2"/>
      </w:pPr>
      <w:bookmarkStart w:id="24" w:name="_Toc106022665"/>
      <w:r w:rsidRPr="00721A18">
        <w:t>Design Science Research</w:t>
      </w:r>
      <w:bookmarkEnd w:id="24"/>
    </w:p>
    <w:p w14:paraId="4AEB0AE5" w14:textId="056CF07E" w:rsidR="00284FA6" w:rsidRDefault="001946A1" w:rsidP="00D520F3">
      <w:pPr>
        <w:pStyle w:val="berschrift2"/>
      </w:pPr>
      <w:bookmarkStart w:id="25" w:name="_Toc106022666"/>
      <w:r w:rsidRPr="00721A18">
        <w:t>Recommender Systems</w:t>
      </w:r>
      <w:bookmarkEnd w:id="25"/>
    </w:p>
    <w:p w14:paraId="2EC9CDAE" w14:textId="4AA31AFC" w:rsidR="00082B2C" w:rsidRDefault="0091617C" w:rsidP="0091617C">
      <w:pPr>
        <w:pStyle w:val="berschrift3"/>
      </w:pPr>
      <w:r>
        <w:t>Overview</w:t>
      </w:r>
    </w:p>
    <w:p w14:paraId="6E4F1E5E" w14:textId="0C51300C" w:rsidR="00D520F3" w:rsidRPr="00D520F3" w:rsidRDefault="00D520F3" w:rsidP="00D520F3"/>
    <w:p w14:paraId="5236F2B1" w14:textId="77777777" w:rsidR="0091617C" w:rsidRPr="0091617C" w:rsidRDefault="0091617C" w:rsidP="0091617C"/>
    <w:p w14:paraId="4AEB0C0B" w14:textId="1083833E" w:rsidR="00284FA6" w:rsidRPr="00721A18" w:rsidRDefault="00383561">
      <w:pPr>
        <w:pStyle w:val="berschrift1"/>
      </w:pPr>
      <w:bookmarkStart w:id="26" w:name="_Toc106022667"/>
      <w:r w:rsidRPr="00721A18">
        <w:lastRenderedPageBreak/>
        <w:t>Conclusion and Outlook</w:t>
      </w:r>
      <w:bookmarkEnd w:id="26"/>
    </w:p>
    <w:p w14:paraId="4AEB0C0C" w14:textId="77777777" w:rsidR="00284FA6" w:rsidRPr="00721A18" w:rsidRDefault="00284FA6">
      <w:r w:rsidRPr="00721A18">
        <w:t xml:space="preserve">Mit der hier vorgelegten Dokumentvorlage steht ein Werkzeug zur Verfügung, das es möglich macht, auf relativ einfache Weise die Textgestaltung für </w:t>
      </w:r>
      <w:r w:rsidR="00583AA1" w:rsidRPr="00721A18">
        <w:t>Abschlussarbeiten</w:t>
      </w:r>
      <w:r w:rsidRPr="00721A18">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r w:rsidRPr="00721A18">
        <w:t xml:space="preserve">Gleichzeitig unterstützt die Dokumentvorlage die Lehre in Fächern </w:t>
      </w:r>
      <w:r w:rsidRPr="00721A18">
        <w:rPr>
          <w:i/>
        </w:rPr>
        <w:t>wie Arbeits-, Lern- und Präsentationstechniken</w:t>
      </w:r>
      <w:r w:rsidRPr="00721A18">
        <w:t xml:space="preserve"> und </w:t>
      </w:r>
      <w:r w:rsidRPr="00721A18">
        <w:rPr>
          <w:i/>
        </w:rPr>
        <w:t>Vorbereitung auf die Bachelor- bzw. Masterarbeit</w:t>
      </w:r>
      <w:r w:rsidRPr="00721A18">
        <w:t>,</w:t>
      </w:r>
    </w:p>
    <w:p w14:paraId="4AEB0C0E" w14:textId="77777777" w:rsidR="00284FA6" w:rsidRPr="00721A18" w:rsidRDefault="00284FA6">
      <w:r w:rsidRPr="00721A18">
        <w:t xml:space="preserve">Die Dokumentvorlage wurde im Sommer 2000 in der vorliegenden grundlegend überarbeiteten Version zum ersten Mal hochschulweit benutzt, nachdem bereits die Vorgängerversion im Jahr 1999 für drei </w:t>
      </w:r>
      <w:r w:rsidR="00583AA1" w:rsidRPr="00721A18">
        <w:t>Abschlussarbeiten</w:t>
      </w:r>
      <w:r w:rsidRPr="00721A18">
        <w:t xml:space="preserve"> erfolgreich eingesetzt wurde.</w:t>
      </w:r>
    </w:p>
    <w:p w14:paraId="4AEB0C0F" w14:textId="77777777" w:rsidR="00284FA6" w:rsidRPr="00721A18" w:rsidRDefault="00284FA6">
      <w:r w:rsidRPr="00721A18">
        <w:t xml:space="preserve">Erweiterungen der Dokumentvorlage und der darin enthaltenen Anleitung zur Erstellung von </w:t>
      </w:r>
      <w:r w:rsidR="00583AA1" w:rsidRPr="00721A18">
        <w:t>Abschlussarbeiten</w:t>
      </w:r>
      <w:r w:rsidRPr="00721A18">
        <w:t xml:space="preserve"> mit dem Textsystem Microsoft Word sind auch für die Zukunft geplant. Das Feedback aus der Nutzung der Dokumentvorlage für </w:t>
      </w:r>
      <w:r w:rsidR="00583AA1" w:rsidRPr="00721A18">
        <w:t>Abschlussarbeiten</w:t>
      </w:r>
      <w:r w:rsidRPr="00721A18">
        <w:t xml:space="preserve"> an der HdM wird dabei fortgesetzt aufgegriffen und zur Verbesserung genutzt werden.</w:t>
      </w:r>
    </w:p>
    <w:p w14:paraId="4AEB0C10" w14:textId="77777777" w:rsidR="00284FA6" w:rsidRPr="00721A18" w:rsidRDefault="00284FA6">
      <w:pPr>
        <w:pStyle w:val="berschrift1"/>
        <w:numPr>
          <w:ilvl w:val="0"/>
          <w:numId w:val="0"/>
        </w:numPr>
      </w:pPr>
      <w:bookmarkStart w:id="27" w:name="_Ref491742270"/>
      <w:bookmarkStart w:id="28" w:name="_Ref491742277"/>
      <w:bookmarkStart w:id="29" w:name="_Toc106022668"/>
      <w:r w:rsidRPr="00721A18">
        <w:lastRenderedPageBreak/>
        <w:t xml:space="preserve">Anhang A: Beispiele für die Gliederung von </w:t>
      </w:r>
      <w:r w:rsidR="00583AA1" w:rsidRPr="00721A18">
        <w:t>Abschlussarbeiten</w:t>
      </w:r>
      <w:bookmarkEnd w:id="27"/>
      <w:bookmarkEnd w:id="28"/>
      <w:bookmarkEnd w:id="29"/>
    </w:p>
    <w:p w14:paraId="4AEB0C11" w14:textId="77777777" w:rsidR="00284FA6" w:rsidRPr="00721A18" w:rsidRDefault="00284FA6">
      <w:r w:rsidRPr="00721A18">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pPr>
      <w:bookmarkStart w:id="30" w:name="_Toc106022669"/>
      <w:r w:rsidRPr="00721A18">
        <w:t>A.1 Literaturarbeiten</w:t>
      </w:r>
      <w:bookmarkEnd w:id="30"/>
    </w:p>
    <w:p w14:paraId="4AEB0C13" w14:textId="77777777" w:rsidR="00284FA6" w:rsidRPr="00721A18" w:rsidRDefault="00284FA6" w:rsidP="006634CE">
      <w:pPr>
        <w:numPr>
          <w:ilvl w:val="0"/>
          <w:numId w:val="13"/>
        </w:numPr>
      </w:pPr>
      <w:r w:rsidRPr="00721A18">
        <w:t>Überblick (oder: Zusammenfassung, „Executive Summary“, alles Wichtige für den „Manager“ oder Schnellleser)</w:t>
      </w:r>
    </w:p>
    <w:p w14:paraId="4AEB0C14" w14:textId="77777777" w:rsidR="00284FA6" w:rsidRPr="00721A18" w:rsidRDefault="00284FA6" w:rsidP="006634CE">
      <w:pPr>
        <w:numPr>
          <w:ilvl w:val="0"/>
          <w:numId w:val="13"/>
        </w:numPr>
      </w:pPr>
      <w:r w:rsidRPr="00721A18">
        <w:t>Fragestellung (oder: Ziele, Ausgangspunkt, Motivation)</w:t>
      </w:r>
    </w:p>
    <w:p w14:paraId="4AEB0C15" w14:textId="77777777" w:rsidR="00284FA6" w:rsidRPr="00721A18" w:rsidRDefault="00284FA6" w:rsidP="006634CE">
      <w:pPr>
        <w:numPr>
          <w:ilvl w:val="0"/>
          <w:numId w:val="13"/>
        </w:numPr>
      </w:pPr>
      <w:r w:rsidRPr="00721A18">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pPr>
      <w:r w:rsidRPr="00721A18">
        <w:t>Bewertung der einzelnen untersuchten Ansätze, Beispiele etc., Identifikation von Defiziten</w:t>
      </w:r>
    </w:p>
    <w:p w14:paraId="4AEB0C17" w14:textId="77777777" w:rsidR="00284FA6" w:rsidRPr="00721A18" w:rsidRDefault="00284FA6" w:rsidP="006634CE">
      <w:pPr>
        <w:numPr>
          <w:ilvl w:val="0"/>
          <w:numId w:val="13"/>
        </w:numPr>
      </w:pPr>
      <w:r w:rsidRPr="00721A18">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pPr>
      <w:r w:rsidRPr="00721A18">
        <w:t>Zusammenfassung (Erklärung des Nutzens), Ausblick</w:t>
      </w:r>
    </w:p>
    <w:p w14:paraId="4AEB0C19" w14:textId="77777777" w:rsidR="00284FA6" w:rsidRPr="00721A18" w:rsidRDefault="00284FA6">
      <w:r w:rsidRPr="00721A18">
        <w:t>Anhang: eventuell recherchierte Texte, Produktbeschreibungen, etc.</w:t>
      </w:r>
    </w:p>
    <w:p w14:paraId="4AEB0C1A" w14:textId="77777777" w:rsidR="00284FA6" w:rsidRPr="00721A18" w:rsidRDefault="00284FA6">
      <w:pPr>
        <w:pStyle w:val="berschrift2"/>
        <w:numPr>
          <w:ilvl w:val="0"/>
          <w:numId w:val="0"/>
        </w:numPr>
      </w:pPr>
      <w:bookmarkStart w:id="31" w:name="_Toc106022670"/>
      <w:r w:rsidRPr="00721A18">
        <w:t>A.2 Systementwicklungen</w:t>
      </w:r>
      <w:bookmarkEnd w:id="31"/>
    </w:p>
    <w:p w14:paraId="4AEB0C1B" w14:textId="77777777" w:rsidR="00284FA6" w:rsidRPr="00721A18" w:rsidRDefault="00284FA6" w:rsidP="006634CE">
      <w:pPr>
        <w:numPr>
          <w:ilvl w:val="0"/>
          <w:numId w:val="14"/>
        </w:numPr>
      </w:pPr>
      <w:r w:rsidRPr="00721A18">
        <w:t>Überblick (oder: Zusammenfassung, „Executive Summary“, alles Wichtige für den „Manager“ oder Schnellleser)</w:t>
      </w:r>
    </w:p>
    <w:p w14:paraId="4AEB0C1C" w14:textId="77777777" w:rsidR="00284FA6" w:rsidRPr="00721A18" w:rsidRDefault="00284FA6" w:rsidP="006634CE">
      <w:pPr>
        <w:numPr>
          <w:ilvl w:val="0"/>
          <w:numId w:val="14"/>
        </w:numPr>
      </w:pPr>
      <w:r w:rsidRPr="00721A18">
        <w:t>Problemstellung (oder: Ziele, Ausgangspunkt), Vorgesehener Benutzerkreis, Bedürfnisse der Benutzer</w:t>
      </w:r>
    </w:p>
    <w:p w14:paraId="4AEB0C1D" w14:textId="77777777" w:rsidR="00284FA6" w:rsidRPr="00721A18" w:rsidRDefault="00284FA6" w:rsidP="006634CE">
      <w:pPr>
        <w:numPr>
          <w:ilvl w:val="0"/>
          <w:numId w:val="14"/>
        </w:numPr>
      </w:pPr>
      <w:r w:rsidRPr="00721A18">
        <w:t>Stand der Technik (Wie wird das Problem bisher gelöst, wo sind die Defizite)</w:t>
      </w:r>
    </w:p>
    <w:p w14:paraId="4AEB0C1E" w14:textId="77777777" w:rsidR="00284FA6" w:rsidRPr="00721A18" w:rsidRDefault="00284FA6" w:rsidP="006634CE">
      <w:pPr>
        <w:numPr>
          <w:ilvl w:val="0"/>
          <w:numId w:val="14"/>
        </w:numPr>
      </w:pPr>
      <w:r w:rsidRPr="00721A18">
        <w:t>Gewählter Lösungsansatz (allgemeines Prinzip, welche Werkzeuge, z.B. Programmiersprachen werden verwendet)</w:t>
      </w:r>
    </w:p>
    <w:p w14:paraId="4AEB0C1F" w14:textId="77777777" w:rsidR="00284FA6" w:rsidRPr="00721A18" w:rsidRDefault="00284FA6" w:rsidP="006634CE">
      <w:pPr>
        <w:numPr>
          <w:ilvl w:val="0"/>
          <w:numId w:val="14"/>
        </w:numPr>
      </w:pPr>
      <w:r w:rsidRPr="00721A18">
        <w:t>Beschreibung der durchgeführten Arbeiten</w:t>
      </w:r>
    </w:p>
    <w:p w14:paraId="4AEB0C20" w14:textId="77777777" w:rsidR="00284FA6" w:rsidRPr="00721A18" w:rsidRDefault="00284FA6" w:rsidP="006634CE">
      <w:pPr>
        <w:numPr>
          <w:ilvl w:val="0"/>
          <w:numId w:val="14"/>
        </w:numPr>
      </w:pPr>
      <w:r w:rsidRPr="00721A18">
        <w:t>Ergebnis (z.B. Screenshots mit Erläuterungen)</w:t>
      </w:r>
    </w:p>
    <w:p w14:paraId="4AEB0C21" w14:textId="77777777" w:rsidR="00284FA6" w:rsidRPr="00721A18" w:rsidRDefault="00284FA6" w:rsidP="006634CE">
      <w:pPr>
        <w:numPr>
          <w:ilvl w:val="0"/>
          <w:numId w:val="14"/>
        </w:numPr>
      </w:pPr>
      <w:r w:rsidRPr="00721A18">
        <w:t>Zusammenfassung (Erklärung des Nutzens), Ausblick</w:t>
      </w:r>
    </w:p>
    <w:p w14:paraId="4AEB0C22" w14:textId="77777777" w:rsidR="00284FA6" w:rsidRPr="00721A18" w:rsidRDefault="00284FA6">
      <w:r w:rsidRPr="00721A18">
        <w:t>Anhang: evtl. (ausgewählte) Programmbeispiele</w:t>
      </w:r>
    </w:p>
    <w:p w14:paraId="4AEB0C23" w14:textId="77777777" w:rsidR="00284FA6" w:rsidRPr="00721A18" w:rsidRDefault="00284FA6">
      <w:r w:rsidRPr="00721A18">
        <w:t>Evtl. CD-ROM als Beilage</w:t>
      </w:r>
    </w:p>
    <w:p w14:paraId="4AEB0C24" w14:textId="77777777" w:rsidR="00284FA6" w:rsidRPr="00721A18" w:rsidRDefault="00284FA6">
      <w:pPr>
        <w:pStyle w:val="berschrift1"/>
        <w:numPr>
          <w:ilvl w:val="0"/>
          <w:numId w:val="0"/>
        </w:numPr>
      </w:pPr>
      <w:bookmarkStart w:id="32" w:name="_Toc106022671"/>
      <w:r w:rsidRPr="00721A18">
        <w:lastRenderedPageBreak/>
        <w:t>Anhang B: Formatvorlagen</w:t>
      </w:r>
      <w:bookmarkEnd w:id="32"/>
    </w:p>
    <w:p w14:paraId="4AEB0C7A" w14:textId="5588CD3D" w:rsidR="00284FA6" w:rsidRPr="00721A18" w:rsidRDefault="00284FA6">
      <w:pPr>
        <w:sectPr w:rsidR="00284FA6" w:rsidRPr="00721A18">
          <w:headerReference w:type="default" r:id="rId14"/>
          <w:headerReference w:type="first" r:id="rId15"/>
          <w:type w:val="continuous"/>
          <w:pgSz w:w="11906" w:h="16838" w:code="9"/>
          <w:pgMar w:top="1418" w:right="1416" w:bottom="1134" w:left="1985" w:header="720" w:footer="720" w:gutter="0"/>
          <w:cols w:space="720"/>
          <w:titlePg/>
        </w:sectPr>
      </w:pPr>
      <w:r w:rsidRPr="00721A18">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pPr>
      <w:bookmarkStart w:id="33" w:name="_Toc106022672"/>
      <w:r w:rsidRPr="00721A18">
        <w:lastRenderedPageBreak/>
        <w:t>Index</w:t>
      </w:r>
      <w:bookmarkEnd w:id="33"/>
    </w:p>
    <w:p w14:paraId="4AEB0C7C" w14:textId="77777777" w:rsidR="00824316" w:rsidRPr="00721A18" w:rsidRDefault="00284FA6">
      <w:pPr>
        <w:rPr>
          <w:noProof/>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fldChar w:fldCharType="begin"/>
      </w:r>
      <w:r w:rsidRPr="00721A18">
        <w:instrText xml:space="preserve"> INDEX \c "2" </w:instrText>
      </w:r>
      <w:r w:rsidRPr="00721A18">
        <w:fldChar w:fldCharType="separate"/>
      </w:r>
    </w:p>
    <w:p w14:paraId="4AEB0C7D" w14:textId="77777777" w:rsidR="00824316" w:rsidRPr="00721A18" w:rsidRDefault="00824316">
      <w:pPr>
        <w:pStyle w:val="Index1"/>
        <w:tabs>
          <w:tab w:val="right" w:leader="dot" w:pos="3881"/>
        </w:tabs>
      </w:pPr>
      <w:r w:rsidRPr="00721A18">
        <w:t>Abbildung  25</w:t>
      </w:r>
    </w:p>
    <w:p w14:paraId="4AEB0C7E" w14:textId="77777777" w:rsidR="00824316" w:rsidRPr="00721A18" w:rsidRDefault="00824316">
      <w:pPr>
        <w:pStyle w:val="Index1"/>
        <w:tabs>
          <w:tab w:val="right" w:leader="dot" w:pos="3881"/>
        </w:tabs>
      </w:pPr>
      <w:r w:rsidRPr="00721A18">
        <w:t>Abbildungsverzeichnis  18</w:t>
      </w:r>
    </w:p>
    <w:p w14:paraId="4AEB0C7F" w14:textId="77777777" w:rsidR="00824316" w:rsidRPr="00721A18" w:rsidRDefault="00824316">
      <w:pPr>
        <w:pStyle w:val="Index1"/>
        <w:tabs>
          <w:tab w:val="right" w:leader="dot" w:pos="3881"/>
        </w:tabs>
      </w:pPr>
      <w:r w:rsidRPr="00721A18">
        <w:t>Abkürzungsverzeichnis  18</w:t>
      </w:r>
    </w:p>
    <w:p w14:paraId="4AEB0C80" w14:textId="77777777" w:rsidR="00824316" w:rsidRPr="00721A18" w:rsidRDefault="00824316">
      <w:pPr>
        <w:pStyle w:val="Index1"/>
        <w:tabs>
          <w:tab w:val="right" w:leader="dot" w:pos="3881"/>
        </w:tabs>
      </w:pPr>
      <w:r w:rsidRPr="00721A18">
        <w:t>Absatz  35, 44</w:t>
      </w:r>
    </w:p>
    <w:p w14:paraId="4AEB0C81" w14:textId="77777777" w:rsidR="00824316" w:rsidRPr="00721A18" w:rsidRDefault="00824316">
      <w:pPr>
        <w:pStyle w:val="Index1"/>
        <w:tabs>
          <w:tab w:val="right" w:leader="dot" w:pos="3881"/>
        </w:tabs>
      </w:pPr>
      <w:r w:rsidRPr="00721A18">
        <w:t>Absatzmarken  39</w:t>
      </w:r>
    </w:p>
    <w:p w14:paraId="4AEB0C82" w14:textId="77777777" w:rsidR="00824316" w:rsidRPr="00721A18" w:rsidRDefault="00824316">
      <w:pPr>
        <w:pStyle w:val="Index1"/>
        <w:tabs>
          <w:tab w:val="right" w:leader="dot" w:pos="3881"/>
        </w:tabs>
      </w:pPr>
      <w:r w:rsidRPr="00721A18">
        <w:t>Abstand zwischen Absätzen  35</w:t>
      </w:r>
    </w:p>
    <w:p w14:paraId="4AEB0C83" w14:textId="77777777" w:rsidR="00824316" w:rsidRPr="00721A18" w:rsidRDefault="00824316">
      <w:pPr>
        <w:pStyle w:val="Index1"/>
        <w:tabs>
          <w:tab w:val="right" w:leader="dot" w:pos="3881"/>
        </w:tabs>
      </w:pPr>
      <w:r w:rsidRPr="00721A18">
        <w:t>Abstract  18</w:t>
      </w:r>
    </w:p>
    <w:p w14:paraId="4AEB0C84" w14:textId="77777777" w:rsidR="00824316" w:rsidRPr="00721A18" w:rsidRDefault="00824316">
      <w:pPr>
        <w:pStyle w:val="Index1"/>
        <w:tabs>
          <w:tab w:val="right" w:leader="dot" w:pos="3881"/>
        </w:tabs>
      </w:pPr>
      <w:r w:rsidRPr="00721A18">
        <w:t>Angebotsorientiertheit  12</w:t>
      </w:r>
    </w:p>
    <w:p w14:paraId="4AEB0C85" w14:textId="77777777" w:rsidR="00824316" w:rsidRPr="00721A18" w:rsidRDefault="00824316">
      <w:pPr>
        <w:pStyle w:val="Index1"/>
        <w:tabs>
          <w:tab w:val="right" w:leader="dot" w:pos="3881"/>
        </w:tabs>
      </w:pPr>
      <w:r w:rsidRPr="00721A18">
        <w:t>Anhänge  19</w:t>
      </w:r>
    </w:p>
    <w:p w14:paraId="4AEB0C86" w14:textId="77777777" w:rsidR="00824316" w:rsidRPr="00721A18" w:rsidRDefault="00824316">
      <w:pPr>
        <w:pStyle w:val="Index1"/>
        <w:tabs>
          <w:tab w:val="right" w:leader="dot" w:pos="3881"/>
        </w:tabs>
      </w:pPr>
      <w:r w:rsidRPr="00721A18">
        <w:t>Anleitungen  13</w:t>
      </w:r>
    </w:p>
    <w:p w14:paraId="4AEB0C87" w14:textId="77777777" w:rsidR="00824316" w:rsidRPr="00721A18" w:rsidRDefault="00824316">
      <w:pPr>
        <w:pStyle w:val="Index1"/>
        <w:tabs>
          <w:tab w:val="right" w:leader="dot" w:pos="3881"/>
        </w:tabs>
      </w:pPr>
      <w:r w:rsidRPr="00721A18">
        <w:t>Ansicht  37</w:t>
      </w:r>
    </w:p>
    <w:p w14:paraId="4AEB0C88" w14:textId="77777777" w:rsidR="00824316" w:rsidRPr="00721A18" w:rsidRDefault="00824316">
      <w:pPr>
        <w:pStyle w:val="Index1"/>
        <w:tabs>
          <w:tab w:val="right" w:leader="dot" w:pos="3881"/>
        </w:tabs>
      </w:pPr>
      <w:r w:rsidRPr="00721A18">
        <w:t>Arbeitserleichterung  12</w:t>
      </w:r>
    </w:p>
    <w:p w14:paraId="4AEB0C89" w14:textId="77777777" w:rsidR="00824316" w:rsidRPr="00721A18" w:rsidRDefault="00824316">
      <w:pPr>
        <w:pStyle w:val="Index1"/>
        <w:tabs>
          <w:tab w:val="right" w:leader="dot" w:pos="3881"/>
        </w:tabs>
      </w:pPr>
      <w:r w:rsidRPr="00721A18">
        <w:t>Aufzählungen  30</w:t>
      </w:r>
    </w:p>
    <w:p w14:paraId="4AEB0C8A" w14:textId="77777777" w:rsidR="00824316" w:rsidRPr="00721A18" w:rsidRDefault="00824316">
      <w:pPr>
        <w:pStyle w:val="Index1"/>
        <w:tabs>
          <w:tab w:val="right" w:leader="dot" w:pos="3881"/>
        </w:tabs>
      </w:pPr>
      <w:r w:rsidRPr="00721A18">
        <w:t>Auto-Wiederherstellen  38</w:t>
      </w:r>
    </w:p>
    <w:p w14:paraId="4AEB0C8B" w14:textId="77777777" w:rsidR="00824316" w:rsidRPr="00721A18" w:rsidRDefault="00824316">
      <w:pPr>
        <w:pStyle w:val="Index1"/>
        <w:tabs>
          <w:tab w:val="right" w:leader="dot" w:pos="3881"/>
        </w:tabs>
      </w:pPr>
      <w:r w:rsidRPr="00721A18">
        <w:t>Beschriftung  25</w:t>
      </w:r>
    </w:p>
    <w:p w14:paraId="4AEB0C8C" w14:textId="77777777" w:rsidR="00824316" w:rsidRPr="00721A18" w:rsidRDefault="00824316">
      <w:pPr>
        <w:pStyle w:val="Index1"/>
        <w:tabs>
          <w:tab w:val="right" w:leader="dot" w:pos="3881"/>
        </w:tabs>
      </w:pPr>
      <w:r w:rsidRPr="00721A18">
        <w:t>Bildschirmabzüge  25</w:t>
      </w:r>
    </w:p>
    <w:p w14:paraId="4AEB0C8D" w14:textId="77777777" w:rsidR="00824316" w:rsidRPr="00721A18" w:rsidRDefault="00824316">
      <w:pPr>
        <w:pStyle w:val="Index1"/>
        <w:tabs>
          <w:tab w:val="right" w:leader="dot" w:pos="3881"/>
        </w:tabs>
      </w:pPr>
      <w:r w:rsidRPr="00721A18">
        <w:t>Bindestrich  36</w:t>
      </w:r>
    </w:p>
    <w:p w14:paraId="4AEB0C8E" w14:textId="77777777" w:rsidR="00824316" w:rsidRPr="00721A18" w:rsidRDefault="00824316">
      <w:pPr>
        <w:pStyle w:val="Index1"/>
        <w:tabs>
          <w:tab w:val="right" w:leader="dot" w:pos="3881"/>
        </w:tabs>
      </w:pPr>
      <w:r w:rsidRPr="00721A18">
        <w:t>Computerprogramm  29</w:t>
      </w:r>
    </w:p>
    <w:p w14:paraId="4AEB0C8F" w14:textId="77777777" w:rsidR="00824316" w:rsidRPr="00721A18" w:rsidRDefault="00824316">
      <w:pPr>
        <w:pStyle w:val="Index1"/>
        <w:tabs>
          <w:tab w:val="right" w:leader="dot" w:pos="3881"/>
        </w:tabs>
      </w:pPr>
      <w:r w:rsidRPr="00721A18">
        <w:t>Datei-Info  39</w:t>
      </w:r>
    </w:p>
    <w:p w14:paraId="4AEB0C90" w14:textId="77777777" w:rsidR="00824316" w:rsidRPr="00721A18" w:rsidRDefault="00824316">
      <w:pPr>
        <w:pStyle w:val="Index1"/>
        <w:tabs>
          <w:tab w:val="right" w:leader="dot" w:pos="3881"/>
        </w:tabs>
      </w:pPr>
      <w:r w:rsidRPr="00721A18">
        <w:t>Dokumentvorlage  13, 44</w:t>
      </w:r>
    </w:p>
    <w:p w14:paraId="4AEB0C91" w14:textId="77777777" w:rsidR="00824316" w:rsidRPr="00721A18" w:rsidRDefault="00824316">
      <w:pPr>
        <w:pStyle w:val="Index1"/>
        <w:tabs>
          <w:tab w:val="right" w:leader="dot" w:pos="3881"/>
        </w:tabs>
      </w:pPr>
      <w:r w:rsidRPr="00721A18">
        <w:t>Ebenen  31</w:t>
      </w:r>
    </w:p>
    <w:p w14:paraId="4AEB0C92" w14:textId="77777777" w:rsidR="00824316" w:rsidRPr="00721A18" w:rsidRDefault="00824316">
      <w:pPr>
        <w:pStyle w:val="Index1"/>
        <w:tabs>
          <w:tab w:val="right" w:leader="dot" w:pos="3881"/>
        </w:tabs>
      </w:pPr>
      <w:r w:rsidRPr="00721A18">
        <w:t>Eidesstattliche Versicherung  18</w:t>
      </w:r>
    </w:p>
    <w:p w14:paraId="4AEB0C93" w14:textId="77777777" w:rsidR="00824316" w:rsidRPr="00721A18" w:rsidRDefault="00824316">
      <w:pPr>
        <w:pStyle w:val="Index1"/>
        <w:tabs>
          <w:tab w:val="right" w:leader="dot" w:pos="3881"/>
        </w:tabs>
      </w:pPr>
      <w:r w:rsidRPr="00721A18">
        <w:t>Einrückungen  30</w:t>
      </w:r>
    </w:p>
    <w:p w14:paraId="4AEB0C94" w14:textId="77777777" w:rsidR="00824316" w:rsidRPr="00721A18" w:rsidRDefault="00824316">
      <w:pPr>
        <w:pStyle w:val="Index1"/>
        <w:tabs>
          <w:tab w:val="right" w:leader="dot" w:pos="3881"/>
        </w:tabs>
      </w:pPr>
      <w:r w:rsidRPr="00721A18">
        <w:t>Fehler  37</w:t>
      </w:r>
    </w:p>
    <w:p w14:paraId="4AEB0C95" w14:textId="77777777" w:rsidR="00824316" w:rsidRPr="00721A18" w:rsidRDefault="00824316">
      <w:pPr>
        <w:pStyle w:val="Index1"/>
        <w:tabs>
          <w:tab w:val="right" w:leader="dot" w:pos="3881"/>
        </w:tabs>
      </w:pPr>
      <w:r w:rsidRPr="00721A18">
        <w:t>Fließtext  24</w:t>
      </w:r>
    </w:p>
    <w:p w14:paraId="4AEB0C96" w14:textId="77777777" w:rsidR="00824316" w:rsidRPr="00721A18" w:rsidRDefault="00824316">
      <w:pPr>
        <w:pStyle w:val="Index1"/>
        <w:tabs>
          <w:tab w:val="right" w:leader="dot" w:pos="3881"/>
        </w:tabs>
      </w:pPr>
      <w:r w:rsidRPr="00721A18">
        <w:t>Formatvorlage  14, 22, 44</w:t>
      </w:r>
    </w:p>
    <w:p w14:paraId="4AEB0C97" w14:textId="77777777" w:rsidR="00824316" w:rsidRPr="00721A18" w:rsidRDefault="00824316">
      <w:pPr>
        <w:pStyle w:val="Index1"/>
        <w:tabs>
          <w:tab w:val="right" w:leader="dot" w:pos="3881"/>
        </w:tabs>
      </w:pPr>
      <w:r w:rsidRPr="00721A18">
        <w:t>Formatvorlagen-Katalog  33</w:t>
      </w:r>
    </w:p>
    <w:p w14:paraId="4AEB0C98" w14:textId="77777777" w:rsidR="00824316" w:rsidRPr="00721A18" w:rsidRDefault="00824316">
      <w:pPr>
        <w:pStyle w:val="Index1"/>
        <w:tabs>
          <w:tab w:val="right" w:leader="dot" w:pos="3881"/>
        </w:tabs>
      </w:pPr>
      <w:r w:rsidRPr="00721A18">
        <w:t>Funktionalitäten  22</w:t>
      </w:r>
    </w:p>
    <w:p w14:paraId="4AEB0C99" w14:textId="77777777" w:rsidR="00824316" w:rsidRPr="00721A18" w:rsidRDefault="00824316">
      <w:pPr>
        <w:pStyle w:val="Index1"/>
        <w:tabs>
          <w:tab w:val="right" w:leader="dot" w:pos="3881"/>
        </w:tabs>
      </w:pPr>
      <w:r w:rsidRPr="00721A18">
        <w:t>Fußnoten  25</w:t>
      </w:r>
    </w:p>
    <w:p w14:paraId="4AEB0C9A" w14:textId="77777777" w:rsidR="00824316" w:rsidRPr="00721A18" w:rsidRDefault="00824316">
      <w:pPr>
        <w:pStyle w:val="Index1"/>
        <w:tabs>
          <w:tab w:val="right" w:leader="dot" w:pos="3881"/>
        </w:tabs>
      </w:pPr>
      <w:r w:rsidRPr="00721A18">
        <w:t>Glossar  20</w:t>
      </w:r>
    </w:p>
    <w:p w14:paraId="4AEB0C9B" w14:textId="77777777" w:rsidR="00824316" w:rsidRPr="00721A18" w:rsidRDefault="00824316">
      <w:pPr>
        <w:pStyle w:val="Index1"/>
        <w:tabs>
          <w:tab w:val="right" w:leader="dot" w:pos="3881"/>
        </w:tabs>
      </w:pPr>
      <w:r w:rsidRPr="00721A18">
        <w:t>Index  20</w:t>
      </w:r>
    </w:p>
    <w:p w14:paraId="4AEB0C9C" w14:textId="77777777" w:rsidR="00824316" w:rsidRPr="00721A18" w:rsidRDefault="00824316">
      <w:pPr>
        <w:pStyle w:val="Index1"/>
        <w:tabs>
          <w:tab w:val="right" w:leader="dot" w:pos="3881"/>
        </w:tabs>
      </w:pPr>
      <w:r w:rsidRPr="00721A18">
        <w:t>Inhalt der Arbeit  19</w:t>
      </w:r>
    </w:p>
    <w:p w14:paraId="4AEB0C9D" w14:textId="77777777" w:rsidR="00824316" w:rsidRPr="00721A18" w:rsidRDefault="00824316">
      <w:pPr>
        <w:pStyle w:val="Index1"/>
        <w:tabs>
          <w:tab w:val="right" w:leader="dot" w:pos="3881"/>
        </w:tabs>
      </w:pPr>
      <w:r w:rsidRPr="00721A18">
        <w:t>Inhaltsverzeichnis  18</w:t>
      </w:r>
    </w:p>
    <w:p w14:paraId="4AEB0C9E" w14:textId="77777777" w:rsidR="00824316" w:rsidRPr="00721A18" w:rsidRDefault="00824316">
      <w:pPr>
        <w:pStyle w:val="Index1"/>
        <w:tabs>
          <w:tab w:val="right" w:leader="dot" w:pos="3881"/>
        </w:tabs>
      </w:pPr>
      <w:r w:rsidRPr="00721A18">
        <w:t>Keywords  18</w:t>
      </w:r>
    </w:p>
    <w:p w14:paraId="4AEB0C9F" w14:textId="77777777" w:rsidR="00824316" w:rsidRPr="00721A18" w:rsidRDefault="00824316">
      <w:pPr>
        <w:pStyle w:val="Index1"/>
        <w:tabs>
          <w:tab w:val="right" w:leader="dot" w:pos="3881"/>
        </w:tabs>
      </w:pPr>
      <w:r w:rsidRPr="00721A18">
        <w:t>Kopfzeile  23</w:t>
      </w:r>
    </w:p>
    <w:p w14:paraId="4AEB0CA0" w14:textId="77777777" w:rsidR="00824316" w:rsidRPr="00721A18" w:rsidRDefault="00824316">
      <w:pPr>
        <w:pStyle w:val="Index1"/>
        <w:tabs>
          <w:tab w:val="right" w:leader="dot" w:pos="3881"/>
        </w:tabs>
      </w:pPr>
      <w:r w:rsidRPr="00721A18">
        <w:t>Kurzfassung  18</w:t>
      </w:r>
    </w:p>
    <w:p w14:paraId="4AEB0CA1" w14:textId="77777777" w:rsidR="00824316" w:rsidRPr="00721A18" w:rsidRDefault="00824316">
      <w:pPr>
        <w:pStyle w:val="Index1"/>
        <w:tabs>
          <w:tab w:val="right" w:leader="dot" w:pos="3881"/>
        </w:tabs>
      </w:pPr>
      <w:r w:rsidRPr="00721A18">
        <w:t>Leerzeichen  39</w:t>
      </w:r>
    </w:p>
    <w:p w14:paraId="4AEB0CA2" w14:textId="77777777" w:rsidR="00824316" w:rsidRPr="00721A18" w:rsidRDefault="00824316">
      <w:pPr>
        <w:pStyle w:val="Index1"/>
        <w:tabs>
          <w:tab w:val="right" w:leader="dot" w:pos="3881"/>
        </w:tabs>
      </w:pPr>
      <w:r w:rsidRPr="00721A18">
        <w:t>Literaturverzeichnis  33</w:t>
      </w:r>
    </w:p>
    <w:p w14:paraId="4AEB0CA3" w14:textId="77777777" w:rsidR="00824316" w:rsidRPr="00721A18" w:rsidRDefault="00824316">
      <w:pPr>
        <w:pStyle w:val="Index1"/>
        <w:tabs>
          <w:tab w:val="right" w:leader="dot" w:pos="3881"/>
        </w:tabs>
      </w:pPr>
      <w:r w:rsidRPr="00721A18">
        <w:t>Muster  14, 16</w:t>
      </w:r>
    </w:p>
    <w:p w14:paraId="4AEB0CA4" w14:textId="77777777" w:rsidR="00824316" w:rsidRPr="00721A18" w:rsidRDefault="00824316">
      <w:pPr>
        <w:pStyle w:val="Index1"/>
        <w:tabs>
          <w:tab w:val="right" w:leader="dot" w:pos="3881"/>
        </w:tabs>
      </w:pPr>
      <w:r w:rsidRPr="00721A18">
        <w:t>nicht druckbare Zeichen  20, 36</w:t>
      </w:r>
    </w:p>
    <w:p w14:paraId="4AEB0CA5" w14:textId="77777777" w:rsidR="00824316" w:rsidRPr="00721A18" w:rsidRDefault="00824316">
      <w:pPr>
        <w:pStyle w:val="Index1"/>
        <w:tabs>
          <w:tab w:val="right" w:leader="dot" w:pos="3881"/>
        </w:tabs>
      </w:pPr>
      <w:r w:rsidRPr="00721A18">
        <w:t>Nummerierungen  30</w:t>
      </w:r>
    </w:p>
    <w:p w14:paraId="4AEB0CA6" w14:textId="77777777" w:rsidR="00824316" w:rsidRPr="00721A18" w:rsidRDefault="00824316">
      <w:pPr>
        <w:pStyle w:val="Index1"/>
        <w:tabs>
          <w:tab w:val="right" w:leader="dot" w:pos="3881"/>
        </w:tabs>
      </w:pPr>
      <w:r w:rsidRPr="00721A18">
        <w:t>Qualitätssicherung  12</w:t>
      </w:r>
    </w:p>
    <w:p w14:paraId="4AEB0CA7" w14:textId="77777777" w:rsidR="00824316" w:rsidRPr="00721A18" w:rsidRDefault="00824316">
      <w:pPr>
        <w:pStyle w:val="Index1"/>
        <w:tabs>
          <w:tab w:val="right" w:leader="dot" w:pos="3881"/>
        </w:tabs>
      </w:pPr>
      <w:r w:rsidRPr="00721A18">
        <w:t>Quellenangabe  29</w:t>
      </w:r>
    </w:p>
    <w:p w14:paraId="4AEB0CA8" w14:textId="77777777" w:rsidR="00824316" w:rsidRPr="00721A18" w:rsidRDefault="00824316">
      <w:pPr>
        <w:pStyle w:val="Index1"/>
        <w:tabs>
          <w:tab w:val="right" w:leader="dot" w:pos="3881"/>
        </w:tabs>
      </w:pPr>
      <w:r w:rsidRPr="00721A18">
        <w:t>Rechtschreibprüfung  25</w:t>
      </w:r>
    </w:p>
    <w:p w14:paraId="4AEB0CA9" w14:textId="77777777" w:rsidR="00824316" w:rsidRPr="00721A18" w:rsidRDefault="00824316">
      <w:pPr>
        <w:pStyle w:val="Index1"/>
        <w:tabs>
          <w:tab w:val="right" w:leader="dot" w:pos="3881"/>
        </w:tabs>
      </w:pPr>
      <w:r w:rsidRPr="00721A18">
        <w:t>Rechtschreibung  16, 35, 39</w:t>
      </w:r>
    </w:p>
    <w:p w14:paraId="4AEB0CAA" w14:textId="77777777" w:rsidR="00824316" w:rsidRPr="00721A18" w:rsidRDefault="00824316">
      <w:pPr>
        <w:pStyle w:val="Index1"/>
        <w:tabs>
          <w:tab w:val="right" w:leader="dot" w:pos="3881"/>
        </w:tabs>
      </w:pPr>
      <w:r w:rsidRPr="00721A18">
        <w:t>Schlagwörter  18</w:t>
      </w:r>
    </w:p>
    <w:p w14:paraId="4AEB0CAB" w14:textId="77777777" w:rsidR="00824316" w:rsidRPr="00721A18" w:rsidRDefault="00824316">
      <w:pPr>
        <w:pStyle w:val="Index1"/>
        <w:tabs>
          <w:tab w:val="right" w:leader="dot" w:pos="3881"/>
        </w:tabs>
      </w:pPr>
      <w:r w:rsidRPr="00721A18">
        <w:t>Schnellspeicheroption  38</w:t>
      </w:r>
    </w:p>
    <w:p w14:paraId="4AEB0CAC" w14:textId="77777777" w:rsidR="00824316" w:rsidRPr="00721A18" w:rsidRDefault="00824316">
      <w:pPr>
        <w:pStyle w:val="Index1"/>
        <w:tabs>
          <w:tab w:val="right" w:leader="dot" w:pos="3881"/>
        </w:tabs>
      </w:pPr>
      <w:r w:rsidRPr="00721A18">
        <w:t>Schriftart  24</w:t>
      </w:r>
    </w:p>
    <w:p w14:paraId="4AEB0CAD" w14:textId="77777777" w:rsidR="00824316" w:rsidRPr="00721A18" w:rsidRDefault="00824316">
      <w:pPr>
        <w:pStyle w:val="Index1"/>
        <w:tabs>
          <w:tab w:val="right" w:leader="dot" w:pos="3881"/>
        </w:tabs>
      </w:pPr>
      <w:r w:rsidRPr="00721A18">
        <w:t>Seiteneinrichtung  23</w:t>
      </w:r>
    </w:p>
    <w:p w14:paraId="4AEB0CAE" w14:textId="77777777" w:rsidR="00824316" w:rsidRPr="00721A18" w:rsidRDefault="00824316">
      <w:pPr>
        <w:pStyle w:val="Index1"/>
        <w:tabs>
          <w:tab w:val="right" w:leader="dot" w:pos="3881"/>
        </w:tabs>
      </w:pPr>
      <w:r w:rsidRPr="00721A18">
        <w:t>Serifenschrift  24</w:t>
      </w:r>
    </w:p>
    <w:p w14:paraId="4AEB0CAF" w14:textId="77777777" w:rsidR="00824316" w:rsidRPr="00721A18" w:rsidRDefault="00824316">
      <w:pPr>
        <w:pStyle w:val="Index1"/>
        <w:tabs>
          <w:tab w:val="right" w:leader="dot" w:pos="3881"/>
        </w:tabs>
      </w:pPr>
      <w:r w:rsidRPr="00721A18">
        <w:t>Sicherungen  37</w:t>
      </w:r>
    </w:p>
    <w:p w14:paraId="4AEB0CB0" w14:textId="77777777" w:rsidR="00824316" w:rsidRPr="00721A18" w:rsidRDefault="00824316">
      <w:pPr>
        <w:pStyle w:val="Index1"/>
        <w:tabs>
          <w:tab w:val="right" w:leader="dot" w:pos="3881"/>
        </w:tabs>
      </w:pPr>
      <w:r w:rsidRPr="00721A18">
        <w:t>Sichtbarkeit  36</w:t>
      </w:r>
    </w:p>
    <w:p w14:paraId="4AEB0CB1" w14:textId="77777777" w:rsidR="00824316" w:rsidRPr="00721A18" w:rsidRDefault="00824316">
      <w:pPr>
        <w:pStyle w:val="Index1"/>
        <w:tabs>
          <w:tab w:val="right" w:leader="dot" w:pos="3881"/>
        </w:tabs>
      </w:pPr>
      <w:r w:rsidRPr="00721A18">
        <w:t>Silbentrennung  25, 36, 39</w:t>
      </w:r>
    </w:p>
    <w:p w14:paraId="4AEB0CB2" w14:textId="77777777" w:rsidR="00824316" w:rsidRPr="00721A18" w:rsidRDefault="00824316">
      <w:pPr>
        <w:pStyle w:val="Index1"/>
        <w:tabs>
          <w:tab w:val="right" w:leader="dot" w:pos="3881"/>
        </w:tabs>
      </w:pPr>
      <w:r w:rsidRPr="00721A18">
        <w:t>Speichern  37</w:t>
      </w:r>
    </w:p>
    <w:p w14:paraId="4AEB0CB3" w14:textId="77777777" w:rsidR="00824316" w:rsidRPr="00721A18" w:rsidRDefault="00824316">
      <w:pPr>
        <w:pStyle w:val="Index1"/>
        <w:tabs>
          <w:tab w:val="right" w:leader="dot" w:pos="3881"/>
        </w:tabs>
      </w:pPr>
      <w:r w:rsidRPr="00721A18">
        <w:t>Standard (Formatvorlage)  24</w:t>
      </w:r>
    </w:p>
    <w:p w14:paraId="4AEB0CB4" w14:textId="77777777" w:rsidR="00824316" w:rsidRPr="00721A18" w:rsidRDefault="00824316">
      <w:pPr>
        <w:pStyle w:val="Index1"/>
        <w:tabs>
          <w:tab w:val="right" w:leader="dot" w:pos="3881"/>
        </w:tabs>
      </w:pPr>
      <w:r w:rsidRPr="00721A18">
        <w:t>Stichwortverzeichnis  20</w:t>
      </w:r>
    </w:p>
    <w:p w14:paraId="4AEB0CB5" w14:textId="77777777" w:rsidR="00824316" w:rsidRPr="00721A18" w:rsidRDefault="00824316">
      <w:pPr>
        <w:pStyle w:val="Index1"/>
        <w:tabs>
          <w:tab w:val="right" w:leader="dot" w:pos="3881"/>
        </w:tabs>
      </w:pPr>
      <w:r w:rsidRPr="00721A18">
        <w:t>Tabellen  27</w:t>
      </w:r>
    </w:p>
    <w:p w14:paraId="4AEB0CB6" w14:textId="77777777" w:rsidR="00824316" w:rsidRPr="00721A18" w:rsidRDefault="00824316">
      <w:pPr>
        <w:pStyle w:val="Index1"/>
        <w:tabs>
          <w:tab w:val="right" w:leader="dot" w:pos="3881"/>
        </w:tabs>
      </w:pPr>
      <w:r w:rsidRPr="00721A18">
        <w:t>Tabellenüberschrift  28</w:t>
      </w:r>
    </w:p>
    <w:p w14:paraId="4AEB0CB7" w14:textId="77777777" w:rsidR="00824316" w:rsidRPr="00721A18" w:rsidRDefault="00824316">
      <w:pPr>
        <w:pStyle w:val="Index1"/>
        <w:tabs>
          <w:tab w:val="right" w:leader="dot" w:pos="3881"/>
        </w:tabs>
      </w:pPr>
      <w:r w:rsidRPr="00721A18">
        <w:t>Tabellenverzeichnis  18</w:t>
      </w:r>
    </w:p>
    <w:p w14:paraId="4AEB0CB8" w14:textId="77777777" w:rsidR="00824316" w:rsidRPr="00721A18" w:rsidRDefault="00824316">
      <w:pPr>
        <w:pStyle w:val="Index1"/>
        <w:tabs>
          <w:tab w:val="right" w:leader="dot" w:pos="3881"/>
        </w:tabs>
      </w:pPr>
      <w:r w:rsidRPr="00721A18">
        <w:t>Titelblatt  17</w:t>
      </w:r>
    </w:p>
    <w:p w14:paraId="4AEB0CB9" w14:textId="77777777" w:rsidR="00824316" w:rsidRPr="00721A18" w:rsidRDefault="00824316">
      <w:pPr>
        <w:pStyle w:val="Index1"/>
        <w:tabs>
          <w:tab w:val="right" w:leader="dot" w:pos="3881"/>
        </w:tabs>
      </w:pPr>
      <w:r w:rsidRPr="00721A18">
        <w:t>Trennstriche  36</w:t>
      </w:r>
    </w:p>
    <w:p w14:paraId="4AEB0CBA" w14:textId="77777777" w:rsidR="00824316" w:rsidRPr="00721A18" w:rsidRDefault="00824316">
      <w:pPr>
        <w:pStyle w:val="Index1"/>
        <w:tabs>
          <w:tab w:val="right" w:leader="dot" w:pos="3881"/>
        </w:tabs>
      </w:pPr>
      <w:r w:rsidRPr="00721A18">
        <w:t>Überschriften  31</w:t>
      </w:r>
    </w:p>
    <w:p w14:paraId="4AEB0CBB" w14:textId="77777777" w:rsidR="00824316" w:rsidRPr="00721A18" w:rsidRDefault="00824316">
      <w:pPr>
        <w:pStyle w:val="Index1"/>
        <w:tabs>
          <w:tab w:val="right" w:leader="dot" w:pos="3881"/>
        </w:tabs>
      </w:pPr>
      <w:r w:rsidRPr="00721A18">
        <w:t>Untertitel  17</w:t>
      </w:r>
    </w:p>
    <w:p w14:paraId="4AEB0CBC" w14:textId="77777777" w:rsidR="00824316" w:rsidRPr="00721A18" w:rsidRDefault="00824316">
      <w:pPr>
        <w:pStyle w:val="Index1"/>
        <w:tabs>
          <w:tab w:val="right" w:leader="dot" w:pos="3881"/>
        </w:tabs>
      </w:pPr>
      <w:r w:rsidRPr="00721A18">
        <w:t>Vorgaben  13</w:t>
      </w:r>
    </w:p>
    <w:p w14:paraId="4AEB0CBD" w14:textId="77777777" w:rsidR="00824316" w:rsidRPr="00721A18" w:rsidRDefault="00824316">
      <w:pPr>
        <w:pStyle w:val="Index1"/>
        <w:tabs>
          <w:tab w:val="right" w:leader="dot" w:pos="3881"/>
        </w:tabs>
      </w:pPr>
      <w:r w:rsidRPr="00721A18">
        <w:t>Vorwort  19</w:t>
      </w:r>
    </w:p>
    <w:p w14:paraId="4AEB0CBE" w14:textId="77777777" w:rsidR="00824316" w:rsidRPr="00721A18" w:rsidRDefault="00824316">
      <w:pPr>
        <w:pStyle w:val="Index1"/>
        <w:tabs>
          <w:tab w:val="right" w:leader="dot" w:pos="3881"/>
        </w:tabs>
      </w:pPr>
      <w:r w:rsidRPr="00721A18">
        <w:t>Word-Dokument  14</w:t>
      </w:r>
    </w:p>
    <w:p w14:paraId="4AEB0CBF" w14:textId="77777777" w:rsidR="00824316" w:rsidRPr="00721A18" w:rsidRDefault="00824316">
      <w:pPr>
        <w:pStyle w:val="Index1"/>
        <w:tabs>
          <w:tab w:val="right" w:leader="dot" w:pos="3881"/>
        </w:tabs>
      </w:pPr>
      <w:r w:rsidRPr="00721A18">
        <w:t>Word-Dokumentvorlage  14, 33</w:t>
      </w:r>
    </w:p>
    <w:p w14:paraId="4AEB0CC0" w14:textId="77777777" w:rsidR="00824316" w:rsidRPr="00721A18" w:rsidRDefault="00824316">
      <w:pPr>
        <w:pStyle w:val="Index1"/>
        <w:tabs>
          <w:tab w:val="right" w:leader="dot" w:pos="3881"/>
        </w:tabs>
      </w:pPr>
      <w:r w:rsidRPr="00721A18">
        <w:t>Zitat  28</w:t>
      </w:r>
    </w:p>
    <w:p w14:paraId="4AEB0CC1" w14:textId="77777777" w:rsidR="00824316" w:rsidRPr="00721A18" w:rsidRDefault="00824316">
      <w:pPr>
        <w:rPr>
          <w:noProof/>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r w:rsidRPr="00721A18">
        <w:fldChar w:fldCharType="end"/>
      </w:r>
    </w:p>
    <w:sdt>
      <w:sdtPr>
        <w:tag w:val="CitaviBibliography"/>
        <w:id w:val="-1045905485"/>
        <w:placeholder>
          <w:docPart w:val="DefaultPlaceholder_-1854013440"/>
        </w:placeholder>
      </w:sdtPr>
      <w:sdtEndPr/>
      <w:sdtContent>
        <w:p w14:paraId="3F865637" w14:textId="77777777" w:rsidR="00DF300A" w:rsidRDefault="00B32AE3" w:rsidP="00DF300A">
          <w:pPr>
            <w:pStyle w:val="CitaviBibliographyHeading"/>
          </w:pPr>
          <w:r>
            <w:fldChar w:fldCharType="begin"/>
          </w:r>
          <w:r>
            <w:instrText>ADDIN CitaviBibliography</w:instrText>
          </w:r>
          <w:r>
            <w:fldChar w:fldCharType="separate"/>
          </w:r>
          <w:r w:rsidR="00DF300A">
            <w:t>References</w:t>
          </w:r>
        </w:p>
        <w:p w14:paraId="76FEBEE3" w14:textId="77777777" w:rsidR="00DF300A" w:rsidRDefault="00DF300A" w:rsidP="00DF300A">
          <w:pPr>
            <w:pStyle w:val="CitaviBibliographyEntry"/>
          </w:pPr>
          <w:bookmarkStart w:id="34" w:name="_CTVL001bf7be05068d34d3d83f8ebfe6e564de7"/>
          <w:r>
            <w:t>Aggarwal, C. C. (2016).</w:t>
          </w:r>
          <w:bookmarkEnd w:id="34"/>
          <w:r>
            <w:t xml:space="preserve"> </w:t>
          </w:r>
          <w:r w:rsidRPr="00DF300A">
            <w:rPr>
              <w:i/>
            </w:rPr>
            <w:t>Recommender Systems: The Textbook</w:t>
          </w:r>
          <w:r w:rsidRPr="00DF300A">
            <w:t xml:space="preserve">. Cham: Springer International Publishing. </w:t>
          </w:r>
        </w:p>
        <w:p w14:paraId="58C76591" w14:textId="77777777" w:rsidR="00DF300A" w:rsidRDefault="00DF300A" w:rsidP="00DF300A">
          <w:pPr>
            <w:pStyle w:val="CitaviBibliographyEntry"/>
          </w:pPr>
          <w:bookmarkStart w:id="35" w:name="_CTVL001ef9eb371e62945e8834e93cbf9af643e"/>
          <w:r>
            <w:t>Algorithmia.</w:t>
          </w:r>
          <w:bookmarkEnd w:id="35"/>
          <w:r>
            <w:t xml:space="preserve"> </w:t>
          </w:r>
          <w:r w:rsidRPr="00DF300A">
            <w:rPr>
              <w:i/>
            </w:rPr>
            <w:t>2020 state of enterprise machine learning</w:t>
          </w:r>
          <w:r w:rsidRPr="00DF300A">
            <w:t xml:space="preserve">. Retrieved from https://info.algorithmia.com/hubfs/2019/Whitepapers/The-State-of-Enterprise-ML-2020/Algorithmia_2020_State_of_Enterprise_ML.pdf </w:t>
          </w:r>
        </w:p>
        <w:p w14:paraId="3555D052" w14:textId="77777777" w:rsidR="00DF300A" w:rsidRDefault="00DF300A" w:rsidP="00DF300A">
          <w:pPr>
            <w:pStyle w:val="CitaviBibliographyEntry"/>
          </w:pPr>
          <w:bookmarkStart w:id="36" w:name="_CTVL001fd07bc3413044e978717eaf0067c54c7"/>
          <w:r>
            <w:t>Alyari, F., &amp; Jafari Navimipour, N. (2018). Recommender systems.</w:t>
          </w:r>
          <w:bookmarkEnd w:id="36"/>
          <w:r>
            <w:t xml:space="preserve"> </w:t>
          </w:r>
          <w:r w:rsidRPr="00DF300A">
            <w:rPr>
              <w:i/>
            </w:rPr>
            <w:t>Kybernetes</w:t>
          </w:r>
          <w:r w:rsidRPr="00DF300A">
            <w:t xml:space="preserve">, </w:t>
          </w:r>
          <w:r w:rsidRPr="00DF300A">
            <w:rPr>
              <w:i/>
            </w:rPr>
            <w:t>47</w:t>
          </w:r>
          <w:r w:rsidRPr="00DF300A">
            <w:t>(5), 985–1017. https://doi.org/10.1108/K-06-2017-0196</w:t>
          </w:r>
        </w:p>
        <w:p w14:paraId="0531C81C" w14:textId="77777777" w:rsidR="00DF300A" w:rsidRDefault="00DF300A" w:rsidP="00DF300A">
          <w:pPr>
            <w:pStyle w:val="CitaviBibliographyEntry"/>
          </w:pPr>
          <w:bookmarkStart w:id="37" w:name="_CTVL001b684d2f5565d4f0aaf008928c14fa66d"/>
          <w:r>
            <w:t>Baker, T. (2019).</w:t>
          </w:r>
          <w:bookmarkEnd w:id="37"/>
          <w:r>
            <w:t xml:space="preserve"> </w:t>
          </w:r>
          <w:r w:rsidRPr="00DF300A">
            <w:rPr>
              <w:i/>
            </w:rPr>
            <w:t>Smarter Humans. Smarter Machines.</w:t>
          </w:r>
          <w:r w:rsidRPr="00DF300A">
            <w:t xml:space="preserve"> Retrieved from Refinitiv website: https://www.refinitiv.com/en/resources/special-report/refinitiv-2019-artificial-intelligence-machine-learning-global-study </w:t>
          </w:r>
        </w:p>
        <w:p w14:paraId="48E926BB" w14:textId="77777777" w:rsidR="00DF300A" w:rsidRDefault="00DF300A" w:rsidP="00DF300A">
          <w:pPr>
            <w:pStyle w:val="CitaviBibliographyEntry"/>
          </w:pPr>
          <w:bookmarkStart w:id="38"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38"/>
          <w:r>
            <w:t xml:space="preserve"> </w:t>
          </w:r>
          <w:r w:rsidRPr="00DF300A">
            <w:rPr>
              <w:i/>
            </w:rPr>
            <w:t xml:space="preserve">Proceedings of the 23rd ACM SIGKDD International Conference on Knowledge Discovery and Data Mining </w:t>
          </w:r>
          <w:r w:rsidRPr="00DF300A">
            <w:t>(pp. 1387–1395). New York, NY, USA: ACM. https://doi.org/10.1145/3097983.3098021</w:t>
          </w:r>
        </w:p>
        <w:p w14:paraId="63C02420" w14:textId="77777777" w:rsidR="00DF300A" w:rsidRDefault="00DF300A" w:rsidP="00DF300A">
          <w:pPr>
            <w:pStyle w:val="CitaviBibliographyEntry"/>
          </w:pPr>
          <w:bookmarkStart w:id="39" w:name="_CTVL001b47bf1972e3f414bbc935ff06fc7caec"/>
          <w:r>
            <w:t>Bennett, J., Lanning, S., &amp; others (2007). The netflix prize. In</w:t>
          </w:r>
          <w:bookmarkEnd w:id="39"/>
          <w:r>
            <w:t xml:space="preserve"> </w:t>
          </w:r>
          <w:r w:rsidRPr="00DF300A">
            <w:rPr>
              <w:i/>
            </w:rPr>
            <w:t xml:space="preserve">Proceedings of KDD cup and workshop. </w:t>
          </w:r>
          <w:r w:rsidRPr="00DF300A">
            <w:t>Symposium conducted at the meeting of Citeseer.</w:t>
          </w:r>
        </w:p>
        <w:p w14:paraId="400FAE89" w14:textId="77777777" w:rsidR="00DF300A" w:rsidRDefault="00DF300A" w:rsidP="00DF300A">
          <w:pPr>
            <w:pStyle w:val="CitaviBibliographyEntry"/>
          </w:pPr>
          <w:bookmarkStart w:id="40" w:name="_CTVL001c1e2e2b70b224eeea8b4f4e4a16d5d0e"/>
          <w:r>
            <w:t>Blondel, M., Fujino, A., Ueda, N., &amp; Ishihata, M. (2016, July 25).</w:t>
          </w:r>
          <w:bookmarkEnd w:id="40"/>
          <w:r>
            <w:t xml:space="preserve"> </w:t>
          </w:r>
          <w:r w:rsidRPr="00DF300A">
            <w:rPr>
              <w:i/>
            </w:rPr>
            <w:t>Higher-Order Factorization Machines</w:t>
          </w:r>
          <w:r w:rsidRPr="00DF300A">
            <w:t xml:space="preserve">. Retrieved from http://arxiv.org/pdf/1607.07195v2 </w:t>
          </w:r>
        </w:p>
        <w:p w14:paraId="6B07A078" w14:textId="77777777" w:rsidR="00DF300A" w:rsidRDefault="00DF300A" w:rsidP="00DF300A">
          <w:pPr>
            <w:pStyle w:val="CitaviBibliographyEntry"/>
          </w:pPr>
          <w:bookmarkStart w:id="41" w:name="_CTVL001a9002594473d43069e6dda4150413420"/>
          <w:r>
            <w:t>Blondel, M., Ishihata, M., Fujino, A., &amp; Ueda, N. (2016, July 29).</w:t>
          </w:r>
          <w:bookmarkEnd w:id="41"/>
          <w:r>
            <w:t xml:space="preserve"> </w:t>
          </w:r>
          <w:r w:rsidRPr="00DF300A">
            <w:rPr>
              <w:i/>
            </w:rPr>
            <w:t>Polynomial Networks and Factorization Machines: New Insights and Efficient Training Algorithms</w:t>
          </w:r>
          <w:r w:rsidRPr="00DF300A">
            <w:t xml:space="preserve">. Retrieved from http://arxiv.org/pdf/1607.08810v1 </w:t>
          </w:r>
        </w:p>
        <w:p w14:paraId="5BFD893B" w14:textId="77777777" w:rsidR="00DF300A" w:rsidRDefault="00DF300A" w:rsidP="00DF300A">
          <w:pPr>
            <w:pStyle w:val="CitaviBibliographyEntry"/>
          </w:pPr>
          <w:bookmarkStart w:id="42" w:name="_CTVL001fbc9ffd86716462b83884eb5f60782e7"/>
          <w:r>
            <w:t>Cai, L., &amp; Zhu, Y. (2015). The Challenges of Data Quality and Data Quality Assessment in the Big Data Era.</w:t>
          </w:r>
          <w:bookmarkEnd w:id="42"/>
          <w:r>
            <w:t xml:space="preserve"> </w:t>
          </w:r>
          <w:r w:rsidRPr="00DF300A">
            <w:rPr>
              <w:i/>
            </w:rPr>
            <w:t>Data Science Journal</w:t>
          </w:r>
          <w:r w:rsidRPr="00DF300A">
            <w:t xml:space="preserve">, </w:t>
          </w:r>
          <w:r w:rsidRPr="00DF300A">
            <w:rPr>
              <w:i/>
            </w:rPr>
            <w:t>14</w:t>
          </w:r>
          <w:r w:rsidRPr="00DF300A">
            <w:t>(0), 2. https://doi.org/10.5334/dsj-2015-002</w:t>
          </w:r>
        </w:p>
        <w:p w14:paraId="1E10B017" w14:textId="77777777" w:rsidR="00DF300A" w:rsidRDefault="00DF300A" w:rsidP="00DF300A">
          <w:pPr>
            <w:pStyle w:val="CitaviBibliographyEntry"/>
          </w:pPr>
          <w:bookmarkStart w:id="43" w:name="_CTVL0012e1b3234f86f45b88caca3262c856813"/>
          <w:r>
            <w:t>Charniak, E. (2019).</w:t>
          </w:r>
          <w:bookmarkEnd w:id="43"/>
          <w:r>
            <w:t xml:space="preserve"> </w:t>
          </w:r>
          <w:r w:rsidRPr="00DF300A">
            <w:rPr>
              <w:i/>
            </w:rPr>
            <w:t>Introduction to Deep Learning</w:t>
          </w:r>
          <w:r w:rsidRPr="00DF300A">
            <w:t xml:space="preserve">. The MIT Press. </w:t>
          </w:r>
        </w:p>
        <w:p w14:paraId="6B00AB46" w14:textId="77777777" w:rsidR="00DF300A" w:rsidRDefault="00DF300A" w:rsidP="00DF300A">
          <w:pPr>
            <w:pStyle w:val="CitaviBibliographyEntry"/>
          </w:pPr>
          <w:bookmarkStart w:id="44" w:name="_CTVL0019744b604bd6f4aab8cfb22955c063b01"/>
          <w:r>
            <w:t>Choy, G., Khalilzadeh, O., Michalski, M., Do, S., Samir, A. E., Pianykh, O. S., . . . Dreyer, K. J. (2018). Current Applications and Future Impact of Machine Learning in Radiology.</w:t>
          </w:r>
          <w:bookmarkEnd w:id="44"/>
          <w:r>
            <w:t xml:space="preserve"> </w:t>
          </w:r>
          <w:r w:rsidRPr="00DF300A">
            <w:rPr>
              <w:i/>
            </w:rPr>
            <w:t>Radiology</w:t>
          </w:r>
          <w:r w:rsidRPr="00DF300A">
            <w:t xml:space="preserve">, </w:t>
          </w:r>
          <w:r w:rsidRPr="00DF300A">
            <w:rPr>
              <w:i/>
            </w:rPr>
            <w:t>288</w:t>
          </w:r>
          <w:r w:rsidRPr="00DF300A">
            <w:t>(2), 318–328. https://doi.org/10.1148/radiol.2018171820</w:t>
          </w:r>
        </w:p>
        <w:p w14:paraId="64555F1A" w14:textId="77777777" w:rsidR="00DF300A" w:rsidRDefault="00DF300A" w:rsidP="00DF300A">
          <w:pPr>
            <w:pStyle w:val="CitaviBibliographyEntry"/>
          </w:pPr>
          <w:bookmarkStart w:id="45" w:name="_CTVL00197902646bc564eaaa19ebaba329abb2e"/>
          <w:r>
            <w:t>Chui, M., Hall, B., Singla, A., &amp; Sukharevsky, A. (2021, December 8).</w:t>
          </w:r>
          <w:bookmarkEnd w:id="45"/>
          <w:r>
            <w:t xml:space="preserve"> </w:t>
          </w:r>
          <w:r w:rsidRPr="00DF300A">
            <w:rPr>
              <w:i/>
            </w:rPr>
            <w:t>The state of AI in 2021</w:t>
          </w:r>
          <w:r w:rsidRPr="00DF300A">
            <w:t xml:space="preserve">. Retrieved from McKinsey website: https://www.mckinsey.com/business-functions/quantumblack/our-insights/global-survey-the-state-of-ai-in-2021 </w:t>
          </w:r>
        </w:p>
        <w:p w14:paraId="2D8B3DB5" w14:textId="77777777" w:rsidR="00DF300A" w:rsidRDefault="00DF300A" w:rsidP="00DF300A">
          <w:pPr>
            <w:pStyle w:val="CitaviBibliographyEntry"/>
          </w:pPr>
          <w:bookmarkStart w:id="46" w:name="_CTVL00149778e4f4dd14bdcaf583e52ef68d592"/>
          <w:r>
            <w:t>Columbus, L. (2017, July 9). McKinsey's State Of Machine Learning And AI, 2017.</w:t>
          </w:r>
          <w:bookmarkEnd w:id="46"/>
          <w:r>
            <w:t xml:space="preserve"> </w:t>
          </w:r>
          <w:r w:rsidRPr="00DF300A">
            <w:rPr>
              <w:i/>
            </w:rPr>
            <w:t>Forbes</w:t>
          </w:r>
          <w:r w:rsidRPr="00DF300A">
            <w:t>. Retrieved from https://www.forbes.com/sites/louiscolumbus/2017/07/09/mckinseys-state-of-machine-learning-and-ai-2017/?sh=63414b1b75b6</w:t>
          </w:r>
        </w:p>
        <w:p w14:paraId="6C3182CE" w14:textId="77777777" w:rsidR="00DF300A" w:rsidRDefault="00DF300A" w:rsidP="00DF300A">
          <w:pPr>
            <w:pStyle w:val="CitaviBibliographyEntry"/>
          </w:pPr>
          <w:bookmarkStart w:id="47" w:name="_CTVL001c55ccbf27da94b1286e464e0afcaef5b"/>
          <w:r>
            <w:lastRenderedPageBreak/>
            <w:t>Covington, P., Adams, J., &amp; Sargin, E. (2016). Deep Neural Networks for YouTube Recommendations. In S. Sen, W. Geyer, J. Freyne, &amp; P. Castells (Eds.),</w:t>
          </w:r>
          <w:bookmarkEnd w:id="47"/>
          <w:r>
            <w:t xml:space="preserve"> </w:t>
          </w:r>
          <w:r w:rsidRPr="00DF300A">
            <w:rPr>
              <w:i/>
            </w:rPr>
            <w:t xml:space="preserve">Proceedings of the 10th ACM Conference on Recommender Systems </w:t>
          </w:r>
          <w:r w:rsidRPr="00DF300A">
            <w:t>(pp. 191–198). New York, NY, USA: ACM. https://doi.org/10.1145/2959100.2959190</w:t>
          </w:r>
        </w:p>
        <w:p w14:paraId="66CB448B" w14:textId="77777777" w:rsidR="00DF300A" w:rsidRDefault="00DF300A" w:rsidP="00DF300A">
          <w:pPr>
            <w:pStyle w:val="CitaviBibliographyEntry"/>
          </w:pPr>
          <w:bookmarkStart w:id="48" w:name="_CTVL001fb97b694f03d42c9a36caf595751ceb9"/>
          <w:r>
            <w:t>Cunningham, W. (1993). The WyCash portfolio management system.</w:t>
          </w:r>
          <w:bookmarkEnd w:id="48"/>
          <w:r>
            <w:t xml:space="preserve"> </w:t>
          </w:r>
          <w:r w:rsidRPr="00DF300A">
            <w:rPr>
              <w:i/>
            </w:rPr>
            <w:t>ACM SIGPLAN OOPS Messenger</w:t>
          </w:r>
          <w:r w:rsidRPr="00DF300A">
            <w:t xml:space="preserve">, </w:t>
          </w:r>
          <w:r w:rsidRPr="00DF300A">
            <w:rPr>
              <w:i/>
            </w:rPr>
            <w:t>4</w:t>
          </w:r>
          <w:r w:rsidRPr="00DF300A">
            <w:t>(2), 29–30. https://doi.org/10.1145/157710.157715</w:t>
          </w:r>
        </w:p>
        <w:p w14:paraId="1DA21A31" w14:textId="77777777" w:rsidR="00DF300A" w:rsidRDefault="00DF300A" w:rsidP="00DF300A">
          <w:pPr>
            <w:pStyle w:val="CitaviBibliographyEntry"/>
          </w:pPr>
          <w:bookmarkStart w:id="49" w:name="_CTVL001710c1204a13d463e8e62fbb832370a37"/>
          <w:r>
            <w:t>Dacrema, M. F., Boglio, S., Cremonesi, P., &amp; Jannach, D. (2021). A Troubling Analysis of Reproducibility and Progress in Recommender Systems Research.</w:t>
          </w:r>
          <w:bookmarkEnd w:id="49"/>
          <w:r>
            <w:t xml:space="preserve"> </w:t>
          </w:r>
          <w:r w:rsidRPr="00DF300A">
            <w:rPr>
              <w:i/>
            </w:rPr>
            <w:t>ACM Transactions on Information Systems</w:t>
          </w:r>
          <w:r w:rsidRPr="00DF300A">
            <w:t xml:space="preserve">, </w:t>
          </w:r>
          <w:r w:rsidRPr="00DF300A">
            <w:rPr>
              <w:i/>
            </w:rPr>
            <w:t>39</w:t>
          </w:r>
          <w:r w:rsidRPr="00DF300A">
            <w:t>(2), 1–49. https://doi.org/10.1145/3434185</w:t>
          </w:r>
        </w:p>
        <w:p w14:paraId="6333516C" w14:textId="77777777" w:rsidR="00DF300A" w:rsidRDefault="00DF300A" w:rsidP="00DF300A">
          <w:pPr>
            <w:pStyle w:val="CitaviBibliographyEntry"/>
          </w:pPr>
          <w:bookmarkStart w:id="50" w:name="_CTVL00178465058005b469e9e9c92c9b56f4926"/>
          <w:r>
            <w:t>Fleder, D. M., &amp; Hosanagar, K. (2007). Recommender systems and their impact on sales diversity. In J. MacKie-Mason, D. Parkes, &amp; P. Resnick (Eds.),</w:t>
          </w:r>
          <w:bookmarkEnd w:id="50"/>
          <w:r>
            <w:t xml:space="preserve"> </w:t>
          </w:r>
          <w:r w:rsidRPr="00DF300A">
            <w:rPr>
              <w:i/>
            </w:rPr>
            <w:t xml:space="preserve">Proceedings of the 8th ACM conference on Electronic commerce - EC '07 </w:t>
          </w:r>
          <w:r w:rsidRPr="00DF300A">
            <w:t>(p. 192). New York, New York, USA: ACM Press. https://doi.org/10.1145/1250910.1250939</w:t>
          </w:r>
        </w:p>
        <w:p w14:paraId="7BFAD042" w14:textId="77777777" w:rsidR="00DF300A" w:rsidRDefault="00DF300A" w:rsidP="00DF300A">
          <w:pPr>
            <w:pStyle w:val="CitaviBibliographyEntry"/>
          </w:pPr>
          <w:bookmarkStart w:id="51" w:name="_CTVL001763ac34e606e4d8c8770aa0a38822775"/>
          <w:r>
            <w:t>Fowler, M. (2019).</w:t>
          </w:r>
          <w:bookmarkEnd w:id="51"/>
          <w:r>
            <w:t xml:space="preserve"> </w:t>
          </w:r>
          <w:r w:rsidRPr="00DF300A">
            <w:rPr>
              <w:i/>
            </w:rPr>
            <w:t xml:space="preserve">Refactoring: Improving the design of existing code </w:t>
          </w:r>
          <w:r w:rsidRPr="00DF300A">
            <w:t xml:space="preserve">(Second edition). </w:t>
          </w:r>
          <w:r w:rsidRPr="00DF300A">
            <w:rPr>
              <w:i/>
            </w:rPr>
            <w:t>Addison-Wesley signature series</w:t>
          </w:r>
          <w:r w:rsidRPr="00DF300A">
            <w:t xml:space="preserve">. Boston: Addison-Wesley. </w:t>
          </w:r>
        </w:p>
        <w:p w14:paraId="14C08BF6" w14:textId="77777777" w:rsidR="00DF300A" w:rsidRDefault="00DF300A" w:rsidP="00DF300A">
          <w:pPr>
            <w:pStyle w:val="CitaviBibliographyEntry"/>
          </w:pPr>
          <w:bookmarkStart w:id="52" w:name="_CTVL001c3b9079eba754490bd2aaf2143422945"/>
          <w:r>
            <w:t>Garousi, V., Petersen, K., &amp; Ozkan, B. (2016). Challenges and best practices in industry-academia collaborations in software engineering: A systematic literature review.</w:t>
          </w:r>
          <w:bookmarkEnd w:id="52"/>
          <w:r>
            <w:t xml:space="preserve"> </w:t>
          </w:r>
          <w:r w:rsidRPr="00DF300A">
            <w:rPr>
              <w:i/>
            </w:rPr>
            <w:t>Information and Software Technology</w:t>
          </w:r>
          <w:r w:rsidRPr="00DF300A">
            <w:t xml:space="preserve">, </w:t>
          </w:r>
          <w:r w:rsidRPr="00DF300A">
            <w:rPr>
              <w:i/>
            </w:rPr>
            <w:t>79</w:t>
          </w:r>
          <w:r w:rsidRPr="00DF300A">
            <w:t>, 106–127. https://doi.org/10.1016/j.infsof.2016.07.006</w:t>
          </w:r>
        </w:p>
        <w:p w14:paraId="1B575C83" w14:textId="77777777" w:rsidR="00DF300A" w:rsidRDefault="00DF300A" w:rsidP="00DF300A">
          <w:pPr>
            <w:pStyle w:val="CitaviBibliographyEntry"/>
          </w:pPr>
          <w:bookmarkStart w:id="53" w:name="_CTVL0018d4fed8a98654daeb3548ca922cf243c"/>
          <w:r>
            <w:t>GOODFELLOW, I., BENGIO, Y., &amp; COURVILLE, A. (2016).</w:t>
          </w:r>
          <w:bookmarkEnd w:id="53"/>
          <w:r>
            <w:t xml:space="preserve"> </w:t>
          </w:r>
          <w:r w:rsidRPr="00DF300A">
            <w:rPr>
              <w:i/>
            </w:rPr>
            <w:t>Deep learning</w:t>
          </w:r>
          <w:r w:rsidRPr="00DF300A">
            <w:t xml:space="preserve">. </w:t>
          </w:r>
          <w:r w:rsidRPr="00DF300A">
            <w:rPr>
              <w:i/>
            </w:rPr>
            <w:t>Adaptive computation and machine learning series</w:t>
          </w:r>
          <w:r w:rsidRPr="00DF300A">
            <w:t xml:space="preserve">. Cambridge, Massachusetts, London: MIT Press. </w:t>
          </w:r>
        </w:p>
        <w:p w14:paraId="57F38894" w14:textId="77777777" w:rsidR="00DF300A" w:rsidRDefault="00DF300A" w:rsidP="00DF300A">
          <w:pPr>
            <w:pStyle w:val="CitaviBibliographyEntry"/>
          </w:pPr>
          <w:bookmarkStart w:id="54" w:name="_CTVL0011990eb52702640a18329744adeb86831"/>
          <w:r>
            <w:t>Google LLC. TFRS Releases. Retrieved from https://github.com/tensorflow/recommenders/releases?page=2</w:t>
          </w:r>
        </w:p>
        <w:p w14:paraId="67E7AA83" w14:textId="77777777" w:rsidR="00DF300A" w:rsidRDefault="00DF300A" w:rsidP="00DF300A">
          <w:pPr>
            <w:pStyle w:val="CitaviBibliographyEntry"/>
          </w:pPr>
          <w:bookmarkStart w:id="55" w:name="_CTVL001a3fedc94349543e1aabaee1c8b8fb527"/>
          <w:bookmarkEnd w:id="54"/>
          <w:r>
            <w:t>Google LLC. TFX Releases. Retrieved from https://github.com/tensorflow/tfx/releases?page=8</w:t>
          </w:r>
        </w:p>
        <w:p w14:paraId="4D0890C9" w14:textId="77777777" w:rsidR="00DF300A" w:rsidRDefault="00DF300A" w:rsidP="00DF300A">
          <w:pPr>
            <w:pStyle w:val="CitaviBibliographyEntry"/>
          </w:pPr>
          <w:bookmarkStart w:id="56" w:name="_CTVL001881c7646beae441ba2aedcf0fc087258"/>
          <w:bookmarkEnd w:id="55"/>
          <w:r>
            <w:t>Google LLC (2021). Collaborative Filtering. Retrieved from https://developers.google.com/machine-learning/recommendation/collaborative/basics</w:t>
          </w:r>
        </w:p>
        <w:p w14:paraId="63D29536" w14:textId="77777777" w:rsidR="00DF300A" w:rsidRDefault="00DF300A" w:rsidP="00DF300A">
          <w:pPr>
            <w:pStyle w:val="CitaviBibliographyEntry"/>
          </w:pPr>
          <w:bookmarkStart w:id="57" w:name="_CTVL00166b3fcf554834f10a86ad93e3792bcdc"/>
          <w:bookmarkEnd w:id="56"/>
          <w:r>
            <w:t>Google LLC (2022). Using TensorFlow Recommenders with TFX. Retrieved from https://www.tensorflow.org/recommenders/examples/ranking_tfx</w:t>
          </w:r>
        </w:p>
        <w:p w14:paraId="08494AD6" w14:textId="77777777" w:rsidR="00DF300A" w:rsidRDefault="00DF300A" w:rsidP="00DF300A">
          <w:pPr>
            <w:pStyle w:val="CitaviBibliographyEntry"/>
          </w:pPr>
          <w:bookmarkStart w:id="58" w:name="_CTVL001f1232ab5da244beab53e817bc0746eef"/>
          <w:bookmarkEnd w:id="57"/>
          <w:r>
            <w:t>Gurney, K. (2014).</w:t>
          </w:r>
          <w:bookmarkEnd w:id="58"/>
          <w:r>
            <w:t xml:space="preserve"> </w:t>
          </w:r>
          <w:r w:rsidRPr="00DF300A">
            <w:rPr>
              <w:i/>
            </w:rPr>
            <w:t>An Introduction to Neural Networks</w:t>
          </w:r>
          <w:r w:rsidRPr="00DF300A">
            <w:t xml:space="preserve">. Hoboken: CRC Press. </w:t>
          </w:r>
        </w:p>
        <w:p w14:paraId="073F5924" w14:textId="77777777" w:rsidR="00DF300A" w:rsidRDefault="00DF300A" w:rsidP="00DF300A">
          <w:pPr>
            <w:pStyle w:val="CitaviBibliographyEntry"/>
          </w:pPr>
          <w:bookmarkStart w:id="59" w:name="_CTVL0010b9917081b69417498147edab6f32c00"/>
          <w:r>
            <w:t>Hanin, B. (2019). Universal Function Approximation by Deep Neural Nets with Bounded Width and ReLU Activations.</w:t>
          </w:r>
          <w:bookmarkEnd w:id="59"/>
          <w:r>
            <w:t xml:space="preserve"> </w:t>
          </w:r>
          <w:r w:rsidRPr="00DF300A">
            <w:rPr>
              <w:i/>
            </w:rPr>
            <w:t>Mathematics</w:t>
          </w:r>
          <w:r w:rsidRPr="00DF300A">
            <w:t xml:space="preserve">, </w:t>
          </w:r>
          <w:r w:rsidRPr="00DF300A">
            <w:rPr>
              <w:i/>
            </w:rPr>
            <w:t>7</w:t>
          </w:r>
          <w:r w:rsidRPr="00DF300A">
            <w:t>(10), 992. https://doi.org/10.3390/math7100992</w:t>
          </w:r>
        </w:p>
        <w:p w14:paraId="5DBC6AAB" w14:textId="77777777" w:rsidR="00DF300A" w:rsidRDefault="00DF300A" w:rsidP="00DF300A">
          <w:pPr>
            <w:pStyle w:val="CitaviBibliographyEntry"/>
          </w:pPr>
          <w:bookmarkStart w:id="60" w:name="_CTVL00136b8502ded834304baa155db44b47126"/>
          <w:r>
            <w:t>Harper, F. M., &amp; Konstan, J. A. (2016). The MovieLens Datasets.</w:t>
          </w:r>
          <w:bookmarkEnd w:id="60"/>
          <w:r>
            <w:t xml:space="preserve"> </w:t>
          </w:r>
          <w:r w:rsidRPr="00DF300A">
            <w:rPr>
              <w:i/>
            </w:rPr>
            <w:t>ACM Transactions on Interactive Intelligent Systems</w:t>
          </w:r>
          <w:r w:rsidRPr="00DF300A">
            <w:t xml:space="preserve">, </w:t>
          </w:r>
          <w:r w:rsidRPr="00DF300A">
            <w:rPr>
              <w:i/>
            </w:rPr>
            <w:t>5</w:t>
          </w:r>
          <w:r w:rsidRPr="00DF300A">
            <w:t>(4), 1–19. https://doi.org/10.1145/2827872</w:t>
          </w:r>
        </w:p>
        <w:p w14:paraId="650FC130" w14:textId="77777777" w:rsidR="00DF300A" w:rsidRDefault="00DF300A" w:rsidP="00DF300A">
          <w:pPr>
            <w:pStyle w:val="CitaviBibliographyEntry"/>
          </w:pPr>
          <w:bookmarkStart w:id="61" w:name="_CTVL001cbf109a3b5f343beb3a89a206939a584"/>
          <w:r>
            <w:t>Heaton, J. (2012).</w:t>
          </w:r>
          <w:bookmarkEnd w:id="61"/>
          <w:r>
            <w:t xml:space="preserve"> </w:t>
          </w:r>
          <w:r w:rsidRPr="00DF300A">
            <w:rPr>
              <w:i/>
            </w:rPr>
            <w:t>Introduction to the Math of Neural Networks</w:t>
          </w:r>
          <w:r w:rsidRPr="00DF300A">
            <w:t xml:space="preserve">. Heaton Research. </w:t>
          </w:r>
        </w:p>
        <w:p w14:paraId="777E4D2C" w14:textId="77777777" w:rsidR="00DF300A" w:rsidRDefault="00DF300A" w:rsidP="00DF300A">
          <w:pPr>
            <w:pStyle w:val="CitaviBibliographyEntry"/>
          </w:pPr>
          <w:bookmarkStart w:id="62" w:name="_CTVL00116f72f7f5a45430ba4f2c0e106b99ae4"/>
          <w:r>
            <w:lastRenderedPageBreak/>
            <w:t>Heemstra, F. J. (1992). Software cost estimation.</w:t>
          </w:r>
          <w:bookmarkEnd w:id="62"/>
          <w:r>
            <w:t xml:space="preserve"> </w:t>
          </w:r>
          <w:r w:rsidRPr="00DF300A">
            <w:rPr>
              <w:i/>
            </w:rPr>
            <w:t>Information and Software Technology</w:t>
          </w:r>
          <w:r w:rsidRPr="00DF300A">
            <w:t xml:space="preserve">, </w:t>
          </w:r>
          <w:r w:rsidRPr="00DF300A">
            <w:rPr>
              <w:i/>
            </w:rPr>
            <w:t>34</w:t>
          </w:r>
          <w:r w:rsidRPr="00DF300A">
            <w:t>(10), 627–639. https://doi.org/10.1016/0950-5849(92)90068-Z</w:t>
          </w:r>
        </w:p>
        <w:p w14:paraId="42E9476A" w14:textId="77777777" w:rsidR="00DF300A" w:rsidRDefault="00DF300A" w:rsidP="00DF300A">
          <w:pPr>
            <w:pStyle w:val="CitaviBibliographyEntry"/>
          </w:pPr>
          <w:bookmarkStart w:id="63" w:name="_CTVL0010daafa33d72a4042bead89db40d7ec70"/>
          <w:r>
            <w:t>Hevner, March, Park, &amp; Ram (2004). Design Science in Information Systems Research.</w:t>
          </w:r>
          <w:bookmarkEnd w:id="63"/>
          <w:r>
            <w:t xml:space="preserve"> </w:t>
          </w:r>
          <w:r w:rsidRPr="00DF300A">
            <w:rPr>
              <w:i/>
            </w:rPr>
            <w:t>MIS Quarterly</w:t>
          </w:r>
          <w:r w:rsidRPr="00DF300A">
            <w:t xml:space="preserve">, </w:t>
          </w:r>
          <w:r w:rsidRPr="00DF300A">
            <w:rPr>
              <w:i/>
            </w:rPr>
            <w:t>28</w:t>
          </w:r>
          <w:r w:rsidRPr="00DF300A">
            <w:t>(1), 75. https://doi.org/10.2307/25148625</w:t>
          </w:r>
        </w:p>
        <w:p w14:paraId="0B544F27" w14:textId="77777777" w:rsidR="00DF300A" w:rsidRDefault="00DF300A" w:rsidP="00DF300A">
          <w:pPr>
            <w:pStyle w:val="CitaviBibliographyEntry"/>
          </w:pPr>
          <w:bookmarkStart w:id="64" w:name="_CTVL0017cad381a320f42cba9baf9c17761c6c5"/>
          <w:r>
            <w:t>Hevner, A. (2007). A Three Cycle View of Design Science Research.</w:t>
          </w:r>
          <w:bookmarkEnd w:id="64"/>
          <w:r>
            <w:t xml:space="preserve"> </w:t>
          </w:r>
          <w:r w:rsidRPr="00DF300A">
            <w:rPr>
              <w:i/>
            </w:rPr>
            <w:t>Scandinavian Journal of Information Systems</w:t>
          </w:r>
          <w:r w:rsidRPr="00DF300A">
            <w:t xml:space="preserve">, </w:t>
          </w:r>
          <w:r w:rsidRPr="00DF300A">
            <w:rPr>
              <w:i/>
            </w:rPr>
            <w:t>19</w:t>
          </w:r>
          <w:r w:rsidRPr="00DF300A">
            <w:t>.</w:t>
          </w:r>
        </w:p>
        <w:p w14:paraId="53D32AB1" w14:textId="77777777" w:rsidR="00DF300A" w:rsidRDefault="00DF300A" w:rsidP="00DF300A">
          <w:pPr>
            <w:pStyle w:val="CitaviBibliographyEntry"/>
          </w:pPr>
          <w:bookmarkStart w:id="65" w:name="_CTVL00110b37f8f93e242b18b6a9f2679d528d6"/>
          <w:r>
            <w:t>Hevner, A., &amp; Chatterjee, S. (Eds.) (2010).</w:t>
          </w:r>
          <w:bookmarkEnd w:id="65"/>
          <w:r>
            <w:t xml:space="preserve"> </w:t>
          </w:r>
          <w:r w:rsidRPr="00DF300A">
            <w:rPr>
              <w:i/>
            </w:rPr>
            <w:t>Integrated Series in Information Systems</w:t>
          </w:r>
          <w:r w:rsidRPr="00DF300A">
            <w:t xml:space="preserve">. </w:t>
          </w:r>
          <w:r w:rsidRPr="00DF300A">
            <w:rPr>
              <w:i/>
            </w:rPr>
            <w:t>Design Research in Information Systems</w:t>
          </w:r>
          <w:r w:rsidRPr="00DF300A">
            <w:t>. Boston, MA: Springer US. https://doi.org/10.1007/978-1-4419-5653-8</w:t>
          </w:r>
        </w:p>
        <w:p w14:paraId="7574C136" w14:textId="77777777" w:rsidR="00DF300A" w:rsidRDefault="00DF300A" w:rsidP="00DF300A">
          <w:pPr>
            <w:pStyle w:val="CitaviBibliographyEntry"/>
          </w:pPr>
          <w:bookmarkStart w:id="66" w:name="_CTVL0010e9ec149535d4289a0b8d4561bb086da"/>
          <w:r>
            <w:t>Hinton, G. E., Srivastava, N., Krizhevsky, A., Sutskever, I., &amp; Salakhutdinov, R. R. (2012, July 3).</w:t>
          </w:r>
          <w:bookmarkEnd w:id="66"/>
          <w:r>
            <w:t xml:space="preserve"> </w:t>
          </w:r>
          <w:r w:rsidRPr="00DF300A">
            <w:rPr>
              <w:i/>
            </w:rPr>
            <w:t>Improving neural networks by preventing co-adaptation of feature detectors</w:t>
          </w:r>
          <w:r w:rsidRPr="00DF300A">
            <w:t xml:space="preserve">. Retrieved from http://arxiv.org/pdf/1207.0580v1 </w:t>
          </w:r>
        </w:p>
        <w:p w14:paraId="275A9AB6" w14:textId="77777777" w:rsidR="00DF300A" w:rsidRDefault="00DF300A" w:rsidP="00DF300A">
          <w:pPr>
            <w:pStyle w:val="CitaviBibliographyEntry"/>
          </w:pPr>
          <w:bookmarkStart w:id="67" w:name="_CTVL00193be1fd5b33945d7a9e331c0c218d643"/>
          <w:r>
            <w:t>Huang, T., She, Q., Wang, Z., &amp; Zhang, J. (2020, July 6).</w:t>
          </w:r>
          <w:bookmarkEnd w:id="67"/>
          <w:r>
            <w:t xml:space="preserve"> </w:t>
          </w:r>
          <w:r w:rsidRPr="00DF300A">
            <w:rPr>
              <w:i/>
            </w:rPr>
            <w:t>GateNet: Gating-Enhanced Deep Network for Click-Through Rate Prediction</w:t>
          </w:r>
          <w:r w:rsidRPr="00DF300A">
            <w:t xml:space="preserve">. Retrieved from http://arxiv.org/pdf/2007.03519v1 </w:t>
          </w:r>
        </w:p>
        <w:p w14:paraId="5E457E80" w14:textId="77777777" w:rsidR="00DF300A" w:rsidRDefault="00DF300A" w:rsidP="00DF300A">
          <w:pPr>
            <w:pStyle w:val="CitaviBibliographyEntry"/>
          </w:pPr>
          <w:bookmarkStart w:id="68" w:name="_CTVL0015edca3f99dda4512955009b73aef6eca"/>
          <w:r>
            <w:t>Jannach, D., &amp; Zanker, M. (2022). Value and Impact of Recommender Systems. In F. Ricci, L. Rokach, &amp; B. Shapira (Eds.),</w:t>
          </w:r>
          <w:bookmarkEnd w:id="68"/>
          <w:r>
            <w:t xml:space="preserve"> </w:t>
          </w:r>
          <w:r w:rsidRPr="00DF300A">
            <w:rPr>
              <w:i/>
            </w:rPr>
            <w:t xml:space="preserve">Recommender Systems Handbook </w:t>
          </w:r>
          <w:r w:rsidRPr="00DF300A">
            <w:t>(pp. 519–546). New York, NY: Springer US. https://doi.org/10.1007/978-1-0716-2197-4_14</w:t>
          </w:r>
        </w:p>
        <w:p w14:paraId="3641E2DC" w14:textId="77777777" w:rsidR="00DF300A" w:rsidRDefault="00DF300A" w:rsidP="00DF300A">
          <w:pPr>
            <w:pStyle w:val="CitaviBibliographyEntry"/>
          </w:pPr>
          <w:bookmarkStart w:id="69" w:name="_CTVL0010b83f2565e124d86b611987ebec659a4"/>
          <w:r>
            <w:t>Jordan, M. I., &amp; Mitchell, T. M. (2015). Machine learning: Trends, perspectives, and prospects.</w:t>
          </w:r>
          <w:bookmarkEnd w:id="69"/>
          <w:r>
            <w:t xml:space="preserve"> </w:t>
          </w:r>
          <w:r w:rsidRPr="00DF300A">
            <w:rPr>
              <w:i/>
            </w:rPr>
            <w:t>Science (New York, N.Y.)</w:t>
          </w:r>
          <w:r w:rsidRPr="00DF300A">
            <w:t xml:space="preserve">, </w:t>
          </w:r>
          <w:r w:rsidRPr="00DF300A">
            <w:rPr>
              <w:i/>
            </w:rPr>
            <w:t>349</w:t>
          </w:r>
          <w:r w:rsidRPr="00DF300A">
            <w:t>(6245), 255–260. https://doi.org/10.1126/science.aaa8415</w:t>
          </w:r>
        </w:p>
        <w:p w14:paraId="0DCAFFD8" w14:textId="77777777" w:rsidR="00DF300A" w:rsidRDefault="00DF300A" w:rsidP="00DF300A">
          <w:pPr>
            <w:pStyle w:val="CitaviBibliographyEntry"/>
          </w:pPr>
          <w:bookmarkStart w:id="70" w:name="_CTVL00148ad357a9ebf4a0ca672c995fb3f24c0"/>
          <w:r>
            <w:t>Khusro, S., Ali, Z., &amp; Ullah, I. (2016). Recommender Systems: Issues, Challenges, and Research Opportunities. In K. J. Kim &amp; N. Joukov (Eds.),</w:t>
          </w:r>
          <w:bookmarkEnd w:id="70"/>
          <w:r>
            <w:t xml:space="preserve"> </w:t>
          </w:r>
          <w:r w:rsidRPr="00DF300A">
            <w:rPr>
              <w:i/>
            </w:rPr>
            <w:t xml:space="preserve">Lecture Notes in Electrical Engineering. Information Science and Applications (ICISA) 2016 </w:t>
          </w:r>
          <w:r w:rsidRPr="00DF300A">
            <w:t>(Vol. 376, pp. 1179–1189). Singapore: Springer Singapore. https://doi.org/10.1007/978-981-10-0557-2_112</w:t>
          </w:r>
        </w:p>
        <w:p w14:paraId="4C7285F4" w14:textId="77777777" w:rsidR="00DF300A" w:rsidRDefault="00DF300A" w:rsidP="00DF300A">
          <w:pPr>
            <w:pStyle w:val="CitaviBibliographyEntry"/>
          </w:pPr>
          <w:bookmarkStart w:id="71" w:name="_CTVL001e09816deb52c493f9f6555c38fa8d5d7"/>
          <w:r>
            <w:t>Koren, Y. (2009). The bellkor solution to the netflix grand prize.</w:t>
          </w:r>
          <w:bookmarkEnd w:id="71"/>
          <w:r>
            <w:t xml:space="preserve"> </w:t>
          </w:r>
          <w:r w:rsidRPr="00DF300A">
            <w:rPr>
              <w:i/>
            </w:rPr>
            <w:t>Netflix Prize Documentation</w:t>
          </w:r>
          <w:r w:rsidRPr="00DF300A">
            <w:t xml:space="preserve">, </w:t>
          </w:r>
          <w:r w:rsidRPr="00DF300A">
            <w:rPr>
              <w:i/>
            </w:rPr>
            <w:t>81</w:t>
          </w:r>
          <w:r w:rsidRPr="00DF300A">
            <w:t>(2009), 1–10.</w:t>
          </w:r>
        </w:p>
        <w:p w14:paraId="101EB25B" w14:textId="77777777" w:rsidR="00DF300A" w:rsidRDefault="00DF300A" w:rsidP="00DF300A">
          <w:pPr>
            <w:pStyle w:val="CitaviBibliographyEntry"/>
          </w:pPr>
          <w:bookmarkStart w:id="72" w:name="_CTVL0013acab353f995448f9001a34f1b7997fa"/>
          <w:r>
            <w:t>Koren, Y., Bell, R., &amp; Volinsky, C. (2009). Matrix factorization techniques for recommender systems.</w:t>
          </w:r>
          <w:bookmarkEnd w:id="72"/>
          <w:r>
            <w:t xml:space="preserve"> </w:t>
          </w:r>
          <w:r w:rsidRPr="00DF300A">
            <w:rPr>
              <w:i/>
            </w:rPr>
            <w:t>Computer</w:t>
          </w:r>
          <w:r w:rsidRPr="00DF300A">
            <w:t xml:space="preserve">, </w:t>
          </w:r>
          <w:r w:rsidRPr="00DF300A">
            <w:rPr>
              <w:i/>
            </w:rPr>
            <w:t>42</w:t>
          </w:r>
          <w:r w:rsidRPr="00DF300A">
            <w:t>(8), 30–37.</w:t>
          </w:r>
        </w:p>
        <w:p w14:paraId="23979C85" w14:textId="77777777" w:rsidR="00DF300A" w:rsidRDefault="00DF300A" w:rsidP="00DF300A">
          <w:pPr>
            <w:pStyle w:val="CitaviBibliographyEntry"/>
          </w:pPr>
          <w:bookmarkStart w:id="73" w:name="_CTVL0013f7e71e6872e4a60a11e19422ebe11a3"/>
          <w:r>
            <w:t>Koren, Yehuda and Rendle, Steffen and Bell, Robert (2022). Advances in Collaborative Filtering. In Ricci, Francesco and Rokach, Lior and Shapira, Bracha (Ed.),</w:t>
          </w:r>
          <w:bookmarkEnd w:id="73"/>
          <w:r>
            <w:t xml:space="preserve"> </w:t>
          </w:r>
          <w:r w:rsidRPr="00DF300A">
            <w:rPr>
              <w:i/>
            </w:rPr>
            <w:t xml:space="preserve">Recommender Systems Handbook </w:t>
          </w:r>
          <w:r w:rsidRPr="00DF300A">
            <w:t>(pp. 91–142). New York, NY: Springer US. https://doi.org/10.1007/978-1-0716-2197-4_3</w:t>
          </w:r>
        </w:p>
        <w:p w14:paraId="15C4D030" w14:textId="77777777" w:rsidR="00DF300A" w:rsidRDefault="00DF300A" w:rsidP="00DF300A">
          <w:pPr>
            <w:pStyle w:val="CitaviBibliographyEntry"/>
          </w:pPr>
          <w:bookmarkStart w:id="74" w:name="_CTVL00187cf55c5ac384f3fb06d168d5d1a6e17"/>
          <w:r>
            <w:t>LeCun, Y., Boser, B., Denker, J., Henderson, D., Howard, R., Hubbard, W., &amp; Jackel, L. (1989). Handwritten Digit Recognition with a Back-Propagation Network. In D. Touretzky (Ed.),</w:t>
          </w:r>
          <w:bookmarkEnd w:id="74"/>
          <w:r>
            <w:t xml:space="preserve"> </w:t>
          </w:r>
          <w:r w:rsidRPr="00DF300A">
            <w:rPr>
              <w:i/>
            </w:rPr>
            <w:t xml:space="preserve">Advances in Neural Information Processing Systems </w:t>
          </w:r>
          <w:r w:rsidRPr="00DF300A">
            <w:t xml:space="preserve">(Vol. 2). Morgan-Kaufmann. Retrieved from </w:t>
          </w:r>
          <w:r w:rsidRPr="00DF300A">
            <w:lastRenderedPageBreak/>
            <w:t>https://proceedings.neurips.cc/paper/1989/file/53c3bce66e43be4f209556518c2fcb54-Paper.pdf</w:t>
          </w:r>
        </w:p>
        <w:p w14:paraId="4CD0E3D3" w14:textId="77777777" w:rsidR="00DF300A" w:rsidRDefault="00DF300A" w:rsidP="00DF300A">
          <w:pPr>
            <w:pStyle w:val="CitaviBibliographyEntry"/>
          </w:pPr>
          <w:bookmarkStart w:id="75" w:name="_CTVL001218861bc42aa479cad09dcbe4c912b05"/>
          <w:r>
            <w:t>Lian, J., Zhou, X., Zhang, F., Chen, Z., Xie, X., &amp; Sun, G. (2018). xDeepFM. In Y. Guo &amp; F. Farooq (Eds.),</w:t>
          </w:r>
          <w:bookmarkEnd w:id="75"/>
          <w:r>
            <w:t xml:space="preserve"> </w:t>
          </w:r>
          <w:r w:rsidRPr="00DF300A">
            <w:rPr>
              <w:i/>
            </w:rPr>
            <w:t xml:space="preserve">Proceedings of the 24th ACM SIGKDD International Conference on Knowledge Discovery &amp; Data Mining </w:t>
          </w:r>
          <w:r w:rsidRPr="00DF300A">
            <w:t>(pp. 1754–1763). New York, NY, USA: ACM. https://doi.org/10.1145/3219819.3220023</w:t>
          </w:r>
        </w:p>
        <w:p w14:paraId="072DCAE0" w14:textId="77777777" w:rsidR="00DF300A" w:rsidRDefault="00DF300A" w:rsidP="00DF300A">
          <w:pPr>
            <w:pStyle w:val="CitaviBibliographyEntry"/>
          </w:pPr>
          <w:bookmarkStart w:id="76" w:name="_CTVL001907f684504304dfda8468f963615ced1"/>
          <w:r>
            <w:t>Loehlin, J. C., &amp; Beaujean, A. A. (2017).</w:t>
          </w:r>
          <w:bookmarkEnd w:id="76"/>
          <w:r>
            <w:t xml:space="preserve"> </w:t>
          </w:r>
          <w:r w:rsidRPr="00DF300A">
            <w:rPr>
              <w:i/>
            </w:rPr>
            <w:t>Latent variable models: An introduction to factor, path, and structural equation analysis</w:t>
          </w:r>
          <w:r w:rsidRPr="00DF300A">
            <w:t xml:space="preserve"> (5. ed.). New York: Routledge. </w:t>
          </w:r>
        </w:p>
        <w:p w14:paraId="7DFFB492" w14:textId="77777777" w:rsidR="00DF300A" w:rsidRDefault="00DF300A" w:rsidP="00DF300A">
          <w:pPr>
            <w:pStyle w:val="CitaviBibliographyEntry"/>
          </w:pPr>
          <w:bookmarkStart w:id="77" w:name="_CTVL001fbc0401ba2d940d2a5b055a605ddb8ca"/>
          <w:r>
            <w:t>Lu, J., Liu, A., Dong, F., Gu, F., Gama, J., &amp; Zhang, G. (2018). Learning under Concept Drift: A Review.</w:t>
          </w:r>
          <w:bookmarkEnd w:id="77"/>
          <w:r>
            <w:t xml:space="preserve"> </w:t>
          </w:r>
          <w:r w:rsidRPr="00DF300A">
            <w:rPr>
              <w:i/>
            </w:rPr>
            <w:t>IEEE Transactions on Knowledge and Data Engineering</w:t>
          </w:r>
          <w:r w:rsidRPr="00DF300A">
            <w:t>, 1. https://doi.org/10.1109/TKDE.2018.2876857</w:t>
          </w:r>
        </w:p>
        <w:p w14:paraId="5B1C881C" w14:textId="77777777" w:rsidR="00DF300A" w:rsidRDefault="00DF300A" w:rsidP="00DF300A">
          <w:pPr>
            <w:pStyle w:val="CitaviBibliographyEntry"/>
          </w:pPr>
          <w:bookmarkStart w:id="78" w:name="_CTVL0019bb281b4bebb4679a36c97d54fb93157"/>
          <w:r>
            <w:t>Lü, L., Medo, M., Yeung, C. H., Zhang, Y.</w:t>
          </w:r>
          <w:r>
            <w:rPr>
              <w:rFonts w:ascii="Cambria Math" w:hAnsi="Cambria Math" w:cs="Cambria Math"/>
            </w:rPr>
            <w:t>‑</w:t>
          </w:r>
          <w:r>
            <w:t>C., Zhang,</w:t>
          </w:r>
          <w:r>
            <w:rPr>
              <w:rFonts w:cs="Arial"/>
            </w:rPr>
            <w:t> </w:t>
          </w:r>
          <w:r>
            <w:t>Z.</w:t>
          </w:r>
          <w:r>
            <w:rPr>
              <w:rFonts w:ascii="Cambria Math" w:hAnsi="Cambria Math" w:cs="Cambria Math"/>
            </w:rPr>
            <w:t>‑</w:t>
          </w:r>
          <w:r>
            <w:t>K., &amp; Zhou, T. (2012). Recommender systems.</w:t>
          </w:r>
          <w:bookmarkEnd w:id="78"/>
          <w:r>
            <w:t xml:space="preserve"> </w:t>
          </w:r>
          <w:r w:rsidRPr="00DF300A">
            <w:rPr>
              <w:i/>
            </w:rPr>
            <w:t>Physics Reports</w:t>
          </w:r>
          <w:r w:rsidRPr="00DF300A">
            <w:t xml:space="preserve">, </w:t>
          </w:r>
          <w:r w:rsidRPr="00DF300A">
            <w:rPr>
              <w:i/>
            </w:rPr>
            <w:t>519</w:t>
          </w:r>
          <w:r w:rsidRPr="00DF300A">
            <w:t>(1), 1–49. https://doi.org/10.1016/j.physrep.2012.02.006</w:t>
          </w:r>
        </w:p>
        <w:p w14:paraId="1080C5A2" w14:textId="77777777" w:rsidR="00DF300A" w:rsidRDefault="00DF300A" w:rsidP="00DF300A">
          <w:pPr>
            <w:pStyle w:val="CitaviBibliographyEntry"/>
          </w:pPr>
          <w:bookmarkStart w:id="79" w:name="_CTVL001923257e88f2f4d49a43054f27157a790"/>
          <w:r>
            <w:t>Makinen, S., Skogstrom, H., Laaksonen, E., &amp; Mikkonen, T. (2021). Who Needs MLOps: What Data Scientists Seek to Accomplish and How Can MLOps Help? In</w:t>
          </w:r>
          <w:bookmarkEnd w:id="79"/>
          <w:r>
            <w:t xml:space="preserve"> </w:t>
          </w:r>
          <w:r w:rsidRPr="00DF300A">
            <w:rPr>
              <w:i/>
            </w:rPr>
            <w:t xml:space="preserve">2021 IEEE/ACM 1st Workshop on AI Engineering - Software Engineering for AI (WAIN) </w:t>
          </w:r>
          <w:r w:rsidRPr="00DF300A">
            <w:t>(pp. 109–112). IEEE. https://doi.org/10.1109/WAIN52551.2021.00024</w:t>
          </w:r>
        </w:p>
        <w:p w14:paraId="271676AC" w14:textId="77777777" w:rsidR="00DF300A" w:rsidRDefault="00DF300A" w:rsidP="00DF300A">
          <w:pPr>
            <w:pStyle w:val="CitaviBibliographyEntry"/>
          </w:pPr>
          <w:bookmarkStart w:id="80" w:name="_CTVL0012bb9aad68db3461e8217ecb3623bdd01"/>
          <w:r>
            <w:t>May, R. J., Maier, H. R., &amp; Dandy, G. C. (2010). Data splitting for artificial neural networks using SOM-based stratified sampling.</w:t>
          </w:r>
          <w:bookmarkEnd w:id="80"/>
          <w:r>
            <w:t xml:space="preserve"> </w:t>
          </w:r>
          <w:r w:rsidRPr="00DF300A">
            <w:rPr>
              <w:i/>
            </w:rPr>
            <w:t>Neural Networks : The Official Journal of the International Neural Network Society</w:t>
          </w:r>
          <w:r w:rsidRPr="00DF300A">
            <w:t xml:space="preserve">, </w:t>
          </w:r>
          <w:r w:rsidRPr="00DF300A">
            <w:rPr>
              <w:i/>
            </w:rPr>
            <w:t>23</w:t>
          </w:r>
          <w:r w:rsidRPr="00DF300A">
            <w:t>(2), 283–294. https://doi.org/10.1016/j.neunet.2009.11.009</w:t>
          </w:r>
        </w:p>
        <w:p w14:paraId="400FB0D6" w14:textId="77777777" w:rsidR="00DF300A" w:rsidRDefault="00DF300A" w:rsidP="00DF300A">
          <w:pPr>
            <w:pStyle w:val="CitaviBibliographyEntry"/>
          </w:pPr>
          <w:bookmarkStart w:id="81" w:name="_CTVL0010e2d588e030b4862bdf22c8ec21c1879"/>
          <w:r>
            <w:t>Minsky, M. (1961). Steps toward Artificial Intelligence.</w:t>
          </w:r>
          <w:bookmarkEnd w:id="81"/>
          <w:r>
            <w:t xml:space="preserve"> </w:t>
          </w:r>
          <w:r w:rsidRPr="00DF300A">
            <w:rPr>
              <w:i/>
            </w:rPr>
            <w:t>Proceedings of the IRE</w:t>
          </w:r>
          <w:r w:rsidRPr="00DF300A">
            <w:t xml:space="preserve">, </w:t>
          </w:r>
          <w:r w:rsidRPr="00DF300A">
            <w:rPr>
              <w:i/>
            </w:rPr>
            <w:t>49</w:t>
          </w:r>
          <w:r w:rsidRPr="00DF300A">
            <w:t>(1), 8–30. https://doi.org/10.1109/JRPROC.1961.287775</w:t>
          </w:r>
        </w:p>
        <w:p w14:paraId="21A21071" w14:textId="77777777" w:rsidR="00DF300A" w:rsidRDefault="00DF300A" w:rsidP="00DF300A">
          <w:pPr>
            <w:pStyle w:val="CitaviBibliographyEntry"/>
          </w:pPr>
          <w:bookmarkStart w:id="82" w:name="_CTVL00109a964abb6b84f43a966831903f60a22"/>
          <w:r>
            <w:t>Miranda, L. J. (2021). Towards data-centric machine learning: a short review.</w:t>
          </w:r>
          <w:bookmarkEnd w:id="82"/>
          <w:r>
            <w:t xml:space="preserve"> </w:t>
          </w:r>
          <w:r w:rsidRPr="00DF300A">
            <w:rPr>
              <w:i/>
            </w:rPr>
            <w:t>Ljvmiranda921. Github. Io</w:t>
          </w:r>
          <w:r w:rsidRPr="00DF300A">
            <w:t>.</w:t>
          </w:r>
        </w:p>
        <w:p w14:paraId="65C9482F" w14:textId="77777777" w:rsidR="00DF300A" w:rsidRDefault="00DF300A" w:rsidP="00DF300A">
          <w:pPr>
            <w:pStyle w:val="CitaviBibliographyEntry"/>
          </w:pPr>
          <w:bookmarkStart w:id="83" w:name="_CTVL001940bb32260bb409d98e80f93a50dec03"/>
          <w:r>
            <w:t>Myers, B. L., Kappelman, L. A., &amp; Prybutok, V. R. (1997). A Comprehensive Model for Assessing the Quality and Productivity of the Information Systems Function.</w:t>
          </w:r>
          <w:bookmarkEnd w:id="83"/>
          <w:r>
            <w:t xml:space="preserve"> </w:t>
          </w:r>
          <w:r w:rsidRPr="00DF300A">
            <w:rPr>
              <w:i/>
            </w:rPr>
            <w:t>Information Resources Management Journal</w:t>
          </w:r>
          <w:r w:rsidRPr="00DF300A">
            <w:t xml:space="preserve">, </w:t>
          </w:r>
          <w:r w:rsidRPr="00DF300A">
            <w:rPr>
              <w:i/>
            </w:rPr>
            <w:t>10</w:t>
          </w:r>
          <w:r w:rsidRPr="00DF300A">
            <w:t>(1), 6–26. https://doi.org/10.4018/irmj.1997010101</w:t>
          </w:r>
        </w:p>
        <w:p w14:paraId="1EE66B50" w14:textId="77777777" w:rsidR="00DF300A" w:rsidRDefault="00DF300A" w:rsidP="00DF300A">
          <w:pPr>
            <w:pStyle w:val="CitaviBibliographyEntry"/>
          </w:pPr>
          <w:bookmarkStart w:id="84" w:name="_CTVL0015a391e413c5a40859500b06eaa59c969"/>
          <w:r>
            <w:t>Nair, V., &amp; Hinton, G. E. (2010). Rectified linear units improve restricted boltzmann machines. In</w:t>
          </w:r>
          <w:bookmarkEnd w:id="84"/>
          <w:r>
            <w:t xml:space="preserve"> </w:t>
          </w:r>
          <w:r w:rsidRPr="00DF300A">
            <w:rPr>
              <w:i/>
            </w:rPr>
            <w:t>Icml</w:t>
          </w:r>
          <w:r w:rsidRPr="00DF300A">
            <w:t>.</w:t>
          </w:r>
        </w:p>
        <w:p w14:paraId="0749DBCF" w14:textId="77777777" w:rsidR="00DF300A" w:rsidRDefault="00DF300A" w:rsidP="00DF300A">
          <w:pPr>
            <w:pStyle w:val="CitaviBibliographyEntry"/>
          </w:pPr>
          <w:bookmarkStart w:id="85" w:name="_CTVL001b5893b8b721c481a92fc8168361bba92"/>
          <w:r>
            <w:t>Naumov, M., Mudigere, D., Shi, H.</w:t>
          </w:r>
          <w:r>
            <w:rPr>
              <w:rFonts w:ascii="Cambria Math" w:hAnsi="Cambria Math" w:cs="Cambria Math"/>
            </w:rPr>
            <w:t>‑</w:t>
          </w:r>
          <w:r>
            <w:t>J.</w:t>
          </w:r>
          <w:r>
            <w:rPr>
              <w:rFonts w:cs="Arial"/>
            </w:rPr>
            <w:t> </w:t>
          </w:r>
          <w:r>
            <w:t>M., Huang,</w:t>
          </w:r>
          <w:r>
            <w:rPr>
              <w:rFonts w:cs="Arial"/>
            </w:rPr>
            <w:t> </w:t>
          </w:r>
          <w:r>
            <w:t>J., Sundaraman,</w:t>
          </w:r>
          <w:r>
            <w:rPr>
              <w:rFonts w:cs="Arial"/>
            </w:rPr>
            <w:t> </w:t>
          </w:r>
          <w:r>
            <w:t>N., Park,</w:t>
          </w:r>
          <w:r>
            <w:rPr>
              <w:rFonts w:cs="Arial"/>
            </w:rPr>
            <w:t> </w:t>
          </w:r>
          <w:r>
            <w:t>J.,</w:t>
          </w:r>
          <w:r>
            <w:rPr>
              <w:rFonts w:cs="Arial"/>
            </w:rPr>
            <w:t> </w:t>
          </w:r>
          <w:r>
            <w:t>.</w:t>
          </w:r>
          <w:r>
            <w:rPr>
              <w:rFonts w:cs="Arial"/>
            </w:rPr>
            <w:t> </w:t>
          </w:r>
          <w:r>
            <w:t>.</w:t>
          </w:r>
          <w:r>
            <w:rPr>
              <w:rFonts w:cs="Arial"/>
            </w:rPr>
            <w:t> </w:t>
          </w:r>
          <w:r>
            <w:t>. Smelyanskiy,</w:t>
          </w:r>
          <w:r>
            <w:rPr>
              <w:rFonts w:cs="Arial"/>
            </w:rPr>
            <w:t> </w:t>
          </w:r>
          <w:r>
            <w:t>M. (2019, May 31).</w:t>
          </w:r>
          <w:bookmarkEnd w:id="85"/>
          <w:r>
            <w:t xml:space="preserve"> </w:t>
          </w:r>
          <w:r w:rsidRPr="00DF300A">
            <w:rPr>
              <w:i/>
            </w:rPr>
            <w:t>Deep Learning Recommendation Model for Personalization and Recommendation Systems</w:t>
          </w:r>
          <w:r w:rsidRPr="00DF300A">
            <w:t xml:space="preserve">. Retrieved from http://arxiv.org/pdf/1906.00091v1 </w:t>
          </w:r>
        </w:p>
        <w:p w14:paraId="286241D0" w14:textId="77777777" w:rsidR="00DF300A" w:rsidRDefault="00DF300A" w:rsidP="00DF300A">
          <w:pPr>
            <w:pStyle w:val="CitaviBibliographyEntry"/>
          </w:pPr>
          <w:bookmarkStart w:id="86" w:name="_CTVL001d7b32e07c55f47bf90cea967c13decb7"/>
          <w:r>
            <w:t>Refinitiv (2020).</w:t>
          </w:r>
          <w:bookmarkEnd w:id="86"/>
          <w:r>
            <w:t xml:space="preserve"> </w:t>
          </w:r>
          <w:r w:rsidRPr="00DF300A">
            <w:rPr>
              <w:i/>
            </w:rPr>
            <w:t>THE RISE OF THE DATA SCIENTIST:: Machine learning models for the future</w:t>
          </w:r>
          <w:r w:rsidRPr="00DF300A">
            <w:t xml:space="preserve">. Retrieved from https://www.refinitiv.com/en/resources/special-report/refinitiv-2020-artificial-intelligence-machine-learning-global-study </w:t>
          </w:r>
        </w:p>
        <w:p w14:paraId="71D3A9A1" w14:textId="77777777" w:rsidR="00DF300A" w:rsidRDefault="00DF300A" w:rsidP="00DF300A">
          <w:pPr>
            <w:pStyle w:val="CitaviBibliographyEntry"/>
          </w:pPr>
          <w:bookmarkStart w:id="87" w:name="_CTVL0011c377dae22404f24b133b8953277f652"/>
          <w:r>
            <w:lastRenderedPageBreak/>
            <w:t>Rendle, S., Krichene, W., Zhang, L., &amp; Anderson, J. (2020). Neural Collaborative Filtering vs. Matrix Factorization Revisited. In</w:t>
          </w:r>
          <w:bookmarkEnd w:id="87"/>
          <w:r>
            <w:t xml:space="preserve"> </w:t>
          </w:r>
          <w:r w:rsidRPr="00DF300A">
            <w:rPr>
              <w:i/>
            </w:rPr>
            <w:t xml:space="preserve">Fourteenth ACM Conference on Recommender Systems </w:t>
          </w:r>
          <w:r w:rsidRPr="00DF300A">
            <w:t>(pp. 240–248). New York, NY, USA: Association for Computing Machinery. https://doi.org/10.1145/3383313.3412488</w:t>
          </w:r>
        </w:p>
        <w:p w14:paraId="1E515A30" w14:textId="77777777" w:rsidR="00DF300A" w:rsidRDefault="00DF300A" w:rsidP="00DF300A">
          <w:pPr>
            <w:pStyle w:val="CitaviBibliographyEntry"/>
          </w:pPr>
          <w:bookmarkStart w:id="88" w:name="_CTVL001f5088e61a86547eebc9ca98fef3c4212"/>
          <w:r>
            <w:t>Renggli, C., Rimanic, L., Gürel, N. M., Karlaš, B., Wu, W., &amp; Zhang, C. (2021, February 15).</w:t>
          </w:r>
          <w:bookmarkEnd w:id="88"/>
          <w:r>
            <w:t xml:space="preserve"> </w:t>
          </w:r>
          <w:r w:rsidRPr="00DF300A">
            <w:rPr>
              <w:i/>
            </w:rPr>
            <w:t>A Data Quality-Driven View of MLOps</w:t>
          </w:r>
          <w:r w:rsidRPr="00DF300A">
            <w:t xml:space="preserve">. Retrieved from http://arxiv.org/pdf/2102.07750v1 </w:t>
          </w:r>
        </w:p>
        <w:p w14:paraId="5C107EDF" w14:textId="77777777" w:rsidR="00DF300A" w:rsidRDefault="00DF300A" w:rsidP="00DF300A">
          <w:pPr>
            <w:pStyle w:val="CitaviBibliographyEntry"/>
          </w:pPr>
          <w:bookmarkStart w:id="89" w:name="_CTVL001afe4070d69ce4362aa65c65d75cc5021"/>
          <w:r>
            <w:t>Rimol, M. (2021, November 22).</w:t>
          </w:r>
          <w:bookmarkEnd w:id="89"/>
          <w:r>
            <w:t xml:space="preserve"> </w:t>
          </w:r>
          <w:r w:rsidRPr="00DF300A">
            <w:rPr>
              <w:i/>
            </w:rPr>
            <w:t>Gartner Forecasts Worldwide Artificial Intelligence Software Market to Reach $62 Billion in 2022</w:t>
          </w:r>
          <w:r w:rsidRPr="00DF300A">
            <w:t xml:space="preserve">. Retrieved from Gartner website: https://www.gartner.com/en/newsroom/press-releases/2021-11-22-gartner-forecasts-worldwide-artificial-intelligence-software-market-to-reach-62-billion-in-2022 </w:t>
          </w:r>
        </w:p>
        <w:p w14:paraId="52A00D07" w14:textId="77777777" w:rsidR="00DF300A" w:rsidRDefault="00DF300A" w:rsidP="00DF300A">
          <w:pPr>
            <w:pStyle w:val="CitaviBibliographyEntry"/>
            <w:rPr>
              <w:i/>
            </w:rPr>
          </w:pPr>
          <w:bookmarkStart w:id="90" w:name="_CTVL0011b70ababf0ef401d957781d605e2c3e7"/>
          <w:r>
            <w:t>Rosenblatt, F. (1961).</w:t>
          </w:r>
          <w:bookmarkEnd w:id="90"/>
          <w:r>
            <w:t xml:space="preserve"> </w:t>
          </w:r>
          <w:r w:rsidRPr="00DF300A">
            <w:rPr>
              <w:i/>
            </w:rPr>
            <w:t xml:space="preserve">Principles of neurodynamics. perceptrons and the theory of brain mechanisms. </w:t>
          </w:r>
        </w:p>
        <w:p w14:paraId="452B81DC" w14:textId="77777777" w:rsidR="00DF300A" w:rsidRDefault="00DF300A" w:rsidP="00DF300A">
          <w:pPr>
            <w:pStyle w:val="CitaviBibliographyEntry"/>
          </w:pPr>
          <w:bookmarkStart w:id="91" w:name="_CTVL0018c0e0b3fa7c240d7ac6e9536b78b8304"/>
          <w:r>
            <w:t>Sculley, D., Holt, G., Golovin, D., Davydov, E., Phillips, T., Ebner, D., . . . Dennison, D. (2015). Hidden technical debt in machine learning systems.</w:t>
          </w:r>
          <w:bookmarkEnd w:id="91"/>
          <w:r>
            <w:t xml:space="preserve"> </w:t>
          </w:r>
          <w:r w:rsidRPr="00DF300A">
            <w:rPr>
              <w:i/>
            </w:rPr>
            <w:t>Advances in Neural Information Processing Systems</w:t>
          </w:r>
          <w:r w:rsidRPr="00DF300A">
            <w:t xml:space="preserve">, </w:t>
          </w:r>
          <w:r w:rsidRPr="00DF300A">
            <w:rPr>
              <w:i/>
            </w:rPr>
            <w:t>28</w:t>
          </w:r>
          <w:r w:rsidRPr="00DF300A">
            <w:t>(2), 2503–2511.</w:t>
          </w:r>
        </w:p>
        <w:p w14:paraId="38E26C72" w14:textId="77777777" w:rsidR="00DF300A" w:rsidRDefault="00DF300A" w:rsidP="00DF300A">
          <w:pPr>
            <w:pStyle w:val="CitaviBibliographyEntry"/>
          </w:pPr>
          <w:bookmarkStart w:id="92" w:name="_CTVL0010ea2218ffdb74a62a854f437b2d7d86c"/>
          <w:r>
            <w:t>Shan, Y., Hoens, T. R., Jiao, J., Wang, H., Yu, D., &amp; Mao, J. C. (2016). Deep Crossing. In B. Krishnapuram, M. Shah, A. Smola, C. Aggarwal, D. Shen, &amp; R. Rastogi (Eds.),</w:t>
          </w:r>
          <w:bookmarkEnd w:id="92"/>
          <w:r>
            <w:t xml:space="preserve"> </w:t>
          </w:r>
          <w:r w:rsidRPr="00DF300A">
            <w:rPr>
              <w:i/>
            </w:rPr>
            <w:t xml:space="preserve">Proceedings of the 22nd ACM SIGKDD International Conference on Knowledge Discovery and Data Mining </w:t>
          </w:r>
          <w:r w:rsidRPr="00DF300A">
            <w:t>(pp. 255–262). New York, NY, USA: ACM. https://doi.org/10.1145/2939672.2939704</w:t>
          </w:r>
        </w:p>
        <w:p w14:paraId="32B50226" w14:textId="77777777" w:rsidR="00DF300A" w:rsidRDefault="00DF300A" w:rsidP="00DF300A">
          <w:pPr>
            <w:pStyle w:val="CitaviBibliographyEntry"/>
          </w:pPr>
          <w:bookmarkStart w:id="93" w:name="_CTVL001f3c9377022c340969aa07cf5a944794c"/>
          <w:r>
            <w:t>Singh, P. K., Choudhury, P., Dey, A. K., &amp; Pramanik, P. K. D. (2021). Recommender systems: an overview, research trends, and future directions.</w:t>
          </w:r>
          <w:bookmarkEnd w:id="93"/>
          <w:r>
            <w:t xml:space="preserve"> </w:t>
          </w:r>
          <w:r w:rsidRPr="00DF300A">
            <w:rPr>
              <w:i/>
            </w:rPr>
            <w:t>International Journal of Business and Systems Research</w:t>
          </w:r>
          <w:r w:rsidRPr="00DF300A">
            <w:t xml:space="preserve">, </w:t>
          </w:r>
          <w:r w:rsidRPr="00DF300A">
            <w:rPr>
              <w:i/>
            </w:rPr>
            <w:t>15</w:t>
          </w:r>
          <w:r w:rsidRPr="00DF300A">
            <w:t>(1), 14. https://doi.org/10.1504/ijbsr.2021.10033303</w:t>
          </w:r>
        </w:p>
        <w:p w14:paraId="47655284" w14:textId="77777777" w:rsidR="00DF300A" w:rsidRDefault="00DF300A" w:rsidP="00DF300A">
          <w:pPr>
            <w:pStyle w:val="CitaviBibliographyEntry"/>
          </w:pPr>
          <w:bookmarkStart w:id="94" w:name="_CTVL0014f95dc68361e46f69f783007e76fa1c7"/>
          <w:r>
            <w:t>Studer, S., Bui, T. B., Drescher, C., Hanuschkin, A., Winkler, L., Peters, S., &amp; Müller, K.</w:t>
          </w:r>
          <w:r>
            <w:rPr>
              <w:rFonts w:ascii="Cambria Math" w:hAnsi="Cambria Math" w:cs="Cambria Math"/>
            </w:rPr>
            <w:t>‑</w:t>
          </w:r>
          <w:r>
            <w:t>R. (2021). Towards CRISP-ML(Q): A Machine Learning Process Model with Quality Assurance Methodology.</w:t>
          </w:r>
          <w:bookmarkEnd w:id="94"/>
          <w:r>
            <w:t xml:space="preserve"> </w:t>
          </w:r>
          <w:r w:rsidRPr="00DF300A">
            <w:rPr>
              <w:i/>
            </w:rPr>
            <w:t>Machine Learning and Knowledge Extraction</w:t>
          </w:r>
          <w:r w:rsidRPr="00DF300A">
            <w:t xml:space="preserve">, </w:t>
          </w:r>
          <w:r w:rsidRPr="00DF300A">
            <w:rPr>
              <w:i/>
            </w:rPr>
            <w:t>3</w:t>
          </w:r>
          <w:r w:rsidRPr="00DF300A">
            <w:t>(2), 392–413. https://doi.org/10.3390/make3020020</w:t>
          </w:r>
        </w:p>
        <w:p w14:paraId="48842336" w14:textId="77777777" w:rsidR="00DF300A" w:rsidRDefault="00DF300A" w:rsidP="00DF300A">
          <w:pPr>
            <w:pStyle w:val="CitaviBibliographyEntry"/>
          </w:pPr>
          <w:bookmarkStart w:id="95" w:name="_CTVL001d901da9015e84747bfcb5647573b2436"/>
          <w:r>
            <w:t>Su, X., &amp; Khoshgoftaar, T. M. (2009). A Survey of Collaborative Filtering Techniques.</w:t>
          </w:r>
          <w:bookmarkEnd w:id="95"/>
          <w:r>
            <w:t xml:space="preserve"> </w:t>
          </w:r>
          <w:r w:rsidRPr="00DF300A">
            <w:rPr>
              <w:i/>
            </w:rPr>
            <w:t>Advances in Artificial Intelligence</w:t>
          </w:r>
          <w:r w:rsidRPr="00DF300A">
            <w:t xml:space="preserve">, </w:t>
          </w:r>
          <w:r w:rsidRPr="00DF300A">
            <w:rPr>
              <w:i/>
            </w:rPr>
            <w:t>2009</w:t>
          </w:r>
          <w:r w:rsidRPr="00DF300A">
            <w:t>, 1–19. https://doi.org/10.1155/2009/421425</w:t>
          </w:r>
        </w:p>
        <w:p w14:paraId="3864660B" w14:textId="77777777" w:rsidR="00DF300A" w:rsidRDefault="00DF300A" w:rsidP="00DF300A">
          <w:pPr>
            <w:pStyle w:val="CitaviBibliographyEntry"/>
          </w:pPr>
          <w:bookmarkStart w:id="96" w:name="_CTVL001ca86fb2216cc4684a0165370b7561d52"/>
          <w:r>
            <w:t>TensorFlow (n.d.). TensorFlow Recommenders. Retrieved from https://www.tensorflow.org/recommenders</w:t>
          </w:r>
        </w:p>
        <w:p w14:paraId="39CE407C" w14:textId="77777777" w:rsidR="00DF300A" w:rsidRDefault="00DF300A" w:rsidP="00DF300A">
          <w:pPr>
            <w:pStyle w:val="CitaviBibliographyEntry"/>
          </w:pPr>
          <w:bookmarkStart w:id="97" w:name="_CTVL0014f6a45c63ee14703a167af60e42ede23"/>
          <w:bookmarkEnd w:id="96"/>
          <w:r>
            <w:t>TensorFlow (2022a). Deep &amp; Cross Network (DCN). Retrieved from https://www.tensorflow.org/recommenders/examples/dcn</w:t>
          </w:r>
        </w:p>
        <w:p w14:paraId="40CB00E7" w14:textId="77777777" w:rsidR="00DF300A" w:rsidRDefault="00DF300A" w:rsidP="00DF300A">
          <w:pPr>
            <w:pStyle w:val="CitaviBibliographyEntry"/>
          </w:pPr>
          <w:bookmarkStart w:id="98" w:name="_CTVL00152fb0ebe12bf4715811c42ff098d666d"/>
          <w:bookmarkEnd w:id="97"/>
          <w:r>
            <w:t>TensorFlow (2022b). TFRS API: All symbols in TensorFlow Recommenders. Retrieved from https://www.tensorflow.org/recommenders/api_docs/python/tfrs/all_symbols</w:t>
          </w:r>
        </w:p>
        <w:p w14:paraId="16194AE6" w14:textId="77777777" w:rsidR="00DF300A" w:rsidRDefault="00DF300A" w:rsidP="00DF300A">
          <w:pPr>
            <w:pStyle w:val="CitaviBibliographyEntry"/>
          </w:pPr>
          <w:bookmarkStart w:id="99" w:name="_CTVL0017b613a10395c40f9b01f41448c8ad104"/>
          <w:bookmarkEnd w:id="98"/>
          <w:r>
            <w:lastRenderedPageBreak/>
            <w:t>Vellido, A., Lisboa, P. J., &amp; Meehan, K. (2000). Quantitative Characterization and Prediction of On-Line Purchasing Behavior: A Latent Variable Approach.</w:t>
          </w:r>
          <w:bookmarkEnd w:id="99"/>
          <w:r>
            <w:t xml:space="preserve"> </w:t>
          </w:r>
          <w:r w:rsidRPr="00DF300A">
            <w:rPr>
              <w:i/>
            </w:rPr>
            <w:t>International Journal of Electronic Commerce</w:t>
          </w:r>
          <w:r w:rsidRPr="00DF300A">
            <w:t xml:space="preserve">, </w:t>
          </w:r>
          <w:r w:rsidRPr="00DF300A">
            <w:rPr>
              <w:i/>
            </w:rPr>
            <w:t>4</w:t>
          </w:r>
          <w:r w:rsidRPr="00DF300A">
            <w:t>(4), 83–104. https://doi.org/10.1080/10864415.2000.11518380</w:t>
          </w:r>
        </w:p>
        <w:p w14:paraId="667D2A79" w14:textId="77777777" w:rsidR="00DF300A" w:rsidRDefault="00DF300A" w:rsidP="00DF300A">
          <w:pPr>
            <w:pStyle w:val="CitaviBibliographyEntry"/>
          </w:pPr>
          <w:bookmarkStart w:id="100" w:name="_CTVL00107b59ad7728a4751ac1c97f8b0ba36fb"/>
          <w:r>
            <w:t>Wang, R., Fu, B., Fu, G., &amp; Wang, M. (2017, August 17).</w:t>
          </w:r>
          <w:bookmarkEnd w:id="100"/>
          <w:r>
            <w:t xml:space="preserve"> </w:t>
          </w:r>
          <w:r w:rsidRPr="00DF300A">
            <w:rPr>
              <w:i/>
            </w:rPr>
            <w:t>Deep &amp; Cross Network for Ad Click Predictions</w:t>
          </w:r>
          <w:r w:rsidRPr="00DF300A">
            <w:t>. Retrieved from http://arxiv.org/pdf/1708.05123v1 https://doi.org/AdKDD</w:t>
          </w:r>
        </w:p>
        <w:p w14:paraId="31BFC389" w14:textId="77777777" w:rsidR="00DF300A" w:rsidRDefault="00DF300A" w:rsidP="00DF300A">
          <w:pPr>
            <w:pStyle w:val="CitaviBibliographyEntry"/>
          </w:pPr>
          <w:bookmarkStart w:id="101" w:name="_CTVL00168c5ea5f5f1349bb9588b1d3e0cda53b"/>
          <w:r>
            <w:t>Wang, R., Shivanna, R., Cheng, D., Jain, S., Lin, D., Hong, L., &amp; Chi, E. (2021). DCN V2: Improved Deep &amp; Cross Network and Practical Lessons for Web-scale Learning to Rank Systems. In J. Leskovec, M. Grobelnik, M. Najork, J. Tang, &amp; L. Zia (Eds.),</w:t>
          </w:r>
          <w:bookmarkEnd w:id="101"/>
          <w:r>
            <w:t xml:space="preserve"> </w:t>
          </w:r>
          <w:r w:rsidRPr="00DF300A">
            <w:rPr>
              <w:i/>
            </w:rPr>
            <w:t xml:space="preserve">Proceedings of the Web Conference 2021 </w:t>
          </w:r>
          <w:r w:rsidRPr="00DF300A">
            <w:t>(pp. 1785–1797). New York, NY, USA: ACM. https://doi.org/10.1145/3442381.3450078</w:t>
          </w:r>
        </w:p>
        <w:p w14:paraId="1671259E" w14:textId="77777777" w:rsidR="00DF300A" w:rsidRDefault="00DF300A" w:rsidP="00DF300A">
          <w:pPr>
            <w:pStyle w:val="CitaviBibliographyEntry"/>
          </w:pPr>
          <w:bookmarkStart w:id="102" w:name="_CTVL001ac17342124684964b43fc4b0238de8e6"/>
          <w:r>
            <w:t>Wei, W. (2022, June 9). Question: examples/best practices for integrating tfrs with tfx #380. Retrieved from https://github.com/tensorflow/recommenders/issues/380#issuecomment-1151934730</w:t>
          </w:r>
        </w:p>
        <w:p w14:paraId="6C546B3A" w14:textId="0DBCCAD6" w:rsidR="00B32AE3" w:rsidRDefault="00DF300A" w:rsidP="00DF300A">
          <w:pPr>
            <w:pStyle w:val="CitaviBibliographyEntry"/>
          </w:pPr>
          <w:bookmarkStart w:id="103" w:name="_CTVL0014c2e6615c4b542419b7a225008c0f5c7"/>
          <w:bookmarkEnd w:id="102"/>
          <w:r>
            <w:t>Yan, Y., &amp; Li, L. (2020). xDeepInt: a hybrid architecture for modeling the vector-wise and bit-wise feature interactions</w:t>
          </w:r>
          <w:bookmarkEnd w:id="103"/>
          <w:r>
            <w:t>.</w:t>
          </w:r>
          <w:r w:rsidR="00B32AE3">
            <w:fldChar w:fldCharType="end"/>
          </w:r>
        </w:p>
      </w:sdtContent>
    </w:sdt>
    <w:p w14:paraId="00F76676" w14:textId="37228DA6"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65A6E1" w14:textId="77777777" w:rsidR="008C0C41" w:rsidRDefault="008C0C41">
      <w:pPr>
        <w:spacing w:before="0" w:line="240" w:lineRule="auto"/>
      </w:pPr>
      <w:r>
        <w:separator/>
      </w:r>
    </w:p>
  </w:endnote>
  <w:endnote w:type="continuationSeparator" w:id="0">
    <w:p w14:paraId="4A42585E" w14:textId="77777777" w:rsidR="008C0C41" w:rsidRDefault="008C0C41">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CEE04" w14:textId="77777777" w:rsidR="008C0C41" w:rsidRDefault="008C0C41">
      <w:pPr>
        <w:spacing w:before="0" w:line="240" w:lineRule="auto"/>
      </w:pPr>
      <w:r>
        <w:separator/>
      </w:r>
    </w:p>
  </w:footnote>
  <w:footnote w:type="continuationSeparator" w:id="0">
    <w:p w14:paraId="7CC56F76" w14:textId="77777777" w:rsidR="008C0C41" w:rsidRDefault="008C0C41">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Throughout this paper ML and AI will be used interchangeably.</w:t>
      </w:r>
    </w:p>
  </w:footnote>
  <w:footnote w:id="2">
    <w:p w14:paraId="39CCA044" w14:textId="0443628A" w:rsidR="006E7D26" w:rsidRPr="007901B7" w:rsidRDefault="006E7D26">
      <w:pPr>
        <w:pStyle w:val="Funotentext"/>
      </w:pPr>
      <w:r w:rsidRPr="007901B7">
        <w:rPr>
          <w:rStyle w:val="Funotenzeichen"/>
        </w:rPr>
        <w:footnoteRef/>
      </w:r>
      <w:r w:rsidRPr="007901B7">
        <w:t xml:space="preserve"> </w:t>
      </w:r>
      <w:r w:rsidR="00751040" w:rsidRPr="007901B7">
        <w:t>R</w:t>
      </w:r>
      <w:r w:rsidR="00C949F1" w:rsidRPr="007901B7">
        <w:t xml:space="preserve">ank refers to </w:t>
      </w:r>
      <w:r w:rsidR="00D55A17" w:rsidRPr="007901B7">
        <w:t xml:space="preserve">the dimensionality </w:t>
      </w:r>
      <m:oMath>
        <m:r>
          <w:rPr>
            <w:rFonts w:ascii="Cambria Math" w:hAnsi="Cambria Math"/>
          </w:rPr>
          <m:t>k</m:t>
        </m:r>
      </m:oMath>
      <w:r w:rsidR="00D55A17" w:rsidRPr="007901B7">
        <w:t xml:space="preserve"> of </w:t>
      </w:r>
      <w:r w:rsidR="00751040" w:rsidRPr="007901B7">
        <w:t>a</w:t>
      </w:r>
      <w:r w:rsidR="00945914" w:rsidRPr="007901B7">
        <w:t xml:space="preserve"> latent factor</w:t>
      </w:r>
      <w:r w:rsidR="00751040" w:rsidRPr="007901B7">
        <w:t xml:space="preserve"> </w:t>
      </w:r>
      <m:oMath>
        <m:r>
          <w:rPr>
            <w:rFonts w:ascii="Cambria Math" w:hAnsi="Cambria Math"/>
          </w:rPr>
          <m:t>m×k</m:t>
        </m:r>
      </m:oMath>
      <w:r w:rsidR="00CA3BEE">
        <w:t xml:space="preserve"> for Matrix </w:t>
      </w:r>
      <m:oMath>
        <m:r>
          <w:rPr>
            <w:rFonts w:ascii="Cambria Math" w:hAnsi="Cambria Math"/>
          </w:rPr>
          <m:t>U</m:t>
        </m:r>
      </m:oMath>
      <w:r w:rsidR="00CA3BEE">
        <w:t xml:space="preserve"> and </w:t>
      </w:r>
      <m:oMath>
        <m:r>
          <w:rPr>
            <w:rFonts w:ascii="Cambria Math" w:hAnsi="Cambria Math"/>
          </w:rPr>
          <m:t>n×k</m:t>
        </m:r>
      </m:oMath>
      <w:r w:rsidR="000C3652">
        <w:t xml:space="preserve"> for </w:t>
      </w:r>
      <w:r w:rsidR="00262420">
        <w:t xml:space="preserve">Matrix </w:t>
      </w:r>
      <m:oMath>
        <m:r>
          <w:rPr>
            <w:rFonts w:ascii="Cambria Math" w:hAnsi="Cambria Math"/>
          </w:rPr>
          <m:t>V</m:t>
        </m:r>
      </m:oMath>
      <w:r w:rsidR="00262420">
        <w:t>, l</w:t>
      </w:r>
      <w:r w:rsidR="00817EEF" w:rsidRPr="007901B7">
        <w:t xml:space="preserve">ow-rank meaning that </w:t>
      </w:r>
      <m:oMath>
        <m:r>
          <w:rPr>
            <w:rFonts w:ascii="Cambria Math" w:hAnsi="Cambria Math"/>
          </w:rPr>
          <m:t>k≪</m:t>
        </m:r>
        <m:r>
          <m:rPr>
            <m:sty m:val="p"/>
          </m:rPr>
          <w:rPr>
            <w:rFonts w:ascii="Cambria Math" w:hAnsi="Cambria Math"/>
          </w:rPr>
          <m:t>min⁡</m:t>
        </m:r>
        <m:r>
          <w:rPr>
            <w:rFonts w:ascii="Cambria Math" w:hAnsi="Cambria Math"/>
          </w:rPr>
          <m:t>{m,n}</m:t>
        </m:r>
      </m:oMath>
      <w:r w:rsidR="00C44007">
        <w:t>.</w:t>
      </w:r>
      <w:r w:rsidR="00131577">
        <w:t xml:space="preserve"> </w:t>
      </w:r>
      <m:oMath>
        <m:r>
          <w:rPr>
            <w:rFonts w:ascii="Cambria Math" w:hAnsi="Cambria Math"/>
          </w:rPr>
          <m:t>k</m:t>
        </m:r>
      </m:oMath>
      <w:r w:rsidR="007203FE">
        <w:t xml:space="preserve"> </w:t>
      </w:r>
      <w:r w:rsidR="003065CD">
        <w:t xml:space="preserve">represents the amount of linearly independent factors </w:t>
      </w:r>
      <w:r w:rsidR="00A02F7C">
        <w:t>in</w:t>
      </w:r>
      <w:r w:rsidR="00A32ECA">
        <w:t xml:space="preserve"> a latent factor </w:t>
      </w:r>
      <w:r w:rsidR="00D450E9">
        <w:t>(</w:t>
      </w:r>
      <w:sdt>
        <w:sdtPr>
          <w:alias w:val="To edit, see citavi.com/edit"/>
          <w:tag w:val="CitaviPlaceholder#6b349787-003d-4277-934c-990dddf8d152"/>
          <w:id w:val="489986127"/>
          <w:placeholder>
            <w:docPart w:val="DefaultPlaceholder_-1854013440"/>
          </w:placeholder>
        </w:sdtPr>
        <w:sdtEndPr/>
        <w:sdtContent>
          <w:r w:rsidR="00A32ECA">
            <w:fldChar w:fldCharType="begin"/>
          </w:r>
          <w:r w:rsidR="00A32EC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WU4ZTFjLTFmODAtNDlkNS04MjA1LWFjOTEzYzc0ODNiMyIsIlJhbmdlTGVuZ3RoIjoxNSwiUmVmZXJlbmNlSWQiOiJiZjdiZTA1MC02OGQzLTRkM2QtODNmOC1lYmZlNmU1NjRkZ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cnUiLCJMYXN0TmFtZSI6IkFnZ2Fyd2FsIiwiTWlkZGxlTmFtZSI6IkMuIiwiUHJvdGVjdGVkIjpmYWxzZSwiU2V4IjowLCJDcmVhdGVkQnkiOiJfU2ViYXN0aWFuIFPDpHR6bGVyIiwiQ3JlYXRlZE9uIjoiMjAyMi0wNS0yNVQxMDozNjozOSIsIk1vZGlmaWVkQnkiOiJfU2ViYXN0aWFuIFPDpHR6bGVyIiwiSWQiOiIyZDAzMWVjOC05MjdmLTRkODYtYmQzYS05MjUwNDdkYmE3ZjciLCJNb2RpZmllZE9uIjoiMjAyMi0wNS0yNVQxMDozNjozO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U2ViYXN0aWFuXFxBcHBEYXRhXFxMb2NhbFxcVGVtcFxcdXV0ZXhsZzUuanBnIiwiVXJpU3RyaW5nIjoiYmY3YmUwNTAtNjhkMy00ZDNkLTgzZjgtZWJmZTZlNTY0ZGU3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zMxOTI5NjU3NCI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d3d3LndvcmxkY2F0Lm9yZy9vY2xjLzEwNDk5OTI2NDMiLCJVcmlTdHJpbmciOiJodHRwOi8vd3d3LndvcmxkY2F0Lm9yZy9vY2xjLzEwNDk5OTI2N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}</w:instrText>
          </w:r>
          <w:r w:rsidR="00A32ECA">
            <w:fldChar w:fldCharType="separate"/>
          </w:r>
          <w:r w:rsidR="00AB6756">
            <w:t>Aggarwal (2016)</w:t>
          </w:r>
          <w:r w:rsidR="00A32ECA">
            <w:fldChar w:fldCharType="end"/>
          </w:r>
        </w:sdtContent>
      </w:sdt>
      <w:r w:rsidR="00A32ECA">
        <w:t>.</w:t>
      </w:r>
    </w:p>
  </w:footnote>
  <w:footnote w:id="3">
    <w:p w14:paraId="2BEF4199" w14:textId="5216EE87" w:rsidR="008E3EB4" w:rsidRPr="008134B0" w:rsidRDefault="008E3EB4">
      <w:pPr>
        <w:pStyle w:val="Funotentext"/>
      </w:pPr>
      <w:r w:rsidRPr="008134B0">
        <w:rPr>
          <w:rStyle w:val="Funotenzeichen"/>
        </w:rPr>
        <w:footnoteRef/>
      </w:r>
      <w:r w:rsidRPr="008134B0">
        <w:t xml:space="preserve"> </w:t>
      </w:r>
      <w:r w:rsidR="008134B0" w:rsidRPr="008134B0">
        <w:t>NNs and ANNs will be used interc</w:t>
      </w:r>
      <w:r w:rsidR="008134B0">
        <w:t>hangeably</w:t>
      </w:r>
      <w:r w:rsidR="00C707F1">
        <w:t xml:space="preserve"> in this paper.</w:t>
      </w:r>
    </w:p>
  </w:footnote>
  <w:footnote w:id="4">
    <w:p w14:paraId="7C306421" w14:textId="22EECFD5" w:rsidR="006C2193" w:rsidRDefault="006C2193">
      <w:pPr>
        <w:pStyle w:val="Funotentext"/>
      </w:pPr>
      <w:r>
        <w:rPr>
          <w:rStyle w:val="Funotenzeichen"/>
        </w:rPr>
        <w:footnoteRef/>
      </w:r>
      <w:r>
        <w:t xml:space="preserve"> </w:t>
      </w:r>
      <w:r w:rsidR="00D83125">
        <w:t xml:space="preserve">The </w:t>
      </w:r>
      <w:r w:rsidR="005E7E63">
        <w:t>Softmax</w:t>
      </w:r>
      <w:r w:rsidR="00D83125">
        <w:t xml:space="preserve"> function maps the neural output on range </w:t>
      </w:r>
      <w:r w:rsidR="00F0744F">
        <w:t xml:space="preserve">[0;1]. </w:t>
      </w:r>
      <w:r w:rsidR="000E4D90">
        <w:t>Highly n</w:t>
      </w:r>
      <w:r w:rsidR="00F0744F">
        <w:t xml:space="preserve">egative </w:t>
      </w:r>
      <w:r w:rsidR="0090051A">
        <w:t>inputs</w:t>
      </w:r>
      <w:r w:rsidR="00B37BED">
        <w:t xml:space="preserve"> </w:t>
      </w:r>
      <w:r w:rsidR="007F1D2A">
        <w:t xml:space="preserve">approach </w:t>
      </w:r>
      <w:r w:rsidR="0090051A">
        <w:t xml:space="preserve">value </w:t>
      </w:r>
      <w:r w:rsidR="000E4D90">
        <w:t xml:space="preserve">0, while highly positive </w:t>
      </w:r>
      <w:r w:rsidR="0090051A">
        <w:t>inputs</w:t>
      </w:r>
      <w:r w:rsidR="000E4D90">
        <w:t xml:space="preserve"> approach value 1</w:t>
      </w:r>
      <w:r w:rsidR="0090051A">
        <w:t>.</w:t>
      </w:r>
      <w:r w:rsidR="00E5256C">
        <w:t xml:space="preserve"> </w:t>
      </w:r>
    </w:p>
  </w:footnote>
  <w:footnote w:id="5">
    <w:p w14:paraId="669AB400" w14:textId="6D03DF32" w:rsidR="00D235EE" w:rsidRPr="00D235EE" w:rsidRDefault="00D235EE">
      <w:pPr>
        <w:pStyle w:val="Funotentext"/>
        <w:rPr>
          <w:lang w:val="de-DE"/>
        </w:rPr>
      </w:pPr>
      <w:r>
        <w:rPr>
          <w:rStyle w:val="Funotenzeichen"/>
        </w:rPr>
        <w:footnoteRef/>
      </w:r>
      <w:r>
        <w:t xml:space="preserve"> </w:t>
      </w:r>
      <w:r w:rsidR="005919CA">
        <w:t xml:space="preserve">In dropout regularization random </w:t>
      </w:r>
      <w:r w:rsidR="00070E39">
        <w:t xml:space="preserve">neurons are skipped </w:t>
      </w:r>
      <w:r w:rsidR="000A108A">
        <w:t>during the training process to combat overfit of the model</w:t>
      </w:r>
      <w:r w:rsidR="003B55EC">
        <w:t xml:space="preserve"> </w:t>
      </w:r>
      <w:r w:rsidR="007D555A">
        <w:t>(</w:t>
      </w:r>
      <w:sdt>
        <w:sdtPr>
          <w:alias w:val="To edit, see citavi.com/edit"/>
          <w:tag w:val="CitaviPlaceholder#211da6ad-f4f1-42d6-bba9-8e4f790c27b4"/>
          <w:id w:val="-1549830040"/>
          <w:placeholder>
            <w:docPart w:val="DefaultPlaceholder_-1854013440"/>
          </w:placeholder>
        </w:sdtPr>
        <w:sdtEndPr/>
        <w:sdtContent>
          <w:r w:rsidR="003B55EC">
            <w:fldChar w:fldCharType="begin"/>
          </w:r>
          <w:r w:rsidR="000F143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FyeGl2Lm9yZy9wZGYvMTIwNy4wNTgwdjEiLCJVcmlTdHJpbmciOiJodHRwOi8vYXJ4aXYub3JnL3BkZi8xMjA3LjA1ODB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yM1QyMzozMDozMSIsIk1vZGlmaWVkQnkiOiJfU2ViYXN0aWFuIFPDpHR6bGVyIiwiSWQiOiI3YmViODQ3Mi01ZTYxLTRiOWEtYjgyMy04Zjk2YzIzOWI0MTMiLCJNb2RpZmllZE9uIjoiMjAyMi0wNi0yM1QyMzozMD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yMDcuMDU4MHYxIiwiVXJpU3RyaW5nIjoiaHR0cHM6Ly9hcnhpdi5vcmcvcGRmLzEyMDcuMDU4MH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2ViYXN0aWFuIFPDpHR6bGVyIiwiQ3JlYXRlZE9uIjoiMjAyMi0wNi0yM1QyMzozMDozMSIsIk1vZGlmaWVkQnkiOiJfU2ViYXN0aWFuIFPDpHR6bGVyIiwiSWQiOiJmZDYwMDNjOS0wYzFmLTRjOTMtYjUzNy05ZDYxOWRmNDAxNTAiLCJNb2RpZmllZE9uIjoiMjAyMi0wNi0yM1QyMzozMDozM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YWJzLzEyMDcuMDU4MHYxIiwiVXJpU3RyaW5nIjoiaHR0cDovL2FyeGl2Lm9yZy9hYnMvMTIwNy4wNTgwd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}</w:instrText>
          </w:r>
          <w:r w:rsidR="003B55EC">
            <w:fldChar w:fldCharType="separate"/>
          </w:r>
          <w:r w:rsidR="00AB6756">
            <w:t>Hinton, Srivastava, Krizhevsky, Sutskever, and Salakhutdinov (2012)</w:t>
          </w:r>
          <w:r w:rsidR="003B55EC">
            <w:fldChar w:fldCharType="end"/>
          </w:r>
        </w:sdtContent>
      </w:sdt>
      <w:r w:rsidR="000A108A">
        <w:t>.</w:t>
      </w:r>
    </w:p>
  </w:footnote>
  <w:footnote w:id="6">
    <w:p w14:paraId="06199A37" w14:textId="7AB67F4B" w:rsidR="00CA6E7B" w:rsidRPr="003F0F5D" w:rsidRDefault="00CA6E7B" w:rsidP="00CA6E7B">
      <w:pPr>
        <w:pStyle w:val="Funotentext"/>
        <w:rPr>
          <w:lang w:val="de-DE"/>
        </w:rPr>
      </w:pPr>
      <w:r>
        <w:rPr>
          <w:rStyle w:val="Funotenzeichen"/>
        </w:rPr>
        <w:footnoteRef/>
      </w:r>
      <w:r>
        <w:t xml:space="preserve"> Explicit feature interactions </w:t>
      </w:r>
      <w:r w:rsidR="000F6EC7">
        <w:t xml:space="preserve">are </w:t>
      </w:r>
      <w:r w:rsidR="0058636B">
        <w:t xml:space="preserve">usually </w:t>
      </w:r>
      <w:r w:rsidR="000F6EC7">
        <w:t xml:space="preserve">retrieved </w:t>
      </w:r>
      <w:r w:rsidR="0058636B">
        <w:t xml:space="preserve">by dedicated components in </w:t>
      </w:r>
      <w:r w:rsidR="00862D6E">
        <w:t xml:space="preserve">the model, such as </w:t>
      </w:r>
      <w:r w:rsidR="00FF7C36">
        <w:t xml:space="preserve">the cross network in DCN. </w:t>
      </w:r>
      <w:r w:rsidR="00033B9A">
        <w:t xml:space="preserve">The order of feature interaction </w:t>
      </w:r>
      <w:r w:rsidR="00B33221">
        <w:t>can be set</w:t>
      </w:r>
      <w:r w:rsidR="005F1495" w:rsidRPr="005F1495">
        <w:t xml:space="preserve"> </w:t>
      </w:r>
      <w:r w:rsidR="005F1495">
        <w:t>(bounded-degree)</w:t>
      </w:r>
      <w:r w:rsidR="0003136F">
        <w:t xml:space="preserve"> and inferred</w:t>
      </w:r>
      <w:r w:rsidR="00B33221">
        <w:t xml:space="preserve"> by said component</w:t>
      </w:r>
      <w:r w:rsidR="00FB695F">
        <w:t xml:space="preserve">, which makes the feature extraction more controllable and predictable. </w:t>
      </w:r>
      <w:r w:rsidR="002F7709">
        <w:t xml:space="preserve">On the contrary, implicit feature interactions can have an arbitrary </w:t>
      </w:r>
      <w:r w:rsidR="006029A0">
        <w:t xml:space="preserve">order, as </w:t>
      </w:r>
      <w:r w:rsidR="00AF7C31">
        <w:t xml:space="preserve">it is not explicitly defined </w:t>
      </w:r>
      <w:r w:rsidR="00997F54">
        <w:t>in the model</w:t>
      </w:r>
      <w:r w:rsidR="002C1881">
        <w:t xml:space="preserve"> to wh</w:t>
      </w:r>
      <w:r w:rsidR="008401FA">
        <w:t>ich</w:t>
      </w:r>
      <w:r w:rsidR="002C1881">
        <w:t xml:space="preserve"> degree </w:t>
      </w:r>
      <w:r w:rsidR="008401FA">
        <w:t xml:space="preserve">the interaction </w:t>
      </w:r>
      <w:r w:rsidR="002C1881">
        <w:t>is bound to</w:t>
      </w:r>
      <w:r w:rsidR="001147E9">
        <w:t xml:space="preserve"> (i.e. DNN)</w:t>
      </w:r>
      <w:r w:rsidR="00B4769C">
        <w:t>.</w:t>
      </w:r>
      <w:r w:rsidR="00631AB6">
        <w:t xml:space="preserve"> </w:t>
      </w:r>
      <w:r w:rsidR="0088160C">
        <w:t xml:space="preserve">Implicit feature </w:t>
      </w:r>
      <w:r w:rsidR="007973BB">
        <w:t xml:space="preserve">extraction </w:t>
      </w:r>
      <w:r w:rsidR="00203FE9">
        <w:t>is</w:t>
      </w:r>
      <w:r w:rsidR="007973BB">
        <w:t xml:space="preserve"> more flexib</w:t>
      </w:r>
      <w:r w:rsidR="00203FE9">
        <w:t xml:space="preserve">le at </w:t>
      </w:r>
      <w:r w:rsidR="00FB7B56">
        <w:t xml:space="preserve">picking up any </w:t>
      </w:r>
      <w:r w:rsidR="00624568">
        <w:t>pattern</w:t>
      </w:r>
      <w:r w:rsidR="00FA020B">
        <w:t>s</w:t>
      </w:r>
      <w:r w:rsidR="00624568">
        <w:t xml:space="preserve"> in the data</w:t>
      </w:r>
      <w:r w:rsidR="002A004F">
        <w:t>,</w:t>
      </w:r>
      <w:r w:rsidR="00E955B3">
        <w:t xml:space="preserve"> </w:t>
      </w:r>
      <w:r w:rsidR="00634B44">
        <w:t xml:space="preserve">at the cost of certainty </w:t>
      </w:r>
      <w:r w:rsidR="00737A6F">
        <w:t>of</w:t>
      </w:r>
      <w:r w:rsidR="00634B44">
        <w:t xml:space="preserve"> the degree of</w:t>
      </w:r>
      <w:r w:rsidR="00275EC9">
        <w:t xml:space="preserve"> </w:t>
      </w:r>
      <w:r w:rsidR="00737A6F">
        <w:t>the</w:t>
      </w:r>
      <w:r w:rsidR="00634B44">
        <w:t xml:space="preserve"> feature</w:t>
      </w:r>
      <w:r w:rsidR="000B4A08">
        <w:t xml:space="preserve"> </w:t>
      </w:r>
      <w:r w:rsidR="00737A6F">
        <w:t xml:space="preserve">interaction </w:t>
      </w:r>
      <w:sdt>
        <w:sdtPr>
          <w:alias w:val="To edit, see citavi.com/edit"/>
          <w:tag w:val="CitaviPlaceholder#a55261fe-9458-44b8-98b4-503a6d12e174"/>
          <w:id w:val="-560326660"/>
          <w:placeholder>
            <w:docPart w:val="DefaultPlaceholder_-1854013440"/>
          </w:placeholder>
        </w:sdtPr>
        <w:sdtEndPr/>
        <w:sdtContent>
          <w:r w:rsidR="000B4A08">
            <w:t>(</w:t>
          </w:r>
          <w:r w:rsidR="000B4A08">
            <w:fldChar w:fldCharType="begin"/>
          </w:r>
          <w:r w:rsidR="00AB67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DFjYTcwLWY5ZWEtNDAzZC05MDY3LTc3OTBiMWY0ZTc4ZSIsIlJhbmdlTGVuZ3RoIjoxOCwiUmVmZXJlbmNlSWQiOiIyMTg4NjFiYy00MmFhLTQ3OWMtYWQwOS1kY2JlNGM5MTJiM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0NS8zMjE5ODE5LjMyMjAwMjMiLCJVcmlTdHJpbmciOiJodHRwczovL2RvaS5vcmcvMTAuMTE0NS8zMjE5ODE5LjMyMjAw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YtMjdUMDA6Mzg6NDciLCJNb2RpZmllZEJ5IjoiX1NlYmFzdGlhbiBTw6R0emxlciIsIklkIjoiZmY0ZmQ5MGQtMWM3OC00NmJhLThiNjctM2NkZDkxZTVjODdlIiwiTW9kaWZpZWRPbiI6IjIwMjItMDYtMjdUMDA6Mzg6NDc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RsLmFjbS5vcmcvZG9pL3Byb2NlZWRpbmdzLzEwLjExNDUvMzIxOTgxOSIsIlVyaVN0cmluZyI6Imh0dHBzOi8vZGwuYWNtLm9yZy9kb2kvcHJvY2VlZGluZ3MvMTAuMTE0NS8zMjE5ODE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0NS8zMjE5ODE5IiwiVXJpU3RyaW5nIjoiaHR0cHM6Ly9kb2kub3JnLzEwLjExNDUvMzIxOTgxO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IwMDcuMDM1MTl2MSIsIlVyaVN0cmluZyI6Imh0dHBzOi8vYXJ4aXYub3JnL3BkZi8yMDA3LjAzNTE5djEucGRm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ZWJhc3RpYW4gU8OkdHpsZXIiLCJDcmVhdGVkT24iOiIyMDIyLTA2LTI3VDAwOjQ2OjE5IiwiTW9kaWZpZWRCeSI6Il9TZWJhc3RpYW4gU8OkdHpsZXIiLCJJZCI6IjBhYmQwMzYwLWUyYTItNGMxNS1hZjY1LTAzZjE4MWYxNTIxZiIsIk1vZGlmaWVkT24iOiIyMDIyLTA2LTI3VDAwOjQ2OjE5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aHR0cDovL2FyeGl2Lm9yZy9wZGYvMjAwNy4wMzUxOXYxIiwiVXJpU3RyaW5nIjoiaHR0cDovL2FyeGl2Lm9yZy9wZGYvMjAwNy4wMzUxOX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I3VDAwOjQ2OjE5IiwiTW9kaWZpZWRCeSI6Il9TZWJhc3RpYW4gU8OkdHpsZXIiLCJJZCI6ImU0OGUwMDRlLTIwOWQtNGIzZi04ZTg2LTU0MjcxN2Y2NWYzYyIsIk1vZGlmaWVkT24iOiIyMDIyLTA2LTI3VDAwOjQ2OjE5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aHR0cDovL2FyeGl2Lm9yZy9hYnMvMjAwNy4wMzUxOXYxIiwiVXJpU3RyaW5nIjoiaHR0cDovL2FyeGl2Lm9yZy9hYnMvMjAwNy4wMzUxOXYx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}</w:instrText>
          </w:r>
          <w:r w:rsidR="000B4A08">
            <w:fldChar w:fldCharType="separate"/>
          </w:r>
          <w:r w:rsidR="00AB6756">
            <w:t>Lian et al. (2018); Huang, She, Wang, and Zhang (2020); Yan and Li (2020)</w:t>
          </w:r>
          <w:r w:rsidR="000B4A08">
            <w:fldChar w:fldCharType="end"/>
          </w:r>
        </w:sdtContent>
      </w:sdt>
      <w:r w:rsidR="00506838">
        <w:t>.</w:t>
      </w:r>
    </w:p>
  </w:footnote>
  <w:footnote w:id="7">
    <w:p w14:paraId="6EF299B9" w14:textId="77777777" w:rsidR="00610785" w:rsidRDefault="00610785" w:rsidP="00610785">
      <w:pPr>
        <w:pStyle w:val="Funotentext"/>
      </w:pPr>
      <w:r>
        <w:rPr>
          <w:rStyle w:val="Funotenzeichen"/>
        </w:rPr>
        <w:footnoteRef/>
      </w:r>
      <w:r>
        <w:t xml:space="preserve"> </w:t>
      </w:r>
      <w:r w:rsidRPr="003F2CFC">
        <w:t>https://github.com/MyPetOctocat/bachelor_2022</w:t>
      </w:r>
    </w:p>
  </w:footnote>
  <w:footnote w:id="8">
    <w:p w14:paraId="6C0036A8" w14:textId="1E47984F" w:rsidR="00610785" w:rsidRDefault="00610785" w:rsidP="00610785">
      <w:pPr>
        <w:pStyle w:val="Funotentext"/>
      </w:pPr>
      <w:r>
        <w:rPr>
          <w:rStyle w:val="Funotenzeichen"/>
        </w:rPr>
        <w:footnoteRef/>
      </w:r>
      <w:r>
        <w:t xml:space="preserve"> </w:t>
      </w:r>
      <w:r w:rsidRPr="00A54B7F">
        <w:t>During the time</w:t>
      </w:r>
      <w:r>
        <w:t xml:space="preserve"> of</w:t>
      </w:r>
      <w:r w:rsidRPr="00A54B7F">
        <w:t xml:space="preserve"> this research</w:t>
      </w:r>
      <w:r>
        <w:t xml:space="preserve">, the official documentation regarding TFRS implementation in TFX only uses three out of nine TFX components. </w:t>
      </w:r>
      <w:sdt>
        <w:sdtPr>
          <w:alias w:val="To edit, see citavi.com/edit"/>
          <w:tag w:val="CitaviPlaceholder#4c9e5c29-4a47-4729-905b-0a915b75ee95"/>
          <w:id w:val="185564509"/>
          <w:placeholder>
            <w:docPart w:val="E5ED255449FC4B9E86C49E331B1084E7"/>
          </w:placeholder>
        </w:sdtPr>
        <w:sdtEndPr/>
        <w:sdtContent>
          <w:r>
            <w:t>(</w:t>
          </w:r>
          <w:r>
            <w:fldChar w:fldCharType="begin"/>
          </w:r>
          <w:r w:rsidR="00D47B7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jNlY2Y2LWMxOWYtNDA3Ni04MzFmLThhYzgxZTQ0ZWJlMSIsIlJhbmdlTGVuZ3RoIjoxNywiUmVmZXJlbmNlSWQiOiI2NmIzZmNmNS01NDgzLTRmMTAtYTg2YS1kOTNlMzc5MmJjZGMiLCJSZWZlcmVuY2UiOnsiJGlkIjoiMyIsIiR0eXBlIjoiU3dpc3NBY2FkZW1pYy5DaXRhdmkuUmVmZXJlbmNlLCBTd2lzc0FjYWRlbWljLkNpdGF2aSIsIkFic3RyYWN0Q29tcGxleGl0eSI6MCwiQWJzdHJhY3RTb3VyY2VUZXh0Rm9ybWF0IjowLCJBY2Nlc3NEYXRlIjoiOS42LjIwMjIiLCJBdXRob3JzIjpbXSwiQ2l0YXRpb25LZXlVcGRhdGVUeXBlIjowLCJDb2xsYWJvcmF0b3JzIjpbXSwiRGF0ZSI6IjMwLjM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0ZW5zb3JmbG93Lm9yZy9yZWNvbW1lbmRlcnMvZXhhbXBsZXMvcmFua2luZ190ZngiLCJVcmlTdHJpbmciOiJodHRwczovL3d3dy50ZW5zb3JmbG93Lm9yZy9yZWNvbW1lbmRlcnMvZXhhbXBsZXMvcmFua2luZ190Zng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}</w:instrText>
          </w:r>
          <w:r>
            <w:fldChar w:fldCharType="separate"/>
          </w:r>
          <w:r w:rsidR="00AB6756">
            <w:t>Google LLC (2022)</w:t>
          </w:r>
          <w: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034BDCD8"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114D61">
        <w:rPr>
          <w:noProof/>
        </w:rPr>
        <w:instrText>7</w:instrText>
      </w:r>
    </w:fldSimple>
    <w:r>
      <w:instrText xml:space="preserve">&lt;&gt;"0" </w:instrText>
    </w:r>
    <w:r>
      <w:fldChar w:fldCharType="begin"/>
    </w:r>
    <w:r>
      <w:instrText xml:space="preserve"> QUOTE </w:instrText>
    </w:r>
    <w:fldSimple w:instr=" STYLEREF &quot;Überschrift 1&quot; \n \* MERGEFORMAT ">
      <w:r w:rsidR="00114D61">
        <w:rPr>
          <w:noProof/>
        </w:rPr>
        <w:instrText>7</w:instrText>
      </w:r>
    </w:fldSimple>
    <w:r>
      <w:instrText xml:space="preserve"> " " \* MERGEFORMAT </w:instrText>
    </w:r>
    <w:r>
      <w:fldChar w:fldCharType="separate"/>
    </w:r>
    <w:r w:rsidR="00114D61">
      <w:rPr>
        <w:noProof/>
      </w:rPr>
      <w:instrText>7</w:instrText>
    </w:r>
    <w:r w:rsidR="00114D61">
      <w:instrText xml:space="preserve"> </w:instrText>
    </w:r>
    <w:r>
      <w:fldChar w:fldCharType="end"/>
    </w:r>
    <w:r>
      <w:instrText xml:space="preserve"> \* MERGEFORMAT </w:instrText>
    </w:r>
    <w:r w:rsidR="0031775E">
      <w:fldChar w:fldCharType="separate"/>
    </w:r>
    <w:r w:rsidR="00114D61">
      <w:rPr>
        <w:noProof/>
      </w:rPr>
      <w:t xml:space="preserve">7 </w:t>
    </w:r>
    <w:r>
      <w:fldChar w:fldCharType="end"/>
    </w:r>
    <w:fldSimple w:instr=" STYLEREF &quot;Überschrift 1&quot; \* MERGEFORMAT ">
      <w:r w:rsidR="00114D61">
        <w:rPr>
          <w:noProof/>
        </w:rPr>
        <w:t>Conclusion and Outlook</w:t>
      </w:r>
    </w:fldSimple>
    <w:r>
      <w:tab/>
    </w:r>
    <w:r>
      <w:fldChar w:fldCharType="begin"/>
    </w:r>
    <w:r>
      <w:instrText xml:space="preserve"> PAGE  \* MERGEFORMAT </w:instrText>
    </w:r>
    <w:r>
      <w:fldChar w:fldCharType="separate"/>
    </w:r>
    <w:r w:rsidR="005A4107">
      <w:rPr>
        <w:noProof/>
      </w:rPr>
      <w:t>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F7E0E6A"/>
    <w:multiLevelType w:val="hybridMultilevel"/>
    <w:tmpl w:val="33D033A6"/>
    <w:lvl w:ilvl="0" w:tplc="28CA53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7"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3374"/>
        </w:tabs>
        <w:ind w:left="3374"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7"/>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2"/>
  </w:num>
  <w:num w:numId="13" w16cid:durableId="2077435889">
    <w:abstractNumId w:val="16"/>
  </w:num>
  <w:num w:numId="14" w16cid:durableId="332536453">
    <w:abstractNumId w:val="15"/>
  </w:num>
  <w:num w:numId="15" w16cid:durableId="940842027">
    <w:abstractNumId w:val="11"/>
  </w:num>
  <w:num w:numId="16" w16cid:durableId="1668512502">
    <w:abstractNumId w:val="13"/>
  </w:num>
  <w:num w:numId="17" w16cid:durableId="1000933984">
    <w:abstractNumId w:val="14"/>
  </w:num>
  <w:num w:numId="18" w16cid:durableId="1935359487">
    <w:abstractNumId w:val="1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01D6"/>
    <w:rsid w:val="000008E0"/>
    <w:rsid w:val="00000BA5"/>
    <w:rsid w:val="0000129E"/>
    <w:rsid w:val="000014BF"/>
    <w:rsid w:val="000017A3"/>
    <w:rsid w:val="0000190A"/>
    <w:rsid w:val="00002C90"/>
    <w:rsid w:val="000030AB"/>
    <w:rsid w:val="0000310B"/>
    <w:rsid w:val="0000418A"/>
    <w:rsid w:val="000047D1"/>
    <w:rsid w:val="000057EA"/>
    <w:rsid w:val="00005A91"/>
    <w:rsid w:val="00005AEC"/>
    <w:rsid w:val="00006B03"/>
    <w:rsid w:val="00006B4D"/>
    <w:rsid w:val="00006E0F"/>
    <w:rsid w:val="000076BF"/>
    <w:rsid w:val="0001008E"/>
    <w:rsid w:val="000104D3"/>
    <w:rsid w:val="00010ABD"/>
    <w:rsid w:val="000112D2"/>
    <w:rsid w:val="000114F5"/>
    <w:rsid w:val="00011667"/>
    <w:rsid w:val="00011858"/>
    <w:rsid w:val="00011F34"/>
    <w:rsid w:val="00012B9A"/>
    <w:rsid w:val="00013B83"/>
    <w:rsid w:val="000147AC"/>
    <w:rsid w:val="000173CE"/>
    <w:rsid w:val="000220CD"/>
    <w:rsid w:val="0002265A"/>
    <w:rsid w:val="00023CBC"/>
    <w:rsid w:val="00023ED3"/>
    <w:rsid w:val="0002461B"/>
    <w:rsid w:val="0002469D"/>
    <w:rsid w:val="0002503F"/>
    <w:rsid w:val="000257CB"/>
    <w:rsid w:val="00025827"/>
    <w:rsid w:val="000264A1"/>
    <w:rsid w:val="000265FA"/>
    <w:rsid w:val="00026758"/>
    <w:rsid w:val="0002680D"/>
    <w:rsid w:val="000269EC"/>
    <w:rsid w:val="00026C23"/>
    <w:rsid w:val="00027299"/>
    <w:rsid w:val="000278F8"/>
    <w:rsid w:val="00027FBE"/>
    <w:rsid w:val="000311EA"/>
    <w:rsid w:val="00031283"/>
    <w:rsid w:val="0003136F"/>
    <w:rsid w:val="00031CDD"/>
    <w:rsid w:val="0003242D"/>
    <w:rsid w:val="00032496"/>
    <w:rsid w:val="000329B0"/>
    <w:rsid w:val="00032AA7"/>
    <w:rsid w:val="00033B9A"/>
    <w:rsid w:val="00033EB5"/>
    <w:rsid w:val="000344A1"/>
    <w:rsid w:val="00034A1E"/>
    <w:rsid w:val="00034B6A"/>
    <w:rsid w:val="0003576F"/>
    <w:rsid w:val="00035F3D"/>
    <w:rsid w:val="00036172"/>
    <w:rsid w:val="00036493"/>
    <w:rsid w:val="0003731E"/>
    <w:rsid w:val="00037987"/>
    <w:rsid w:val="00041301"/>
    <w:rsid w:val="00041A2E"/>
    <w:rsid w:val="00041FE9"/>
    <w:rsid w:val="000433AE"/>
    <w:rsid w:val="00043484"/>
    <w:rsid w:val="00043FB6"/>
    <w:rsid w:val="000444E4"/>
    <w:rsid w:val="00044FEA"/>
    <w:rsid w:val="00047E2D"/>
    <w:rsid w:val="0005004B"/>
    <w:rsid w:val="00050499"/>
    <w:rsid w:val="00050A2F"/>
    <w:rsid w:val="000513B4"/>
    <w:rsid w:val="0005232B"/>
    <w:rsid w:val="0005264E"/>
    <w:rsid w:val="00054188"/>
    <w:rsid w:val="00056575"/>
    <w:rsid w:val="00056785"/>
    <w:rsid w:val="00056DDB"/>
    <w:rsid w:val="00057A4A"/>
    <w:rsid w:val="00060300"/>
    <w:rsid w:val="00060D86"/>
    <w:rsid w:val="00060ED5"/>
    <w:rsid w:val="00061245"/>
    <w:rsid w:val="000616E6"/>
    <w:rsid w:val="00061EA9"/>
    <w:rsid w:val="00062013"/>
    <w:rsid w:val="0006256B"/>
    <w:rsid w:val="000646D8"/>
    <w:rsid w:val="0006472E"/>
    <w:rsid w:val="000653B6"/>
    <w:rsid w:val="000657BF"/>
    <w:rsid w:val="00065804"/>
    <w:rsid w:val="00065FD3"/>
    <w:rsid w:val="00066CB6"/>
    <w:rsid w:val="00066DC4"/>
    <w:rsid w:val="000677ED"/>
    <w:rsid w:val="000702B1"/>
    <w:rsid w:val="00070DD2"/>
    <w:rsid w:val="00070E39"/>
    <w:rsid w:val="00071381"/>
    <w:rsid w:val="000719A8"/>
    <w:rsid w:val="00072204"/>
    <w:rsid w:val="00072753"/>
    <w:rsid w:val="00073A71"/>
    <w:rsid w:val="00074157"/>
    <w:rsid w:val="000745EE"/>
    <w:rsid w:val="00075373"/>
    <w:rsid w:val="00075C5E"/>
    <w:rsid w:val="00075E29"/>
    <w:rsid w:val="00076077"/>
    <w:rsid w:val="00076152"/>
    <w:rsid w:val="00077D9E"/>
    <w:rsid w:val="0008051B"/>
    <w:rsid w:val="00080B9A"/>
    <w:rsid w:val="00080CFB"/>
    <w:rsid w:val="000813BA"/>
    <w:rsid w:val="000818AD"/>
    <w:rsid w:val="00081947"/>
    <w:rsid w:val="00082979"/>
    <w:rsid w:val="00082B2C"/>
    <w:rsid w:val="00082C43"/>
    <w:rsid w:val="00082EA1"/>
    <w:rsid w:val="000833A2"/>
    <w:rsid w:val="00084229"/>
    <w:rsid w:val="00084C65"/>
    <w:rsid w:val="000850DD"/>
    <w:rsid w:val="00085BBE"/>
    <w:rsid w:val="00085BCD"/>
    <w:rsid w:val="00086416"/>
    <w:rsid w:val="00086719"/>
    <w:rsid w:val="000867AA"/>
    <w:rsid w:val="0008738A"/>
    <w:rsid w:val="000902BD"/>
    <w:rsid w:val="00090667"/>
    <w:rsid w:val="00090805"/>
    <w:rsid w:val="00090E26"/>
    <w:rsid w:val="000912D5"/>
    <w:rsid w:val="0009380A"/>
    <w:rsid w:val="000938E9"/>
    <w:rsid w:val="0009398A"/>
    <w:rsid w:val="00093B22"/>
    <w:rsid w:val="00094299"/>
    <w:rsid w:val="0009636E"/>
    <w:rsid w:val="000970E1"/>
    <w:rsid w:val="00097B2B"/>
    <w:rsid w:val="00097ECA"/>
    <w:rsid w:val="00097FFA"/>
    <w:rsid w:val="000A108A"/>
    <w:rsid w:val="000A165F"/>
    <w:rsid w:val="000A202D"/>
    <w:rsid w:val="000A2684"/>
    <w:rsid w:val="000A273A"/>
    <w:rsid w:val="000A2A94"/>
    <w:rsid w:val="000A30DA"/>
    <w:rsid w:val="000A3DE1"/>
    <w:rsid w:val="000A4180"/>
    <w:rsid w:val="000A44CF"/>
    <w:rsid w:val="000A4A05"/>
    <w:rsid w:val="000A4AC8"/>
    <w:rsid w:val="000A4B5B"/>
    <w:rsid w:val="000A4CDB"/>
    <w:rsid w:val="000A4E01"/>
    <w:rsid w:val="000A521B"/>
    <w:rsid w:val="000A7214"/>
    <w:rsid w:val="000B0901"/>
    <w:rsid w:val="000B126B"/>
    <w:rsid w:val="000B3142"/>
    <w:rsid w:val="000B3768"/>
    <w:rsid w:val="000B3CB4"/>
    <w:rsid w:val="000B4A08"/>
    <w:rsid w:val="000B4ECF"/>
    <w:rsid w:val="000B50D9"/>
    <w:rsid w:val="000B5420"/>
    <w:rsid w:val="000B5BDC"/>
    <w:rsid w:val="000B65C3"/>
    <w:rsid w:val="000B705C"/>
    <w:rsid w:val="000B7DF1"/>
    <w:rsid w:val="000C0C48"/>
    <w:rsid w:val="000C0C7E"/>
    <w:rsid w:val="000C0FAB"/>
    <w:rsid w:val="000C278D"/>
    <w:rsid w:val="000C28FA"/>
    <w:rsid w:val="000C3652"/>
    <w:rsid w:val="000C3C14"/>
    <w:rsid w:val="000C3EB8"/>
    <w:rsid w:val="000C4725"/>
    <w:rsid w:val="000C4990"/>
    <w:rsid w:val="000C4DB8"/>
    <w:rsid w:val="000C510C"/>
    <w:rsid w:val="000C52C5"/>
    <w:rsid w:val="000C54A4"/>
    <w:rsid w:val="000C58F7"/>
    <w:rsid w:val="000C68B0"/>
    <w:rsid w:val="000C76C3"/>
    <w:rsid w:val="000C7749"/>
    <w:rsid w:val="000C7B10"/>
    <w:rsid w:val="000C7C8C"/>
    <w:rsid w:val="000D049C"/>
    <w:rsid w:val="000D16C1"/>
    <w:rsid w:val="000D21F3"/>
    <w:rsid w:val="000D24F4"/>
    <w:rsid w:val="000D2EE4"/>
    <w:rsid w:val="000D30C8"/>
    <w:rsid w:val="000D3A68"/>
    <w:rsid w:val="000D3DA4"/>
    <w:rsid w:val="000D4679"/>
    <w:rsid w:val="000D6079"/>
    <w:rsid w:val="000D631B"/>
    <w:rsid w:val="000D645C"/>
    <w:rsid w:val="000D655E"/>
    <w:rsid w:val="000D69C7"/>
    <w:rsid w:val="000D74BD"/>
    <w:rsid w:val="000D7919"/>
    <w:rsid w:val="000D7FAB"/>
    <w:rsid w:val="000E250B"/>
    <w:rsid w:val="000E2720"/>
    <w:rsid w:val="000E2EDB"/>
    <w:rsid w:val="000E2F84"/>
    <w:rsid w:val="000E3348"/>
    <w:rsid w:val="000E4D90"/>
    <w:rsid w:val="000E4DF4"/>
    <w:rsid w:val="000E5065"/>
    <w:rsid w:val="000E52D9"/>
    <w:rsid w:val="000E573A"/>
    <w:rsid w:val="000E589C"/>
    <w:rsid w:val="000E5CB7"/>
    <w:rsid w:val="000E6948"/>
    <w:rsid w:val="000E713A"/>
    <w:rsid w:val="000E769C"/>
    <w:rsid w:val="000F059A"/>
    <w:rsid w:val="000F0EDE"/>
    <w:rsid w:val="000F1438"/>
    <w:rsid w:val="000F1DBA"/>
    <w:rsid w:val="000F2BFF"/>
    <w:rsid w:val="000F463F"/>
    <w:rsid w:val="000F4856"/>
    <w:rsid w:val="000F4C18"/>
    <w:rsid w:val="000F4D15"/>
    <w:rsid w:val="000F649B"/>
    <w:rsid w:val="000F69CF"/>
    <w:rsid w:val="000F6BFD"/>
    <w:rsid w:val="000F6EC7"/>
    <w:rsid w:val="000F730C"/>
    <w:rsid w:val="000F7757"/>
    <w:rsid w:val="0010091A"/>
    <w:rsid w:val="00100CA2"/>
    <w:rsid w:val="00101DF4"/>
    <w:rsid w:val="00103AB6"/>
    <w:rsid w:val="00104C91"/>
    <w:rsid w:val="0010599A"/>
    <w:rsid w:val="00106074"/>
    <w:rsid w:val="001061D5"/>
    <w:rsid w:val="00106CD0"/>
    <w:rsid w:val="001078B2"/>
    <w:rsid w:val="00107DD4"/>
    <w:rsid w:val="00111AC6"/>
    <w:rsid w:val="001120D2"/>
    <w:rsid w:val="001147E9"/>
    <w:rsid w:val="00114AA2"/>
    <w:rsid w:val="00114B57"/>
    <w:rsid w:val="00114D61"/>
    <w:rsid w:val="001157DB"/>
    <w:rsid w:val="00116081"/>
    <w:rsid w:val="00116261"/>
    <w:rsid w:val="00117EEC"/>
    <w:rsid w:val="00120314"/>
    <w:rsid w:val="00120399"/>
    <w:rsid w:val="00120B6E"/>
    <w:rsid w:val="00121EEC"/>
    <w:rsid w:val="00121EF9"/>
    <w:rsid w:val="001230D7"/>
    <w:rsid w:val="00123146"/>
    <w:rsid w:val="0012465F"/>
    <w:rsid w:val="0012467F"/>
    <w:rsid w:val="00124C56"/>
    <w:rsid w:val="00124F63"/>
    <w:rsid w:val="00125110"/>
    <w:rsid w:val="0012518B"/>
    <w:rsid w:val="00125742"/>
    <w:rsid w:val="00125852"/>
    <w:rsid w:val="0012587F"/>
    <w:rsid w:val="00125A37"/>
    <w:rsid w:val="0012603C"/>
    <w:rsid w:val="00126718"/>
    <w:rsid w:val="0012689E"/>
    <w:rsid w:val="001269B7"/>
    <w:rsid w:val="00126DF9"/>
    <w:rsid w:val="00127248"/>
    <w:rsid w:val="00127350"/>
    <w:rsid w:val="001306FD"/>
    <w:rsid w:val="0013073E"/>
    <w:rsid w:val="0013081F"/>
    <w:rsid w:val="00130DB3"/>
    <w:rsid w:val="00131577"/>
    <w:rsid w:val="00131D2C"/>
    <w:rsid w:val="001328F9"/>
    <w:rsid w:val="00132B6B"/>
    <w:rsid w:val="00132CA5"/>
    <w:rsid w:val="00132D47"/>
    <w:rsid w:val="00132DF5"/>
    <w:rsid w:val="00133AB3"/>
    <w:rsid w:val="00134687"/>
    <w:rsid w:val="00134AC6"/>
    <w:rsid w:val="001353B4"/>
    <w:rsid w:val="00135835"/>
    <w:rsid w:val="00135C54"/>
    <w:rsid w:val="00135CA3"/>
    <w:rsid w:val="00136471"/>
    <w:rsid w:val="0013664A"/>
    <w:rsid w:val="00136708"/>
    <w:rsid w:val="00137673"/>
    <w:rsid w:val="0013787D"/>
    <w:rsid w:val="00140660"/>
    <w:rsid w:val="001406F3"/>
    <w:rsid w:val="00140D67"/>
    <w:rsid w:val="0014109A"/>
    <w:rsid w:val="00141C94"/>
    <w:rsid w:val="00142B72"/>
    <w:rsid w:val="00143321"/>
    <w:rsid w:val="00143D60"/>
    <w:rsid w:val="0014409D"/>
    <w:rsid w:val="00144BE2"/>
    <w:rsid w:val="00144EFB"/>
    <w:rsid w:val="00146856"/>
    <w:rsid w:val="001468D5"/>
    <w:rsid w:val="00146FE1"/>
    <w:rsid w:val="001473E0"/>
    <w:rsid w:val="00152410"/>
    <w:rsid w:val="00152CF6"/>
    <w:rsid w:val="001548FC"/>
    <w:rsid w:val="0015517C"/>
    <w:rsid w:val="00155E3C"/>
    <w:rsid w:val="00155EDB"/>
    <w:rsid w:val="001560B2"/>
    <w:rsid w:val="0015634F"/>
    <w:rsid w:val="001563BA"/>
    <w:rsid w:val="0015652B"/>
    <w:rsid w:val="001606A4"/>
    <w:rsid w:val="00160963"/>
    <w:rsid w:val="00160E08"/>
    <w:rsid w:val="00162525"/>
    <w:rsid w:val="0016311C"/>
    <w:rsid w:val="00163B26"/>
    <w:rsid w:val="00163F5C"/>
    <w:rsid w:val="00164630"/>
    <w:rsid w:val="00165253"/>
    <w:rsid w:val="00165CAD"/>
    <w:rsid w:val="00166255"/>
    <w:rsid w:val="0016693F"/>
    <w:rsid w:val="00166AC1"/>
    <w:rsid w:val="00167371"/>
    <w:rsid w:val="00167523"/>
    <w:rsid w:val="0016783E"/>
    <w:rsid w:val="00171DDA"/>
    <w:rsid w:val="0017377E"/>
    <w:rsid w:val="001742EE"/>
    <w:rsid w:val="00175C3E"/>
    <w:rsid w:val="0017628F"/>
    <w:rsid w:val="0017727E"/>
    <w:rsid w:val="00177C64"/>
    <w:rsid w:val="00177E0B"/>
    <w:rsid w:val="001807BC"/>
    <w:rsid w:val="00180B18"/>
    <w:rsid w:val="00182277"/>
    <w:rsid w:val="00182553"/>
    <w:rsid w:val="001826E5"/>
    <w:rsid w:val="001831F9"/>
    <w:rsid w:val="00183C06"/>
    <w:rsid w:val="00183E9D"/>
    <w:rsid w:val="00184360"/>
    <w:rsid w:val="00184999"/>
    <w:rsid w:val="00185C8C"/>
    <w:rsid w:val="00186ED4"/>
    <w:rsid w:val="00186F97"/>
    <w:rsid w:val="00187CEF"/>
    <w:rsid w:val="00190FB2"/>
    <w:rsid w:val="001910A7"/>
    <w:rsid w:val="001913AA"/>
    <w:rsid w:val="00191825"/>
    <w:rsid w:val="00191ED2"/>
    <w:rsid w:val="00192320"/>
    <w:rsid w:val="00192E7A"/>
    <w:rsid w:val="001932E8"/>
    <w:rsid w:val="00193DF1"/>
    <w:rsid w:val="00194638"/>
    <w:rsid w:val="001946A1"/>
    <w:rsid w:val="00194B41"/>
    <w:rsid w:val="001953CF"/>
    <w:rsid w:val="0019566A"/>
    <w:rsid w:val="0019585B"/>
    <w:rsid w:val="001968D3"/>
    <w:rsid w:val="00196C73"/>
    <w:rsid w:val="001975F6"/>
    <w:rsid w:val="001A0C97"/>
    <w:rsid w:val="001A11C6"/>
    <w:rsid w:val="001A11FD"/>
    <w:rsid w:val="001A2263"/>
    <w:rsid w:val="001A2AD4"/>
    <w:rsid w:val="001A32C0"/>
    <w:rsid w:val="001A34D2"/>
    <w:rsid w:val="001A3CFA"/>
    <w:rsid w:val="001A4253"/>
    <w:rsid w:val="001A51C0"/>
    <w:rsid w:val="001A530B"/>
    <w:rsid w:val="001A536F"/>
    <w:rsid w:val="001A543D"/>
    <w:rsid w:val="001A58D8"/>
    <w:rsid w:val="001A6495"/>
    <w:rsid w:val="001A6C83"/>
    <w:rsid w:val="001A6C95"/>
    <w:rsid w:val="001A7F1F"/>
    <w:rsid w:val="001B0A55"/>
    <w:rsid w:val="001B1A48"/>
    <w:rsid w:val="001B25BC"/>
    <w:rsid w:val="001B2A3B"/>
    <w:rsid w:val="001B2EC3"/>
    <w:rsid w:val="001B3E3E"/>
    <w:rsid w:val="001B44BA"/>
    <w:rsid w:val="001B500E"/>
    <w:rsid w:val="001B56D3"/>
    <w:rsid w:val="001B5868"/>
    <w:rsid w:val="001B6163"/>
    <w:rsid w:val="001B6168"/>
    <w:rsid w:val="001B64C2"/>
    <w:rsid w:val="001B6B7D"/>
    <w:rsid w:val="001B6CCB"/>
    <w:rsid w:val="001B6EA7"/>
    <w:rsid w:val="001B7028"/>
    <w:rsid w:val="001C06EF"/>
    <w:rsid w:val="001C0EE5"/>
    <w:rsid w:val="001C0F90"/>
    <w:rsid w:val="001C1505"/>
    <w:rsid w:val="001C15C5"/>
    <w:rsid w:val="001C184F"/>
    <w:rsid w:val="001C195F"/>
    <w:rsid w:val="001C1A7A"/>
    <w:rsid w:val="001C231E"/>
    <w:rsid w:val="001C2FC2"/>
    <w:rsid w:val="001C3851"/>
    <w:rsid w:val="001C50A3"/>
    <w:rsid w:val="001C50D7"/>
    <w:rsid w:val="001C631B"/>
    <w:rsid w:val="001C6534"/>
    <w:rsid w:val="001C70A4"/>
    <w:rsid w:val="001C7D41"/>
    <w:rsid w:val="001D0292"/>
    <w:rsid w:val="001D08DB"/>
    <w:rsid w:val="001D0AD6"/>
    <w:rsid w:val="001D1920"/>
    <w:rsid w:val="001D238D"/>
    <w:rsid w:val="001D26AB"/>
    <w:rsid w:val="001D310D"/>
    <w:rsid w:val="001D36A4"/>
    <w:rsid w:val="001D4CE2"/>
    <w:rsid w:val="001D4D54"/>
    <w:rsid w:val="001D538C"/>
    <w:rsid w:val="001D573D"/>
    <w:rsid w:val="001D5A01"/>
    <w:rsid w:val="001D6836"/>
    <w:rsid w:val="001E00A2"/>
    <w:rsid w:val="001E0577"/>
    <w:rsid w:val="001E07F1"/>
    <w:rsid w:val="001E0820"/>
    <w:rsid w:val="001E14A6"/>
    <w:rsid w:val="001E19BD"/>
    <w:rsid w:val="001E283F"/>
    <w:rsid w:val="001E3729"/>
    <w:rsid w:val="001E3938"/>
    <w:rsid w:val="001E3D20"/>
    <w:rsid w:val="001E3E25"/>
    <w:rsid w:val="001E4891"/>
    <w:rsid w:val="001E4D20"/>
    <w:rsid w:val="001E4EE2"/>
    <w:rsid w:val="001E4FF9"/>
    <w:rsid w:val="001E502F"/>
    <w:rsid w:val="001E59D8"/>
    <w:rsid w:val="001E73B3"/>
    <w:rsid w:val="001E7514"/>
    <w:rsid w:val="001E7808"/>
    <w:rsid w:val="001E7BE6"/>
    <w:rsid w:val="001F0642"/>
    <w:rsid w:val="001F06DF"/>
    <w:rsid w:val="001F14C3"/>
    <w:rsid w:val="001F1862"/>
    <w:rsid w:val="001F2BDD"/>
    <w:rsid w:val="001F343B"/>
    <w:rsid w:val="001F4CAB"/>
    <w:rsid w:val="001F4E71"/>
    <w:rsid w:val="001F52EE"/>
    <w:rsid w:val="001F56B1"/>
    <w:rsid w:val="001F6AFC"/>
    <w:rsid w:val="001F7166"/>
    <w:rsid w:val="001F73A8"/>
    <w:rsid w:val="00200EAF"/>
    <w:rsid w:val="00203971"/>
    <w:rsid w:val="00203DAB"/>
    <w:rsid w:val="00203FE9"/>
    <w:rsid w:val="00204B11"/>
    <w:rsid w:val="00204E4D"/>
    <w:rsid w:val="00205090"/>
    <w:rsid w:val="002052AE"/>
    <w:rsid w:val="0020543F"/>
    <w:rsid w:val="002057FD"/>
    <w:rsid w:val="00205E02"/>
    <w:rsid w:val="002063AA"/>
    <w:rsid w:val="00207026"/>
    <w:rsid w:val="00207FD7"/>
    <w:rsid w:val="002100E4"/>
    <w:rsid w:val="00210883"/>
    <w:rsid w:val="0021168F"/>
    <w:rsid w:val="002125E7"/>
    <w:rsid w:val="00213CB2"/>
    <w:rsid w:val="002143C1"/>
    <w:rsid w:val="002154A8"/>
    <w:rsid w:val="0021579E"/>
    <w:rsid w:val="00215BA3"/>
    <w:rsid w:val="00216703"/>
    <w:rsid w:val="002169A6"/>
    <w:rsid w:val="00217054"/>
    <w:rsid w:val="00217263"/>
    <w:rsid w:val="00217F71"/>
    <w:rsid w:val="002212D9"/>
    <w:rsid w:val="00221FCC"/>
    <w:rsid w:val="00223B92"/>
    <w:rsid w:val="002242F4"/>
    <w:rsid w:val="00224C47"/>
    <w:rsid w:val="00225568"/>
    <w:rsid w:val="00225717"/>
    <w:rsid w:val="002257BC"/>
    <w:rsid w:val="002258F8"/>
    <w:rsid w:val="00225EC6"/>
    <w:rsid w:val="00227019"/>
    <w:rsid w:val="0023025E"/>
    <w:rsid w:val="00230D28"/>
    <w:rsid w:val="002318C1"/>
    <w:rsid w:val="00232C25"/>
    <w:rsid w:val="00233D8F"/>
    <w:rsid w:val="002363D7"/>
    <w:rsid w:val="00236DA2"/>
    <w:rsid w:val="002378C5"/>
    <w:rsid w:val="00237B17"/>
    <w:rsid w:val="00241DFF"/>
    <w:rsid w:val="002425A6"/>
    <w:rsid w:val="0024289C"/>
    <w:rsid w:val="002428BF"/>
    <w:rsid w:val="00243864"/>
    <w:rsid w:val="00243E49"/>
    <w:rsid w:val="002460F3"/>
    <w:rsid w:val="002467CC"/>
    <w:rsid w:val="002478C4"/>
    <w:rsid w:val="0025063D"/>
    <w:rsid w:val="00250F37"/>
    <w:rsid w:val="002529D4"/>
    <w:rsid w:val="002541F5"/>
    <w:rsid w:val="00254D42"/>
    <w:rsid w:val="00254F2F"/>
    <w:rsid w:val="00257BD3"/>
    <w:rsid w:val="00257CA8"/>
    <w:rsid w:val="0026016C"/>
    <w:rsid w:val="00260407"/>
    <w:rsid w:val="0026049F"/>
    <w:rsid w:val="00261A00"/>
    <w:rsid w:val="00261AE3"/>
    <w:rsid w:val="00262020"/>
    <w:rsid w:val="002620D8"/>
    <w:rsid w:val="00262420"/>
    <w:rsid w:val="0026260A"/>
    <w:rsid w:val="00264A97"/>
    <w:rsid w:val="00264BDD"/>
    <w:rsid w:val="002651F4"/>
    <w:rsid w:val="0026584E"/>
    <w:rsid w:val="00266304"/>
    <w:rsid w:val="00266C07"/>
    <w:rsid w:val="0026717E"/>
    <w:rsid w:val="00267267"/>
    <w:rsid w:val="0027010D"/>
    <w:rsid w:val="00270313"/>
    <w:rsid w:val="00270A65"/>
    <w:rsid w:val="002710DB"/>
    <w:rsid w:val="002713AB"/>
    <w:rsid w:val="00271521"/>
    <w:rsid w:val="00271E8F"/>
    <w:rsid w:val="00272621"/>
    <w:rsid w:val="00273390"/>
    <w:rsid w:val="00273B1A"/>
    <w:rsid w:val="00274859"/>
    <w:rsid w:val="00275BFF"/>
    <w:rsid w:val="00275D98"/>
    <w:rsid w:val="00275EC9"/>
    <w:rsid w:val="00276A29"/>
    <w:rsid w:val="002779A4"/>
    <w:rsid w:val="00277D50"/>
    <w:rsid w:val="00280C9B"/>
    <w:rsid w:val="00282BA2"/>
    <w:rsid w:val="00282DAD"/>
    <w:rsid w:val="00282E98"/>
    <w:rsid w:val="00283482"/>
    <w:rsid w:val="002835F3"/>
    <w:rsid w:val="00284BAA"/>
    <w:rsid w:val="00284FA6"/>
    <w:rsid w:val="00285507"/>
    <w:rsid w:val="00285595"/>
    <w:rsid w:val="00285C5F"/>
    <w:rsid w:val="00286083"/>
    <w:rsid w:val="00286621"/>
    <w:rsid w:val="00287650"/>
    <w:rsid w:val="002877D1"/>
    <w:rsid w:val="00287B09"/>
    <w:rsid w:val="00287DF0"/>
    <w:rsid w:val="002905F6"/>
    <w:rsid w:val="00290852"/>
    <w:rsid w:val="00290984"/>
    <w:rsid w:val="002917AE"/>
    <w:rsid w:val="00291F6F"/>
    <w:rsid w:val="00294099"/>
    <w:rsid w:val="0029463E"/>
    <w:rsid w:val="00294F81"/>
    <w:rsid w:val="00295437"/>
    <w:rsid w:val="0029578B"/>
    <w:rsid w:val="002957DC"/>
    <w:rsid w:val="0029592F"/>
    <w:rsid w:val="00296067"/>
    <w:rsid w:val="00296CB6"/>
    <w:rsid w:val="002971AD"/>
    <w:rsid w:val="0029770B"/>
    <w:rsid w:val="002A004F"/>
    <w:rsid w:val="002A02C6"/>
    <w:rsid w:val="002A0DFE"/>
    <w:rsid w:val="002A0FB0"/>
    <w:rsid w:val="002A1628"/>
    <w:rsid w:val="002A2157"/>
    <w:rsid w:val="002A2304"/>
    <w:rsid w:val="002A30A3"/>
    <w:rsid w:val="002A30C4"/>
    <w:rsid w:val="002A4880"/>
    <w:rsid w:val="002A5A5E"/>
    <w:rsid w:val="002B1115"/>
    <w:rsid w:val="002B210F"/>
    <w:rsid w:val="002B2E7B"/>
    <w:rsid w:val="002B32F9"/>
    <w:rsid w:val="002B33BE"/>
    <w:rsid w:val="002B3789"/>
    <w:rsid w:val="002B3E01"/>
    <w:rsid w:val="002B4D53"/>
    <w:rsid w:val="002B4D9E"/>
    <w:rsid w:val="002B5BD6"/>
    <w:rsid w:val="002B64A0"/>
    <w:rsid w:val="002B66C0"/>
    <w:rsid w:val="002B68D8"/>
    <w:rsid w:val="002B6E02"/>
    <w:rsid w:val="002B71E9"/>
    <w:rsid w:val="002B77B9"/>
    <w:rsid w:val="002C09EF"/>
    <w:rsid w:val="002C09FD"/>
    <w:rsid w:val="002C0D6E"/>
    <w:rsid w:val="002C103B"/>
    <w:rsid w:val="002C1881"/>
    <w:rsid w:val="002C1BCD"/>
    <w:rsid w:val="002C21B2"/>
    <w:rsid w:val="002C23C4"/>
    <w:rsid w:val="002C3336"/>
    <w:rsid w:val="002C3765"/>
    <w:rsid w:val="002C45F9"/>
    <w:rsid w:val="002C523A"/>
    <w:rsid w:val="002C55C0"/>
    <w:rsid w:val="002C586A"/>
    <w:rsid w:val="002C5EF8"/>
    <w:rsid w:val="002C669A"/>
    <w:rsid w:val="002C6B84"/>
    <w:rsid w:val="002D050F"/>
    <w:rsid w:val="002D07B9"/>
    <w:rsid w:val="002D0A37"/>
    <w:rsid w:val="002D2676"/>
    <w:rsid w:val="002D3810"/>
    <w:rsid w:val="002D3836"/>
    <w:rsid w:val="002D4038"/>
    <w:rsid w:val="002D46D9"/>
    <w:rsid w:val="002D519D"/>
    <w:rsid w:val="002D5C45"/>
    <w:rsid w:val="002D6006"/>
    <w:rsid w:val="002D6D90"/>
    <w:rsid w:val="002D7C8E"/>
    <w:rsid w:val="002E11DB"/>
    <w:rsid w:val="002E5035"/>
    <w:rsid w:val="002E5CC0"/>
    <w:rsid w:val="002E5D8D"/>
    <w:rsid w:val="002E5F21"/>
    <w:rsid w:val="002E6210"/>
    <w:rsid w:val="002E6309"/>
    <w:rsid w:val="002E7435"/>
    <w:rsid w:val="002F00A7"/>
    <w:rsid w:val="002F088D"/>
    <w:rsid w:val="002F0D5D"/>
    <w:rsid w:val="002F113B"/>
    <w:rsid w:val="002F2E6F"/>
    <w:rsid w:val="002F3790"/>
    <w:rsid w:val="002F3B90"/>
    <w:rsid w:val="002F3BBD"/>
    <w:rsid w:val="002F4DDE"/>
    <w:rsid w:val="002F63D1"/>
    <w:rsid w:val="002F678E"/>
    <w:rsid w:val="002F6A69"/>
    <w:rsid w:val="002F7709"/>
    <w:rsid w:val="00301A99"/>
    <w:rsid w:val="00302259"/>
    <w:rsid w:val="0030256D"/>
    <w:rsid w:val="00303178"/>
    <w:rsid w:val="00303295"/>
    <w:rsid w:val="00303BF8"/>
    <w:rsid w:val="00304520"/>
    <w:rsid w:val="00304E72"/>
    <w:rsid w:val="00304FCD"/>
    <w:rsid w:val="003056CC"/>
    <w:rsid w:val="00305E76"/>
    <w:rsid w:val="003065CD"/>
    <w:rsid w:val="00306886"/>
    <w:rsid w:val="003068C8"/>
    <w:rsid w:val="00306D74"/>
    <w:rsid w:val="00307262"/>
    <w:rsid w:val="0030762B"/>
    <w:rsid w:val="0030796D"/>
    <w:rsid w:val="00307D2A"/>
    <w:rsid w:val="003101F1"/>
    <w:rsid w:val="0031088D"/>
    <w:rsid w:val="0031104B"/>
    <w:rsid w:val="00311D5E"/>
    <w:rsid w:val="00312014"/>
    <w:rsid w:val="003121AE"/>
    <w:rsid w:val="00312487"/>
    <w:rsid w:val="00312FE9"/>
    <w:rsid w:val="0031323C"/>
    <w:rsid w:val="00313FA7"/>
    <w:rsid w:val="00314277"/>
    <w:rsid w:val="00315472"/>
    <w:rsid w:val="003155EB"/>
    <w:rsid w:val="00315CE4"/>
    <w:rsid w:val="0031775E"/>
    <w:rsid w:val="00317BF4"/>
    <w:rsid w:val="00320028"/>
    <w:rsid w:val="00320348"/>
    <w:rsid w:val="00320487"/>
    <w:rsid w:val="00322BE4"/>
    <w:rsid w:val="00322FB9"/>
    <w:rsid w:val="003235DF"/>
    <w:rsid w:val="00323DBF"/>
    <w:rsid w:val="003250E8"/>
    <w:rsid w:val="00325BD8"/>
    <w:rsid w:val="00325EF4"/>
    <w:rsid w:val="003263C0"/>
    <w:rsid w:val="00326CB8"/>
    <w:rsid w:val="00326E22"/>
    <w:rsid w:val="0032767F"/>
    <w:rsid w:val="00327796"/>
    <w:rsid w:val="00327CBC"/>
    <w:rsid w:val="00327ECE"/>
    <w:rsid w:val="0033035F"/>
    <w:rsid w:val="00330E36"/>
    <w:rsid w:val="00331124"/>
    <w:rsid w:val="003316D9"/>
    <w:rsid w:val="003328A0"/>
    <w:rsid w:val="003329A6"/>
    <w:rsid w:val="00333997"/>
    <w:rsid w:val="0033399F"/>
    <w:rsid w:val="0033400C"/>
    <w:rsid w:val="00334BC2"/>
    <w:rsid w:val="00335597"/>
    <w:rsid w:val="00335697"/>
    <w:rsid w:val="00335C76"/>
    <w:rsid w:val="0033641C"/>
    <w:rsid w:val="0033686E"/>
    <w:rsid w:val="003373D0"/>
    <w:rsid w:val="00337547"/>
    <w:rsid w:val="0033770B"/>
    <w:rsid w:val="00340166"/>
    <w:rsid w:val="00340216"/>
    <w:rsid w:val="0034041E"/>
    <w:rsid w:val="0034086F"/>
    <w:rsid w:val="00340F00"/>
    <w:rsid w:val="00341085"/>
    <w:rsid w:val="003411FC"/>
    <w:rsid w:val="003412C0"/>
    <w:rsid w:val="003423D1"/>
    <w:rsid w:val="00342883"/>
    <w:rsid w:val="00343479"/>
    <w:rsid w:val="00343573"/>
    <w:rsid w:val="00343961"/>
    <w:rsid w:val="00344E1A"/>
    <w:rsid w:val="0034544D"/>
    <w:rsid w:val="003456CC"/>
    <w:rsid w:val="003457B3"/>
    <w:rsid w:val="003462E7"/>
    <w:rsid w:val="0034689D"/>
    <w:rsid w:val="003504D8"/>
    <w:rsid w:val="00350C9C"/>
    <w:rsid w:val="00350D0A"/>
    <w:rsid w:val="00351108"/>
    <w:rsid w:val="003511CB"/>
    <w:rsid w:val="00352216"/>
    <w:rsid w:val="0035268F"/>
    <w:rsid w:val="00352949"/>
    <w:rsid w:val="00352C46"/>
    <w:rsid w:val="00352F08"/>
    <w:rsid w:val="00353214"/>
    <w:rsid w:val="003532A2"/>
    <w:rsid w:val="00353DF2"/>
    <w:rsid w:val="00354793"/>
    <w:rsid w:val="00354B92"/>
    <w:rsid w:val="00354EC6"/>
    <w:rsid w:val="003551E4"/>
    <w:rsid w:val="0035526C"/>
    <w:rsid w:val="00355AFD"/>
    <w:rsid w:val="003575CE"/>
    <w:rsid w:val="003576F1"/>
    <w:rsid w:val="003612C1"/>
    <w:rsid w:val="0036190D"/>
    <w:rsid w:val="00361C0F"/>
    <w:rsid w:val="0036242D"/>
    <w:rsid w:val="00362A62"/>
    <w:rsid w:val="00364829"/>
    <w:rsid w:val="00364B2E"/>
    <w:rsid w:val="003653A9"/>
    <w:rsid w:val="00365631"/>
    <w:rsid w:val="00365AB6"/>
    <w:rsid w:val="0036627A"/>
    <w:rsid w:val="00366B15"/>
    <w:rsid w:val="00367025"/>
    <w:rsid w:val="00367506"/>
    <w:rsid w:val="00367700"/>
    <w:rsid w:val="003707E4"/>
    <w:rsid w:val="003711ED"/>
    <w:rsid w:val="00371D61"/>
    <w:rsid w:val="003721DE"/>
    <w:rsid w:val="003722D0"/>
    <w:rsid w:val="003735E4"/>
    <w:rsid w:val="00373C18"/>
    <w:rsid w:val="00374A22"/>
    <w:rsid w:val="00376DCD"/>
    <w:rsid w:val="00377767"/>
    <w:rsid w:val="00377EA0"/>
    <w:rsid w:val="00380B66"/>
    <w:rsid w:val="00380C58"/>
    <w:rsid w:val="00381BF0"/>
    <w:rsid w:val="00382F90"/>
    <w:rsid w:val="00383260"/>
    <w:rsid w:val="00383561"/>
    <w:rsid w:val="00384C2D"/>
    <w:rsid w:val="0038683E"/>
    <w:rsid w:val="00390AB5"/>
    <w:rsid w:val="00390C56"/>
    <w:rsid w:val="00390EA4"/>
    <w:rsid w:val="00391A99"/>
    <w:rsid w:val="003932CC"/>
    <w:rsid w:val="003938C8"/>
    <w:rsid w:val="0039409C"/>
    <w:rsid w:val="00394965"/>
    <w:rsid w:val="00394C7B"/>
    <w:rsid w:val="00395920"/>
    <w:rsid w:val="00395BD7"/>
    <w:rsid w:val="0039739C"/>
    <w:rsid w:val="0039766B"/>
    <w:rsid w:val="003A04B2"/>
    <w:rsid w:val="003A0B41"/>
    <w:rsid w:val="003A0C20"/>
    <w:rsid w:val="003A1FF9"/>
    <w:rsid w:val="003A2768"/>
    <w:rsid w:val="003A3630"/>
    <w:rsid w:val="003A4109"/>
    <w:rsid w:val="003A4FF9"/>
    <w:rsid w:val="003A617B"/>
    <w:rsid w:val="003A6578"/>
    <w:rsid w:val="003A664C"/>
    <w:rsid w:val="003A6DF8"/>
    <w:rsid w:val="003A6FB3"/>
    <w:rsid w:val="003B07F2"/>
    <w:rsid w:val="003B1208"/>
    <w:rsid w:val="003B12BE"/>
    <w:rsid w:val="003B1493"/>
    <w:rsid w:val="003B1995"/>
    <w:rsid w:val="003B2E18"/>
    <w:rsid w:val="003B30D4"/>
    <w:rsid w:val="003B3229"/>
    <w:rsid w:val="003B3A5E"/>
    <w:rsid w:val="003B3FD1"/>
    <w:rsid w:val="003B55EC"/>
    <w:rsid w:val="003B5C65"/>
    <w:rsid w:val="003B6CAB"/>
    <w:rsid w:val="003B6DF9"/>
    <w:rsid w:val="003B75B3"/>
    <w:rsid w:val="003B7B78"/>
    <w:rsid w:val="003B7D45"/>
    <w:rsid w:val="003C0CA9"/>
    <w:rsid w:val="003C1DF1"/>
    <w:rsid w:val="003C2CD1"/>
    <w:rsid w:val="003C4036"/>
    <w:rsid w:val="003C4E90"/>
    <w:rsid w:val="003C5A85"/>
    <w:rsid w:val="003C62B0"/>
    <w:rsid w:val="003C62F3"/>
    <w:rsid w:val="003C63C2"/>
    <w:rsid w:val="003C6494"/>
    <w:rsid w:val="003C7019"/>
    <w:rsid w:val="003C76AA"/>
    <w:rsid w:val="003C7DF5"/>
    <w:rsid w:val="003D0407"/>
    <w:rsid w:val="003D071A"/>
    <w:rsid w:val="003D0ECF"/>
    <w:rsid w:val="003D140A"/>
    <w:rsid w:val="003D1562"/>
    <w:rsid w:val="003D19F2"/>
    <w:rsid w:val="003D2DF5"/>
    <w:rsid w:val="003D2E17"/>
    <w:rsid w:val="003D3C95"/>
    <w:rsid w:val="003D3F42"/>
    <w:rsid w:val="003D4296"/>
    <w:rsid w:val="003D43BB"/>
    <w:rsid w:val="003D44A4"/>
    <w:rsid w:val="003D4691"/>
    <w:rsid w:val="003D4EC2"/>
    <w:rsid w:val="003D51F4"/>
    <w:rsid w:val="003D5F56"/>
    <w:rsid w:val="003D622F"/>
    <w:rsid w:val="003D6B37"/>
    <w:rsid w:val="003D6E59"/>
    <w:rsid w:val="003E10AF"/>
    <w:rsid w:val="003E1195"/>
    <w:rsid w:val="003E12FC"/>
    <w:rsid w:val="003E17AF"/>
    <w:rsid w:val="003E27A4"/>
    <w:rsid w:val="003E2D54"/>
    <w:rsid w:val="003E2F4E"/>
    <w:rsid w:val="003E3378"/>
    <w:rsid w:val="003E367A"/>
    <w:rsid w:val="003E3F84"/>
    <w:rsid w:val="003E4179"/>
    <w:rsid w:val="003E5535"/>
    <w:rsid w:val="003E5808"/>
    <w:rsid w:val="003E5841"/>
    <w:rsid w:val="003E5D85"/>
    <w:rsid w:val="003E7389"/>
    <w:rsid w:val="003E77EC"/>
    <w:rsid w:val="003F0CEA"/>
    <w:rsid w:val="003F0F5D"/>
    <w:rsid w:val="003F1A88"/>
    <w:rsid w:val="003F1F52"/>
    <w:rsid w:val="003F23C3"/>
    <w:rsid w:val="003F2CFC"/>
    <w:rsid w:val="003F2E86"/>
    <w:rsid w:val="003F35FD"/>
    <w:rsid w:val="003F3742"/>
    <w:rsid w:val="003F682C"/>
    <w:rsid w:val="003F6D56"/>
    <w:rsid w:val="003F7622"/>
    <w:rsid w:val="003F78C9"/>
    <w:rsid w:val="003F7D4F"/>
    <w:rsid w:val="004004A0"/>
    <w:rsid w:val="004012AC"/>
    <w:rsid w:val="004020FD"/>
    <w:rsid w:val="00402343"/>
    <w:rsid w:val="004034BC"/>
    <w:rsid w:val="0040398A"/>
    <w:rsid w:val="00404703"/>
    <w:rsid w:val="0040767B"/>
    <w:rsid w:val="00407890"/>
    <w:rsid w:val="004107C5"/>
    <w:rsid w:val="00410F8E"/>
    <w:rsid w:val="004113BC"/>
    <w:rsid w:val="004113C8"/>
    <w:rsid w:val="004117EF"/>
    <w:rsid w:val="00411DE7"/>
    <w:rsid w:val="00411DEE"/>
    <w:rsid w:val="004122AB"/>
    <w:rsid w:val="00413281"/>
    <w:rsid w:val="00413FC9"/>
    <w:rsid w:val="004150CB"/>
    <w:rsid w:val="0041570E"/>
    <w:rsid w:val="00415C36"/>
    <w:rsid w:val="00415E70"/>
    <w:rsid w:val="004161B9"/>
    <w:rsid w:val="0041633B"/>
    <w:rsid w:val="00416423"/>
    <w:rsid w:val="004164EF"/>
    <w:rsid w:val="00416962"/>
    <w:rsid w:val="00416D8F"/>
    <w:rsid w:val="00417DF3"/>
    <w:rsid w:val="004201D0"/>
    <w:rsid w:val="00420352"/>
    <w:rsid w:val="0042042B"/>
    <w:rsid w:val="0042133C"/>
    <w:rsid w:val="004214EF"/>
    <w:rsid w:val="00421C50"/>
    <w:rsid w:val="00422232"/>
    <w:rsid w:val="00422302"/>
    <w:rsid w:val="0042317D"/>
    <w:rsid w:val="004233AA"/>
    <w:rsid w:val="00423741"/>
    <w:rsid w:val="004247DF"/>
    <w:rsid w:val="004253EF"/>
    <w:rsid w:val="0042609F"/>
    <w:rsid w:val="00426182"/>
    <w:rsid w:val="00426B6E"/>
    <w:rsid w:val="004272A5"/>
    <w:rsid w:val="004273C9"/>
    <w:rsid w:val="00427D88"/>
    <w:rsid w:val="00430C57"/>
    <w:rsid w:val="00430E22"/>
    <w:rsid w:val="0043211F"/>
    <w:rsid w:val="00433869"/>
    <w:rsid w:val="00433E78"/>
    <w:rsid w:val="004342B2"/>
    <w:rsid w:val="00434EDE"/>
    <w:rsid w:val="00435006"/>
    <w:rsid w:val="004402CC"/>
    <w:rsid w:val="004404D8"/>
    <w:rsid w:val="00440AD4"/>
    <w:rsid w:val="00440D21"/>
    <w:rsid w:val="00441ACD"/>
    <w:rsid w:val="00442E22"/>
    <w:rsid w:val="00443621"/>
    <w:rsid w:val="00443FC8"/>
    <w:rsid w:val="004442DC"/>
    <w:rsid w:val="00444BF3"/>
    <w:rsid w:val="00447849"/>
    <w:rsid w:val="00450517"/>
    <w:rsid w:val="004511D1"/>
    <w:rsid w:val="004514D2"/>
    <w:rsid w:val="00451B08"/>
    <w:rsid w:val="00451BBD"/>
    <w:rsid w:val="004527B5"/>
    <w:rsid w:val="0045391C"/>
    <w:rsid w:val="0045673A"/>
    <w:rsid w:val="00456D6D"/>
    <w:rsid w:val="004570D5"/>
    <w:rsid w:val="004571B1"/>
    <w:rsid w:val="004572B2"/>
    <w:rsid w:val="00460123"/>
    <w:rsid w:val="0046141A"/>
    <w:rsid w:val="00461675"/>
    <w:rsid w:val="00461FEA"/>
    <w:rsid w:val="00462002"/>
    <w:rsid w:val="00462144"/>
    <w:rsid w:val="004639E3"/>
    <w:rsid w:val="00463A90"/>
    <w:rsid w:val="004643F2"/>
    <w:rsid w:val="00464CA5"/>
    <w:rsid w:val="00464DEF"/>
    <w:rsid w:val="0046552E"/>
    <w:rsid w:val="004663DF"/>
    <w:rsid w:val="00466957"/>
    <w:rsid w:val="00467DA2"/>
    <w:rsid w:val="00470569"/>
    <w:rsid w:val="00470805"/>
    <w:rsid w:val="004708CA"/>
    <w:rsid w:val="004717BB"/>
    <w:rsid w:val="004723A9"/>
    <w:rsid w:val="0047241F"/>
    <w:rsid w:val="00472840"/>
    <w:rsid w:val="0047294B"/>
    <w:rsid w:val="00472C76"/>
    <w:rsid w:val="00473617"/>
    <w:rsid w:val="00473EF0"/>
    <w:rsid w:val="0047525A"/>
    <w:rsid w:val="00475527"/>
    <w:rsid w:val="00475C5A"/>
    <w:rsid w:val="00475F37"/>
    <w:rsid w:val="004769B7"/>
    <w:rsid w:val="004801F4"/>
    <w:rsid w:val="00480A26"/>
    <w:rsid w:val="00481696"/>
    <w:rsid w:val="00482543"/>
    <w:rsid w:val="00482F60"/>
    <w:rsid w:val="00483354"/>
    <w:rsid w:val="00483C08"/>
    <w:rsid w:val="0048425B"/>
    <w:rsid w:val="004848EB"/>
    <w:rsid w:val="00485CE1"/>
    <w:rsid w:val="00487C14"/>
    <w:rsid w:val="00487EC2"/>
    <w:rsid w:val="004904E1"/>
    <w:rsid w:val="004908D0"/>
    <w:rsid w:val="00490B5D"/>
    <w:rsid w:val="00491FB9"/>
    <w:rsid w:val="0049218D"/>
    <w:rsid w:val="00492E31"/>
    <w:rsid w:val="00492F62"/>
    <w:rsid w:val="00493623"/>
    <w:rsid w:val="00493ACD"/>
    <w:rsid w:val="0049494A"/>
    <w:rsid w:val="004949EA"/>
    <w:rsid w:val="00495FE3"/>
    <w:rsid w:val="004963FA"/>
    <w:rsid w:val="00497267"/>
    <w:rsid w:val="0049727F"/>
    <w:rsid w:val="0049742E"/>
    <w:rsid w:val="00497519"/>
    <w:rsid w:val="00497D51"/>
    <w:rsid w:val="004A05A1"/>
    <w:rsid w:val="004A192E"/>
    <w:rsid w:val="004A2844"/>
    <w:rsid w:val="004A29C1"/>
    <w:rsid w:val="004A29F9"/>
    <w:rsid w:val="004A3EB9"/>
    <w:rsid w:val="004A430F"/>
    <w:rsid w:val="004A644A"/>
    <w:rsid w:val="004A6720"/>
    <w:rsid w:val="004A6DD2"/>
    <w:rsid w:val="004A7447"/>
    <w:rsid w:val="004B0960"/>
    <w:rsid w:val="004B0F84"/>
    <w:rsid w:val="004B1A33"/>
    <w:rsid w:val="004B21EF"/>
    <w:rsid w:val="004B22EB"/>
    <w:rsid w:val="004B2305"/>
    <w:rsid w:val="004B27EB"/>
    <w:rsid w:val="004B2E90"/>
    <w:rsid w:val="004B3579"/>
    <w:rsid w:val="004B47BC"/>
    <w:rsid w:val="004B4C30"/>
    <w:rsid w:val="004B5080"/>
    <w:rsid w:val="004B524B"/>
    <w:rsid w:val="004B639B"/>
    <w:rsid w:val="004B74AE"/>
    <w:rsid w:val="004B7560"/>
    <w:rsid w:val="004C0023"/>
    <w:rsid w:val="004C00A8"/>
    <w:rsid w:val="004C0743"/>
    <w:rsid w:val="004C0DF6"/>
    <w:rsid w:val="004C3F89"/>
    <w:rsid w:val="004C4143"/>
    <w:rsid w:val="004C4238"/>
    <w:rsid w:val="004C4B3B"/>
    <w:rsid w:val="004C573F"/>
    <w:rsid w:val="004C5819"/>
    <w:rsid w:val="004C632E"/>
    <w:rsid w:val="004C650C"/>
    <w:rsid w:val="004D01AF"/>
    <w:rsid w:val="004D16C6"/>
    <w:rsid w:val="004D1FF8"/>
    <w:rsid w:val="004D2D41"/>
    <w:rsid w:val="004D2F33"/>
    <w:rsid w:val="004D37E7"/>
    <w:rsid w:val="004D3F7D"/>
    <w:rsid w:val="004D4FFF"/>
    <w:rsid w:val="004D5733"/>
    <w:rsid w:val="004D5B77"/>
    <w:rsid w:val="004E01A5"/>
    <w:rsid w:val="004E0AB6"/>
    <w:rsid w:val="004E102E"/>
    <w:rsid w:val="004E16C7"/>
    <w:rsid w:val="004E1736"/>
    <w:rsid w:val="004E20C2"/>
    <w:rsid w:val="004E48C0"/>
    <w:rsid w:val="004E5B82"/>
    <w:rsid w:val="004E5E13"/>
    <w:rsid w:val="004E6398"/>
    <w:rsid w:val="004E7863"/>
    <w:rsid w:val="004F0195"/>
    <w:rsid w:val="004F0288"/>
    <w:rsid w:val="004F2349"/>
    <w:rsid w:val="004F2981"/>
    <w:rsid w:val="004F2CCB"/>
    <w:rsid w:val="004F35E2"/>
    <w:rsid w:val="004F3817"/>
    <w:rsid w:val="004F40BB"/>
    <w:rsid w:val="004F46C4"/>
    <w:rsid w:val="004F4736"/>
    <w:rsid w:val="004F4C4C"/>
    <w:rsid w:val="004F5121"/>
    <w:rsid w:val="004F555D"/>
    <w:rsid w:val="004F57E5"/>
    <w:rsid w:val="004F6A35"/>
    <w:rsid w:val="004F6E3F"/>
    <w:rsid w:val="004F7585"/>
    <w:rsid w:val="005002D5"/>
    <w:rsid w:val="00500A45"/>
    <w:rsid w:val="00500DFE"/>
    <w:rsid w:val="00500F17"/>
    <w:rsid w:val="00502C4B"/>
    <w:rsid w:val="005032FF"/>
    <w:rsid w:val="005034D8"/>
    <w:rsid w:val="00503F7B"/>
    <w:rsid w:val="0050535E"/>
    <w:rsid w:val="005059F5"/>
    <w:rsid w:val="00506838"/>
    <w:rsid w:val="00506F02"/>
    <w:rsid w:val="005072EE"/>
    <w:rsid w:val="005104D7"/>
    <w:rsid w:val="00510C3D"/>
    <w:rsid w:val="00511857"/>
    <w:rsid w:val="00511897"/>
    <w:rsid w:val="005122C9"/>
    <w:rsid w:val="00512F4E"/>
    <w:rsid w:val="0051386E"/>
    <w:rsid w:val="0051399D"/>
    <w:rsid w:val="00513E37"/>
    <w:rsid w:val="00513FDA"/>
    <w:rsid w:val="00514775"/>
    <w:rsid w:val="005148C1"/>
    <w:rsid w:val="005155C0"/>
    <w:rsid w:val="005165CA"/>
    <w:rsid w:val="0051683D"/>
    <w:rsid w:val="00517B6C"/>
    <w:rsid w:val="00517DEE"/>
    <w:rsid w:val="005202C3"/>
    <w:rsid w:val="00520C05"/>
    <w:rsid w:val="00521FDF"/>
    <w:rsid w:val="005221A2"/>
    <w:rsid w:val="00522474"/>
    <w:rsid w:val="005228B1"/>
    <w:rsid w:val="00522AD7"/>
    <w:rsid w:val="00522FF1"/>
    <w:rsid w:val="0052308A"/>
    <w:rsid w:val="0052316D"/>
    <w:rsid w:val="00524B0C"/>
    <w:rsid w:val="00525896"/>
    <w:rsid w:val="00526182"/>
    <w:rsid w:val="00526AA2"/>
    <w:rsid w:val="00527796"/>
    <w:rsid w:val="005278AC"/>
    <w:rsid w:val="005302A2"/>
    <w:rsid w:val="00530327"/>
    <w:rsid w:val="005308CF"/>
    <w:rsid w:val="00533091"/>
    <w:rsid w:val="0053333C"/>
    <w:rsid w:val="00533D1C"/>
    <w:rsid w:val="00535041"/>
    <w:rsid w:val="005350B7"/>
    <w:rsid w:val="00535C00"/>
    <w:rsid w:val="005360D3"/>
    <w:rsid w:val="00536481"/>
    <w:rsid w:val="00536A1C"/>
    <w:rsid w:val="00536E4A"/>
    <w:rsid w:val="0053709A"/>
    <w:rsid w:val="00537196"/>
    <w:rsid w:val="00540408"/>
    <w:rsid w:val="00540B0A"/>
    <w:rsid w:val="00540F16"/>
    <w:rsid w:val="00541058"/>
    <w:rsid w:val="00543D2E"/>
    <w:rsid w:val="00544C09"/>
    <w:rsid w:val="00545D7F"/>
    <w:rsid w:val="00545E8F"/>
    <w:rsid w:val="0054698A"/>
    <w:rsid w:val="00546FCC"/>
    <w:rsid w:val="00550D1A"/>
    <w:rsid w:val="00553182"/>
    <w:rsid w:val="00555B7B"/>
    <w:rsid w:val="005570B6"/>
    <w:rsid w:val="00557AE6"/>
    <w:rsid w:val="0056093E"/>
    <w:rsid w:val="00561056"/>
    <w:rsid w:val="00561A6B"/>
    <w:rsid w:val="00562C9C"/>
    <w:rsid w:val="00562C9D"/>
    <w:rsid w:val="00562ED5"/>
    <w:rsid w:val="005635C0"/>
    <w:rsid w:val="0056399F"/>
    <w:rsid w:val="00563BD0"/>
    <w:rsid w:val="00563F46"/>
    <w:rsid w:val="00564135"/>
    <w:rsid w:val="00564B1D"/>
    <w:rsid w:val="00564BFD"/>
    <w:rsid w:val="00566AB6"/>
    <w:rsid w:val="00566B48"/>
    <w:rsid w:val="00566BEC"/>
    <w:rsid w:val="00566FAA"/>
    <w:rsid w:val="005707CE"/>
    <w:rsid w:val="00571F66"/>
    <w:rsid w:val="0057335E"/>
    <w:rsid w:val="0057371E"/>
    <w:rsid w:val="00573C8E"/>
    <w:rsid w:val="00573E2A"/>
    <w:rsid w:val="005748C0"/>
    <w:rsid w:val="0057493E"/>
    <w:rsid w:val="00575735"/>
    <w:rsid w:val="005758CC"/>
    <w:rsid w:val="00575A20"/>
    <w:rsid w:val="005834B9"/>
    <w:rsid w:val="0058370A"/>
    <w:rsid w:val="00583AA1"/>
    <w:rsid w:val="00583E72"/>
    <w:rsid w:val="005843E0"/>
    <w:rsid w:val="00584486"/>
    <w:rsid w:val="00584957"/>
    <w:rsid w:val="00584F9D"/>
    <w:rsid w:val="0058526C"/>
    <w:rsid w:val="00585707"/>
    <w:rsid w:val="0058636B"/>
    <w:rsid w:val="00587177"/>
    <w:rsid w:val="00587858"/>
    <w:rsid w:val="005903AF"/>
    <w:rsid w:val="00591817"/>
    <w:rsid w:val="005919CA"/>
    <w:rsid w:val="00591CF8"/>
    <w:rsid w:val="00591D9D"/>
    <w:rsid w:val="00592048"/>
    <w:rsid w:val="0059219C"/>
    <w:rsid w:val="005921A2"/>
    <w:rsid w:val="005926FD"/>
    <w:rsid w:val="00592E90"/>
    <w:rsid w:val="00593023"/>
    <w:rsid w:val="005936BA"/>
    <w:rsid w:val="00597278"/>
    <w:rsid w:val="005A0B86"/>
    <w:rsid w:val="005A0DE8"/>
    <w:rsid w:val="005A133F"/>
    <w:rsid w:val="005A1960"/>
    <w:rsid w:val="005A25B8"/>
    <w:rsid w:val="005A25D3"/>
    <w:rsid w:val="005A304C"/>
    <w:rsid w:val="005A3B36"/>
    <w:rsid w:val="005A3C5F"/>
    <w:rsid w:val="005A4107"/>
    <w:rsid w:val="005A44F4"/>
    <w:rsid w:val="005A4596"/>
    <w:rsid w:val="005A4679"/>
    <w:rsid w:val="005A46F1"/>
    <w:rsid w:val="005A4E9F"/>
    <w:rsid w:val="005A514D"/>
    <w:rsid w:val="005A5522"/>
    <w:rsid w:val="005A55D1"/>
    <w:rsid w:val="005A68C2"/>
    <w:rsid w:val="005A76E3"/>
    <w:rsid w:val="005B040E"/>
    <w:rsid w:val="005B06C5"/>
    <w:rsid w:val="005B094B"/>
    <w:rsid w:val="005B18CB"/>
    <w:rsid w:val="005B207E"/>
    <w:rsid w:val="005B2854"/>
    <w:rsid w:val="005B2A92"/>
    <w:rsid w:val="005B306E"/>
    <w:rsid w:val="005B3374"/>
    <w:rsid w:val="005B3920"/>
    <w:rsid w:val="005B4C13"/>
    <w:rsid w:val="005B50F6"/>
    <w:rsid w:val="005B5AD6"/>
    <w:rsid w:val="005B74DF"/>
    <w:rsid w:val="005B7929"/>
    <w:rsid w:val="005C0163"/>
    <w:rsid w:val="005C0475"/>
    <w:rsid w:val="005C1AE0"/>
    <w:rsid w:val="005C1F0B"/>
    <w:rsid w:val="005C1F9E"/>
    <w:rsid w:val="005C2297"/>
    <w:rsid w:val="005C35B4"/>
    <w:rsid w:val="005C3778"/>
    <w:rsid w:val="005C42EA"/>
    <w:rsid w:val="005C4469"/>
    <w:rsid w:val="005C534B"/>
    <w:rsid w:val="005C5AD2"/>
    <w:rsid w:val="005C6171"/>
    <w:rsid w:val="005C6635"/>
    <w:rsid w:val="005C6880"/>
    <w:rsid w:val="005C6B35"/>
    <w:rsid w:val="005C7085"/>
    <w:rsid w:val="005C7564"/>
    <w:rsid w:val="005C7D3C"/>
    <w:rsid w:val="005C7EE2"/>
    <w:rsid w:val="005D009D"/>
    <w:rsid w:val="005D0218"/>
    <w:rsid w:val="005D15B2"/>
    <w:rsid w:val="005D175A"/>
    <w:rsid w:val="005D19C2"/>
    <w:rsid w:val="005D1D9C"/>
    <w:rsid w:val="005D26BD"/>
    <w:rsid w:val="005D3164"/>
    <w:rsid w:val="005D31A5"/>
    <w:rsid w:val="005D3416"/>
    <w:rsid w:val="005D3C1E"/>
    <w:rsid w:val="005D4493"/>
    <w:rsid w:val="005D4625"/>
    <w:rsid w:val="005D7722"/>
    <w:rsid w:val="005D7BF3"/>
    <w:rsid w:val="005D7FE2"/>
    <w:rsid w:val="005E0BE4"/>
    <w:rsid w:val="005E256B"/>
    <w:rsid w:val="005E29A7"/>
    <w:rsid w:val="005E36FD"/>
    <w:rsid w:val="005E3EA4"/>
    <w:rsid w:val="005E3F75"/>
    <w:rsid w:val="005E5DA9"/>
    <w:rsid w:val="005E7AEF"/>
    <w:rsid w:val="005E7C63"/>
    <w:rsid w:val="005E7D55"/>
    <w:rsid w:val="005E7E63"/>
    <w:rsid w:val="005E7ED4"/>
    <w:rsid w:val="005F1293"/>
    <w:rsid w:val="005F1495"/>
    <w:rsid w:val="005F1DBF"/>
    <w:rsid w:val="005F26BC"/>
    <w:rsid w:val="005F2C91"/>
    <w:rsid w:val="005F2CC0"/>
    <w:rsid w:val="005F4230"/>
    <w:rsid w:val="005F48B2"/>
    <w:rsid w:val="005F55A3"/>
    <w:rsid w:val="005F621F"/>
    <w:rsid w:val="005F6932"/>
    <w:rsid w:val="005F7D28"/>
    <w:rsid w:val="00601E63"/>
    <w:rsid w:val="00602471"/>
    <w:rsid w:val="00602722"/>
    <w:rsid w:val="006029A0"/>
    <w:rsid w:val="00604764"/>
    <w:rsid w:val="006049B8"/>
    <w:rsid w:val="00604D49"/>
    <w:rsid w:val="00604E2C"/>
    <w:rsid w:val="006058EA"/>
    <w:rsid w:val="00605A1B"/>
    <w:rsid w:val="00605E7B"/>
    <w:rsid w:val="0060607B"/>
    <w:rsid w:val="00606B37"/>
    <w:rsid w:val="00606D0B"/>
    <w:rsid w:val="006074D1"/>
    <w:rsid w:val="006077B1"/>
    <w:rsid w:val="00610316"/>
    <w:rsid w:val="006106B6"/>
    <w:rsid w:val="00610778"/>
    <w:rsid w:val="00610785"/>
    <w:rsid w:val="0061083A"/>
    <w:rsid w:val="00610DCE"/>
    <w:rsid w:val="00611FAF"/>
    <w:rsid w:val="006123D4"/>
    <w:rsid w:val="006136BB"/>
    <w:rsid w:val="00614354"/>
    <w:rsid w:val="00614677"/>
    <w:rsid w:val="00616252"/>
    <w:rsid w:val="0061678E"/>
    <w:rsid w:val="006168AE"/>
    <w:rsid w:val="00617894"/>
    <w:rsid w:val="00620BAC"/>
    <w:rsid w:val="00620FB0"/>
    <w:rsid w:val="00621153"/>
    <w:rsid w:val="0062117D"/>
    <w:rsid w:val="00621733"/>
    <w:rsid w:val="00621EE0"/>
    <w:rsid w:val="00622F51"/>
    <w:rsid w:val="006237B3"/>
    <w:rsid w:val="006237CD"/>
    <w:rsid w:val="00624283"/>
    <w:rsid w:val="00624421"/>
    <w:rsid w:val="00624568"/>
    <w:rsid w:val="006248C8"/>
    <w:rsid w:val="006249F4"/>
    <w:rsid w:val="0062590C"/>
    <w:rsid w:val="00625B24"/>
    <w:rsid w:val="00625F8F"/>
    <w:rsid w:val="00626F98"/>
    <w:rsid w:val="006278E1"/>
    <w:rsid w:val="00627A18"/>
    <w:rsid w:val="00627DD7"/>
    <w:rsid w:val="006311EB"/>
    <w:rsid w:val="00631AB6"/>
    <w:rsid w:val="00633A45"/>
    <w:rsid w:val="00633C62"/>
    <w:rsid w:val="00633E24"/>
    <w:rsid w:val="00634112"/>
    <w:rsid w:val="00634200"/>
    <w:rsid w:val="00634B44"/>
    <w:rsid w:val="00635BC5"/>
    <w:rsid w:val="00635E29"/>
    <w:rsid w:val="006365A4"/>
    <w:rsid w:val="006372FE"/>
    <w:rsid w:val="00640A10"/>
    <w:rsid w:val="0064160E"/>
    <w:rsid w:val="006419B2"/>
    <w:rsid w:val="0064389A"/>
    <w:rsid w:val="00644189"/>
    <w:rsid w:val="00644588"/>
    <w:rsid w:val="006448BE"/>
    <w:rsid w:val="00644FDC"/>
    <w:rsid w:val="00645465"/>
    <w:rsid w:val="00646446"/>
    <w:rsid w:val="00647752"/>
    <w:rsid w:val="00647D5F"/>
    <w:rsid w:val="00650A81"/>
    <w:rsid w:val="00650D31"/>
    <w:rsid w:val="00650E13"/>
    <w:rsid w:val="00651457"/>
    <w:rsid w:val="00651507"/>
    <w:rsid w:val="0065209B"/>
    <w:rsid w:val="00652B94"/>
    <w:rsid w:val="0065318A"/>
    <w:rsid w:val="0065364F"/>
    <w:rsid w:val="00653E75"/>
    <w:rsid w:val="006540CC"/>
    <w:rsid w:val="00654874"/>
    <w:rsid w:val="00654A75"/>
    <w:rsid w:val="00655FF1"/>
    <w:rsid w:val="00656A44"/>
    <w:rsid w:val="00656F17"/>
    <w:rsid w:val="00661F18"/>
    <w:rsid w:val="00662450"/>
    <w:rsid w:val="00662D76"/>
    <w:rsid w:val="00663054"/>
    <w:rsid w:val="006634CE"/>
    <w:rsid w:val="00663D69"/>
    <w:rsid w:val="00663DFC"/>
    <w:rsid w:val="006643CA"/>
    <w:rsid w:val="00664E8F"/>
    <w:rsid w:val="006655CD"/>
    <w:rsid w:val="006666C9"/>
    <w:rsid w:val="0066763B"/>
    <w:rsid w:val="00667C6D"/>
    <w:rsid w:val="0067106D"/>
    <w:rsid w:val="006711A4"/>
    <w:rsid w:val="00671D3F"/>
    <w:rsid w:val="00672198"/>
    <w:rsid w:val="00672874"/>
    <w:rsid w:val="006734CD"/>
    <w:rsid w:val="00673C40"/>
    <w:rsid w:val="00674EF6"/>
    <w:rsid w:val="00675D70"/>
    <w:rsid w:val="006764EF"/>
    <w:rsid w:val="00676A79"/>
    <w:rsid w:val="0067799A"/>
    <w:rsid w:val="006800FA"/>
    <w:rsid w:val="006803F6"/>
    <w:rsid w:val="0068096C"/>
    <w:rsid w:val="00680F1F"/>
    <w:rsid w:val="00680F4F"/>
    <w:rsid w:val="006820EF"/>
    <w:rsid w:val="00682388"/>
    <w:rsid w:val="00683111"/>
    <w:rsid w:val="0068331C"/>
    <w:rsid w:val="00683B5A"/>
    <w:rsid w:val="00684942"/>
    <w:rsid w:val="0068518B"/>
    <w:rsid w:val="00685304"/>
    <w:rsid w:val="0068556B"/>
    <w:rsid w:val="00685AB2"/>
    <w:rsid w:val="00685D99"/>
    <w:rsid w:val="006861CA"/>
    <w:rsid w:val="006872D4"/>
    <w:rsid w:val="00687DA9"/>
    <w:rsid w:val="0069011D"/>
    <w:rsid w:val="006905D7"/>
    <w:rsid w:val="00690AE0"/>
    <w:rsid w:val="00690BA7"/>
    <w:rsid w:val="00690C32"/>
    <w:rsid w:val="0069125F"/>
    <w:rsid w:val="0069179D"/>
    <w:rsid w:val="00691AB9"/>
    <w:rsid w:val="00691DC8"/>
    <w:rsid w:val="006923FC"/>
    <w:rsid w:val="00692988"/>
    <w:rsid w:val="00692EEC"/>
    <w:rsid w:val="006931A6"/>
    <w:rsid w:val="00693268"/>
    <w:rsid w:val="00695946"/>
    <w:rsid w:val="00696279"/>
    <w:rsid w:val="00696657"/>
    <w:rsid w:val="006967C9"/>
    <w:rsid w:val="00696AD3"/>
    <w:rsid w:val="00696F9D"/>
    <w:rsid w:val="006977C2"/>
    <w:rsid w:val="00697A1D"/>
    <w:rsid w:val="006A008C"/>
    <w:rsid w:val="006A0A00"/>
    <w:rsid w:val="006A0A0F"/>
    <w:rsid w:val="006A0A5C"/>
    <w:rsid w:val="006A19A9"/>
    <w:rsid w:val="006A23D4"/>
    <w:rsid w:val="006A36D5"/>
    <w:rsid w:val="006A39DD"/>
    <w:rsid w:val="006A3A41"/>
    <w:rsid w:val="006A40DD"/>
    <w:rsid w:val="006A4DD8"/>
    <w:rsid w:val="006A4E99"/>
    <w:rsid w:val="006A7086"/>
    <w:rsid w:val="006A725E"/>
    <w:rsid w:val="006B02C0"/>
    <w:rsid w:val="006B05B3"/>
    <w:rsid w:val="006B216F"/>
    <w:rsid w:val="006B321E"/>
    <w:rsid w:val="006B33E5"/>
    <w:rsid w:val="006B426D"/>
    <w:rsid w:val="006B5AC3"/>
    <w:rsid w:val="006B5DC0"/>
    <w:rsid w:val="006B69D8"/>
    <w:rsid w:val="006B6C07"/>
    <w:rsid w:val="006B6CAD"/>
    <w:rsid w:val="006B701B"/>
    <w:rsid w:val="006B73F7"/>
    <w:rsid w:val="006B77EF"/>
    <w:rsid w:val="006B7949"/>
    <w:rsid w:val="006B7E30"/>
    <w:rsid w:val="006C057F"/>
    <w:rsid w:val="006C0E18"/>
    <w:rsid w:val="006C1CE0"/>
    <w:rsid w:val="006C218F"/>
    <w:rsid w:val="006C2193"/>
    <w:rsid w:val="006C3841"/>
    <w:rsid w:val="006C385B"/>
    <w:rsid w:val="006C41D8"/>
    <w:rsid w:val="006C4287"/>
    <w:rsid w:val="006C4379"/>
    <w:rsid w:val="006C51A9"/>
    <w:rsid w:val="006C532A"/>
    <w:rsid w:val="006C70BD"/>
    <w:rsid w:val="006C7312"/>
    <w:rsid w:val="006D11B3"/>
    <w:rsid w:val="006D13F2"/>
    <w:rsid w:val="006D193C"/>
    <w:rsid w:val="006D1C03"/>
    <w:rsid w:val="006D27C7"/>
    <w:rsid w:val="006D2CA4"/>
    <w:rsid w:val="006D33F2"/>
    <w:rsid w:val="006D3C98"/>
    <w:rsid w:val="006D4543"/>
    <w:rsid w:val="006D45A1"/>
    <w:rsid w:val="006D4C18"/>
    <w:rsid w:val="006D55AA"/>
    <w:rsid w:val="006D56DD"/>
    <w:rsid w:val="006D7118"/>
    <w:rsid w:val="006D7C69"/>
    <w:rsid w:val="006D7CB9"/>
    <w:rsid w:val="006E1228"/>
    <w:rsid w:val="006E31C1"/>
    <w:rsid w:val="006E357B"/>
    <w:rsid w:val="006E378C"/>
    <w:rsid w:val="006E390D"/>
    <w:rsid w:val="006E3C41"/>
    <w:rsid w:val="006E4083"/>
    <w:rsid w:val="006E4449"/>
    <w:rsid w:val="006E4CBA"/>
    <w:rsid w:val="006E4FD3"/>
    <w:rsid w:val="006E5B06"/>
    <w:rsid w:val="006E5B6C"/>
    <w:rsid w:val="006E60F4"/>
    <w:rsid w:val="006E6153"/>
    <w:rsid w:val="006E61B6"/>
    <w:rsid w:val="006E681B"/>
    <w:rsid w:val="006E686D"/>
    <w:rsid w:val="006E7126"/>
    <w:rsid w:val="006E7D26"/>
    <w:rsid w:val="006F1C00"/>
    <w:rsid w:val="006F208D"/>
    <w:rsid w:val="006F2DAE"/>
    <w:rsid w:val="006F341B"/>
    <w:rsid w:val="006F3EE9"/>
    <w:rsid w:val="006F484D"/>
    <w:rsid w:val="006F4B32"/>
    <w:rsid w:val="006F4D48"/>
    <w:rsid w:val="006F5788"/>
    <w:rsid w:val="006F5C39"/>
    <w:rsid w:val="006F618C"/>
    <w:rsid w:val="006F64C1"/>
    <w:rsid w:val="006F7F30"/>
    <w:rsid w:val="006F7F96"/>
    <w:rsid w:val="00700048"/>
    <w:rsid w:val="00700651"/>
    <w:rsid w:val="00700A1F"/>
    <w:rsid w:val="00700CCA"/>
    <w:rsid w:val="00700CD8"/>
    <w:rsid w:val="0070117E"/>
    <w:rsid w:val="00701231"/>
    <w:rsid w:val="00701955"/>
    <w:rsid w:val="00701B05"/>
    <w:rsid w:val="007035C5"/>
    <w:rsid w:val="00704235"/>
    <w:rsid w:val="0070425D"/>
    <w:rsid w:val="00705119"/>
    <w:rsid w:val="00707B29"/>
    <w:rsid w:val="00707F37"/>
    <w:rsid w:val="007102E3"/>
    <w:rsid w:val="00710433"/>
    <w:rsid w:val="00710DAA"/>
    <w:rsid w:val="00710FC0"/>
    <w:rsid w:val="0071211F"/>
    <w:rsid w:val="00712923"/>
    <w:rsid w:val="00713397"/>
    <w:rsid w:val="007139B1"/>
    <w:rsid w:val="00715F52"/>
    <w:rsid w:val="007162D2"/>
    <w:rsid w:val="00717608"/>
    <w:rsid w:val="007203FE"/>
    <w:rsid w:val="00720ADD"/>
    <w:rsid w:val="00720CB4"/>
    <w:rsid w:val="00721412"/>
    <w:rsid w:val="00721A18"/>
    <w:rsid w:val="00721F39"/>
    <w:rsid w:val="00725E08"/>
    <w:rsid w:val="00725EAB"/>
    <w:rsid w:val="007260FF"/>
    <w:rsid w:val="00726562"/>
    <w:rsid w:val="00726AC3"/>
    <w:rsid w:val="007273DD"/>
    <w:rsid w:val="00727DA1"/>
    <w:rsid w:val="007310B7"/>
    <w:rsid w:val="0073196B"/>
    <w:rsid w:val="007328A3"/>
    <w:rsid w:val="00733156"/>
    <w:rsid w:val="00733494"/>
    <w:rsid w:val="007341D5"/>
    <w:rsid w:val="00734D20"/>
    <w:rsid w:val="007358AD"/>
    <w:rsid w:val="00736362"/>
    <w:rsid w:val="007368F0"/>
    <w:rsid w:val="00737639"/>
    <w:rsid w:val="00737A6F"/>
    <w:rsid w:val="0074035D"/>
    <w:rsid w:val="00741716"/>
    <w:rsid w:val="00741831"/>
    <w:rsid w:val="00743C1A"/>
    <w:rsid w:val="00744E21"/>
    <w:rsid w:val="00745412"/>
    <w:rsid w:val="007461B1"/>
    <w:rsid w:val="0074725B"/>
    <w:rsid w:val="007474C3"/>
    <w:rsid w:val="00750A43"/>
    <w:rsid w:val="00751040"/>
    <w:rsid w:val="007511BD"/>
    <w:rsid w:val="00751274"/>
    <w:rsid w:val="007517C0"/>
    <w:rsid w:val="00752422"/>
    <w:rsid w:val="00753166"/>
    <w:rsid w:val="00754C6F"/>
    <w:rsid w:val="0075524A"/>
    <w:rsid w:val="00755760"/>
    <w:rsid w:val="0075618F"/>
    <w:rsid w:val="00756402"/>
    <w:rsid w:val="007576FC"/>
    <w:rsid w:val="00757A6B"/>
    <w:rsid w:val="0076043B"/>
    <w:rsid w:val="007608A3"/>
    <w:rsid w:val="007611E4"/>
    <w:rsid w:val="007612D0"/>
    <w:rsid w:val="00761513"/>
    <w:rsid w:val="007617AA"/>
    <w:rsid w:val="00761802"/>
    <w:rsid w:val="00762267"/>
    <w:rsid w:val="00762A48"/>
    <w:rsid w:val="00762D22"/>
    <w:rsid w:val="00762E41"/>
    <w:rsid w:val="00763F80"/>
    <w:rsid w:val="00763FD8"/>
    <w:rsid w:val="00764227"/>
    <w:rsid w:val="007643C3"/>
    <w:rsid w:val="007648E0"/>
    <w:rsid w:val="00764FAE"/>
    <w:rsid w:val="00765351"/>
    <w:rsid w:val="007659A1"/>
    <w:rsid w:val="007669E1"/>
    <w:rsid w:val="00767963"/>
    <w:rsid w:val="00770BF3"/>
    <w:rsid w:val="00770F3D"/>
    <w:rsid w:val="007713E9"/>
    <w:rsid w:val="007715C4"/>
    <w:rsid w:val="00771F85"/>
    <w:rsid w:val="00772283"/>
    <w:rsid w:val="0077232F"/>
    <w:rsid w:val="007727F0"/>
    <w:rsid w:val="00772C70"/>
    <w:rsid w:val="007732EA"/>
    <w:rsid w:val="00773366"/>
    <w:rsid w:val="00773E1F"/>
    <w:rsid w:val="00774207"/>
    <w:rsid w:val="00776158"/>
    <w:rsid w:val="00776531"/>
    <w:rsid w:val="00776779"/>
    <w:rsid w:val="00776FFF"/>
    <w:rsid w:val="00780D2B"/>
    <w:rsid w:val="00780E0A"/>
    <w:rsid w:val="00781679"/>
    <w:rsid w:val="0078221C"/>
    <w:rsid w:val="00782750"/>
    <w:rsid w:val="00782DBA"/>
    <w:rsid w:val="00782EA3"/>
    <w:rsid w:val="00782F63"/>
    <w:rsid w:val="00783A92"/>
    <w:rsid w:val="00784232"/>
    <w:rsid w:val="00784288"/>
    <w:rsid w:val="00784336"/>
    <w:rsid w:val="00784601"/>
    <w:rsid w:val="007849D1"/>
    <w:rsid w:val="00784B34"/>
    <w:rsid w:val="00784FEE"/>
    <w:rsid w:val="0078574A"/>
    <w:rsid w:val="00786FE2"/>
    <w:rsid w:val="00787C56"/>
    <w:rsid w:val="007901B7"/>
    <w:rsid w:val="007915F1"/>
    <w:rsid w:val="00791ACC"/>
    <w:rsid w:val="0079438C"/>
    <w:rsid w:val="007946CE"/>
    <w:rsid w:val="00794BDD"/>
    <w:rsid w:val="007973BB"/>
    <w:rsid w:val="007973FD"/>
    <w:rsid w:val="007978DF"/>
    <w:rsid w:val="00797C7E"/>
    <w:rsid w:val="007A060E"/>
    <w:rsid w:val="007A1293"/>
    <w:rsid w:val="007A172C"/>
    <w:rsid w:val="007A1C48"/>
    <w:rsid w:val="007A2007"/>
    <w:rsid w:val="007A24C3"/>
    <w:rsid w:val="007A3849"/>
    <w:rsid w:val="007A449E"/>
    <w:rsid w:val="007A47E9"/>
    <w:rsid w:val="007A49F2"/>
    <w:rsid w:val="007A49FA"/>
    <w:rsid w:val="007A52B2"/>
    <w:rsid w:val="007A5A3A"/>
    <w:rsid w:val="007A5B99"/>
    <w:rsid w:val="007A5EF4"/>
    <w:rsid w:val="007B0171"/>
    <w:rsid w:val="007B063B"/>
    <w:rsid w:val="007B09A4"/>
    <w:rsid w:val="007B0AD9"/>
    <w:rsid w:val="007B0F06"/>
    <w:rsid w:val="007B17DA"/>
    <w:rsid w:val="007B1912"/>
    <w:rsid w:val="007B1D8F"/>
    <w:rsid w:val="007B1F13"/>
    <w:rsid w:val="007B2327"/>
    <w:rsid w:val="007B25A4"/>
    <w:rsid w:val="007B436C"/>
    <w:rsid w:val="007B54A2"/>
    <w:rsid w:val="007B630B"/>
    <w:rsid w:val="007B74A8"/>
    <w:rsid w:val="007B7E2C"/>
    <w:rsid w:val="007C04E0"/>
    <w:rsid w:val="007C0A42"/>
    <w:rsid w:val="007C1552"/>
    <w:rsid w:val="007C214C"/>
    <w:rsid w:val="007C21BE"/>
    <w:rsid w:val="007C262B"/>
    <w:rsid w:val="007C2DDC"/>
    <w:rsid w:val="007C445B"/>
    <w:rsid w:val="007C7134"/>
    <w:rsid w:val="007C7254"/>
    <w:rsid w:val="007D1AC8"/>
    <w:rsid w:val="007D1E36"/>
    <w:rsid w:val="007D20EA"/>
    <w:rsid w:val="007D2205"/>
    <w:rsid w:val="007D26B2"/>
    <w:rsid w:val="007D35B9"/>
    <w:rsid w:val="007D3976"/>
    <w:rsid w:val="007D3B02"/>
    <w:rsid w:val="007D4464"/>
    <w:rsid w:val="007D555A"/>
    <w:rsid w:val="007D5E2D"/>
    <w:rsid w:val="007D7396"/>
    <w:rsid w:val="007D778E"/>
    <w:rsid w:val="007E16DB"/>
    <w:rsid w:val="007E1818"/>
    <w:rsid w:val="007E48DC"/>
    <w:rsid w:val="007E522A"/>
    <w:rsid w:val="007E71EB"/>
    <w:rsid w:val="007E7DE4"/>
    <w:rsid w:val="007E7F2A"/>
    <w:rsid w:val="007F1D2A"/>
    <w:rsid w:val="007F2013"/>
    <w:rsid w:val="007F2CF0"/>
    <w:rsid w:val="007F330A"/>
    <w:rsid w:val="007F3581"/>
    <w:rsid w:val="007F5354"/>
    <w:rsid w:val="007F5512"/>
    <w:rsid w:val="007F55F9"/>
    <w:rsid w:val="007F5B0D"/>
    <w:rsid w:val="007F5CD9"/>
    <w:rsid w:val="007F6069"/>
    <w:rsid w:val="007F6357"/>
    <w:rsid w:val="007F7184"/>
    <w:rsid w:val="007F7E67"/>
    <w:rsid w:val="0080052E"/>
    <w:rsid w:val="00800728"/>
    <w:rsid w:val="00800A6C"/>
    <w:rsid w:val="008011A1"/>
    <w:rsid w:val="00801EEA"/>
    <w:rsid w:val="00801F08"/>
    <w:rsid w:val="00802A8D"/>
    <w:rsid w:val="00802F21"/>
    <w:rsid w:val="00803115"/>
    <w:rsid w:val="008039BE"/>
    <w:rsid w:val="00804479"/>
    <w:rsid w:val="00805260"/>
    <w:rsid w:val="00805892"/>
    <w:rsid w:val="00805DAC"/>
    <w:rsid w:val="00805E71"/>
    <w:rsid w:val="0080635C"/>
    <w:rsid w:val="008078CF"/>
    <w:rsid w:val="0081093E"/>
    <w:rsid w:val="00810F22"/>
    <w:rsid w:val="0081129A"/>
    <w:rsid w:val="00812C36"/>
    <w:rsid w:val="008134B0"/>
    <w:rsid w:val="0081361D"/>
    <w:rsid w:val="00813630"/>
    <w:rsid w:val="00813A5C"/>
    <w:rsid w:val="00813B5B"/>
    <w:rsid w:val="0081421A"/>
    <w:rsid w:val="008151D1"/>
    <w:rsid w:val="00815ADA"/>
    <w:rsid w:val="008160F2"/>
    <w:rsid w:val="00817C6D"/>
    <w:rsid w:val="00817EEF"/>
    <w:rsid w:val="008204F9"/>
    <w:rsid w:val="008207C4"/>
    <w:rsid w:val="00820D61"/>
    <w:rsid w:val="0082220C"/>
    <w:rsid w:val="00823710"/>
    <w:rsid w:val="00823807"/>
    <w:rsid w:val="00824316"/>
    <w:rsid w:val="0082435D"/>
    <w:rsid w:val="008245A0"/>
    <w:rsid w:val="00825544"/>
    <w:rsid w:val="0082611C"/>
    <w:rsid w:val="00826651"/>
    <w:rsid w:val="008279FC"/>
    <w:rsid w:val="00827B81"/>
    <w:rsid w:val="00827BF3"/>
    <w:rsid w:val="008300DD"/>
    <w:rsid w:val="00831DD8"/>
    <w:rsid w:val="00832957"/>
    <w:rsid w:val="0083295A"/>
    <w:rsid w:val="00833181"/>
    <w:rsid w:val="00833ADC"/>
    <w:rsid w:val="0083408E"/>
    <w:rsid w:val="008343EC"/>
    <w:rsid w:val="0083549E"/>
    <w:rsid w:val="00835AB2"/>
    <w:rsid w:val="0083660C"/>
    <w:rsid w:val="0083716E"/>
    <w:rsid w:val="008401F2"/>
    <w:rsid w:val="008401FA"/>
    <w:rsid w:val="008402A4"/>
    <w:rsid w:val="00843302"/>
    <w:rsid w:val="00844092"/>
    <w:rsid w:val="0084409F"/>
    <w:rsid w:val="0084472A"/>
    <w:rsid w:val="00845210"/>
    <w:rsid w:val="00845565"/>
    <w:rsid w:val="00845C37"/>
    <w:rsid w:val="008478A8"/>
    <w:rsid w:val="008509F2"/>
    <w:rsid w:val="00850A13"/>
    <w:rsid w:val="00851365"/>
    <w:rsid w:val="00851917"/>
    <w:rsid w:val="0085251D"/>
    <w:rsid w:val="00852D9D"/>
    <w:rsid w:val="00853907"/>
    <w:rsid w:val="008541A5"/>
    <w:rsid w:val="0085461C"/>
    <w:rsid w:val="00855033"/>
    <w:rsid w:val="0085515B"/>
    <w:rsid w:val="0085533A"/>
    <w:rsid w:val="00855B1F"/>
    <w:rsid w:val="00855C51"/>
    <w:rsid w:val="00855EDF"/>
    <w:rsid w:val="008567A1"/>
    <w:rsid w:val="0086014E"/>
    <w:rsid w:val="00860D1C"/>
    <w:rsid w:val="0086159D"/>
    <w:rsid w:val="00862088"/>
    <w:rsid w:val="008622A8"/>
    <w:rsid w:val="00862D6E"/>
    <w:rsid w:val="00862DDF"/>
    <w:rsid w:val="00862F9F"/>
    <w:rsid w:val="0086325D"/>
    <w:rsid w:val="0086592F"/>
    <w:rsid w:val="008659DC"/>
    <w:rsid w:val="00866038"/>
    <w:rsid w:val="00866162"/>
    <w:rsid w:val="0086727D"/>
    <w:rsid w:val="00867655"/>
    <w:rsid w:val="00867AE2"/>
    <w:rsid w:val="00867B0C"/>
    <w:rsid w:val="008707AA"/>
    <w:rsid w:val="0087242F"/>
    <w:rsid w:val="008727C4"/>
    <w:rsid w:val="00872EF1"/>
    <w:rsid w:val="008738F9"/>
    <w:rsid w:val="00874296"/>
    <w:rsid w:val="0087526F"/>
    <w:rsid w:val="008768E8"/>
    <w:rsid w:val="008777E4"/>
    <w:rsid w:val="00877815"/>
    <w:rsid w:val="00880ABA"/>
    <w:rsid w:val="00880D22"/>
    <w:rsid w:val="00881223"/>
    <w:rsid w:val="0088160C"/>
    <w:rsid w:val="00881C81"/>
    <w:rsid w:val="008822AB"/>
    <w:rsid w:val="008826F7"/>
    <w:rsid w:val="00883217"/>
    <w:rsid w:val="008835BD"/>
    <w:rsid w:val="00884D97"/>
    <w:rsid w:val="00885477"/>
    <w:rsid w:val="00885850"/>
    <w:rsid w:val="00885ADC"/>
    <w:rsid w:val="008864A4"/>
    <w:rsid w:val="008871A9"/>
    <w:rsid w:val="0088732B"/>
    <w:rsid w:val="00890075"/>
    <w:rsid w:val="00890344"/>
    <w:rsid w:val="008912C4"/>
    <w:rsid w:val="008915D4"/>
    <w:rsid w:val="00892481"/>
    <w:rsid w:val="00892D63"/>
    <w:rsid w:val="00892DFC"/>
    <w:rsid w:val="00892F23"/>
    <w:rsid w:val="00894294"/>
    <w:rsid w:val="00894A3E"/>
    <w:rsid w:val="00895815"/>
    <w:rsid w:val="00895A2C"/>
    <w:rsid w:val="00895B60"/>
    <w:rsid w:val="00895C92"/>
    <w:rsid w:val="00896CA9"/>
    <w:rsid w:val="00897072"/>
    <w:rsid w:val="00897385"/>
    <w:rsid w:val="008976A0"/>
    <w:rsid w:val="008A20C5"/>
    <w:rsid w:val="008A2485"/>
    <w:rsid w:val="008A2879"/>
    <w:rsid w:val="008A32C5"/>
    <w:rsid w:val="008A3B96"/>
    <w:rsid w:val="008A41B1"/>
    <w:rsid w:val="008A48F5"/>
    <w:rsid w:val="008A5B0B"/>
    <w:rsid w:val="008A740E"/>
    <w:rsid w:val="008A7448"/>
    <w:rsid w:val="008A7506"/>
    <w:rsid w:val="008A78FB"/>
    <w:rsid w:val="008A7BC1"/>
    <w:rsid w:val="008A7E03"/>
    <w:rsid w:val="008B19D3"/>
    <w:rsid w:val="008B266B"/>
    <w:rsid w:val="008B27AE"/>
    <w:rsid w:val="008B29F8"/>
    <w:rsid w:val="008B2ADD"/>
    <w:rsid w:val="008B357F"/>
    <w:rsid w:val="008B39C2"/>
    <w:rsid w:val="008B4072"/>
    <w:rsid w:val="008B51D9"/>
    <w:rsid w:val="008B5A64"/>
    <w:rsid w:val="008B6959"/>
    <w:rsid w:val="008B72B1"/>
    <w:rsid w:val="008B7774"/>
    <w:rsid w:val="008B7960"/>
    <w:rsid w:val="008C02F9"/>
    <w:rsid w:val="008C0C41"/>
    <w:rsid w:val="008C1888"/>
    <w:rsid w:val="008C2ED0"/>
    <w:rsid w:val="008C3CF1"/>
    <w:rsid w:val="008C44B0"/>
    <w:rsid w:val="008C5E1F"/>
    <w:rsid w:val="008C643F"/>
    <w:rsid w:val="008C6696"/>
    <w:rsid w:val="008C6CD9"/>
    <w:rsid w:val="008C7ADA"/>
    <w:rsid w:val="008D0767"/>
    <w:rsid w:val="008D0799"/>
    <w:rsid w:val="008D0EF2"/>
    <w:rsid w:val="008D1488"/>
    <w:rsid w:val="008D1CD7"/>
    <w:rsid w:val="008D1D80"/>
    <w:rsid w:val="008D2884"/>
    <w:rsid w:val="008D2FC3"/>
    <w:rsid w:val="008D30A7"/>
    <w:rsid w:val="008D45BF"/>
    <w:rsid w:val="008D4EAA"/>
    <w:rsid w:val="008D5E6E"/>
    <w:rsid w:val="008D64A0"/>
    <w:rsid w:val="008D6CE1"/>
    <w:rsid w:val="008D6D83"/>
    <w:rsid w:val="008D71E7"/>
    <w:rsid w:val="008D796A"/>
    <w:rsid w:val="008D79A3"/>
    <w:rsid w:val="008D7A1B"/>
    <w:rsid w:val="008D7A4F"/>
    <w:rsid w:val="008D7BF6"/>
    <w:rsid w:val="008E14A1"/>
    <w:rsid w:val="008E14AD"/>
    <w:rsid w:val="008E213B"/>
    <w:rsid w:val="008E29F1"/>
    <w:rsid w:val="008E3EB4"/>
    <w:rsid w:val="008E43F1"/>
    <w:rsid w:val="008E481C"/>
    <w:rsid w:val="008E68C5"/>
    <w:rsid w:val="008E70E8"/>
    <w:rsid w:val="008E760D"/>
    <w:rsid w:val="008E77A0"/>
    <w:rsid w:val="008F0668"/>
    <w:rsid w:val="008F099C"/>
    <w:rsid w:val="008F0B53"/>
    <w:rsid w:val="008F1281"/>
    <w:rsid w:val="008F19A7"/>
    <w:rsid w:val="008F2B6F"/>
    <w:rsid w:val="008F2C2E"/>
    <w:rsid w:val="008F2D01"/>
    <w:rsid w:val="008F30F7"/>
    <w:rsid w:val="008F328C"/>
    <w:rsid w:val="008F3E9C"/>
    <w:rsid w:val="008F3EDA"/>
    <w:rsid w:val="008F4816"/>
    <w:rsid w:val="008F55F6"/>
    <w:rsid w:val="008F5840"/>
    <w:rsid w:val="008F587E"/>
    <w:rsid w:val="008F59E5"/>
    <w:rsid w:val="008F5CB2"/>
    <w:rsid w:val="008F5E79"/>
    <w:rsid w:val="008F6307"/>
    <w:rsid w:val="008F6648"/>
    <w:rsid w:val="008F6E37"/>
    <w:rsid w:val="008F6E3C"/>
    <w:rsid w:val="008F6F1A"/>
    <w:rsid w:val="008F6F7A"/>
    <w:rsid w:val="008F732A"/>
    <w:rsid w:val="008F75D3"/>
    <w:rsid w:val="008F7D57"/>
    <w:rsid w:val="0090051A"/>
    <w:rsid w:val="00900950"/>
    <w:rsid w:val="009013B2"/>
    <w:rsid w:val="00901420"/>
    <w:rsid w:val="00901B92"/>
    <w:rsid w:val="0090267A"/>
    <w:rsid w:val="00902740"/>
    <w:rsid w:val="009033DD"/>
    <w:rsid w:val="00904013"/>
    <w:rsid w:val="00904861"/>
    <w:rsid w:val="00906111"/>
    <w:rsid w:val="00906EE9"/>
    <w:rsid w:val="00910F3C"/>
    <w:rsid w:val="00912134"/>
    <w:rsid w:val="009125C6"/>
    <w:rsid w:val="0091308C"/>
    <w:rsid w:val="009130F4"/>
    <w:rsid w:val="009132A9"/>
    <w:rsid w:val="0091433A"/>
    <w:rsid w:val="00914A12"/>
    <w:rsid w:val="009153F1"/>
    <w:rsid w:val="00915608"/>
    <w:rsid w:val="00915B1B"/>
    <w:rsid w:val="0091617C"/>
    <w:rsid w:val="00916687"/>
    <w:rsid w:val="0091741B"/>
    <w:rsid w:val="009175A2"/>
    <w:rsid w:val="00917C33"/>
    <w:rsid w:val="00917FC7"/>
    <w:rsid w:val="00920CDA"/>
    <w:rsid w:val="00921DFC"/>
    <w:rsid w:val="00922368"/>
    <w:rsid w:val="009229D4"/>
    <w:rsid w:val="00922B45"/>
    <w:rsid w:val="00922F30"/>
    <w:rsid w:val="009230DA"/>
    <w:rsid w:val="009231A2"/>
    <w:rsid w:val="00924DDE"/>
    <w:rsid w:val="0092576E"/>
    <w:rsid w:val="00925C7F"/>
    <w:rsid w:val="0092711F"/>
    <w:rsid w:val="00927F22"/>
    <w:rsid w:val="00927FB6"/>
    <w:rsid w:val="00930572"/>
    <w:rsid w:val="00930884"/>
    <w:rsid w:val="00930A23"/>
    <w:rsid w:val="009311A5"/>
    <w:rsid w:val="0093123A"/>
    <w:rsid w:val="0093394A"/>
    <w:rsid w:val="0093785C"/>
    <w:rsid w:val="00937D9E"/>
    <w:rsid w:val="009400D2"/>
    <w:rsid w:val="00940160"/>
    <w:rsid w:val="0094067F"/>
    <w:rsid w:val="00941BF0"/>
    <w:rsid w:val="009426D0"/>
    <w:rsid w:val="00942F2F"/>
    <w:rsid w:val="00943037"/>
    <w:rsid w:val="00943356"/>
    <w:rsid w:val="0094351E"/>
    <w:rsid w:val="009439D4"/>
    <w:rsid w:val="00943B58"/>
    <w:rsid w:val="00943D8E"/>
    <w:rsid w:val="00944042"/>
    <w:rsid w:val="00944043"/>
    <w:rsid w:val="00945914"/>
    <w:rsid w:val="00945E7C"/>
    <w:rsid w:val="009461E2"/>
    <w:rsid w:val="0094715C"/>
    <w:rsid w:val="0095162D"/>
    <w:rsid w:val="00951941"/>
    <w:rsid w:val="00951D3E"/>
    <w:rsid w:val="00951F33"/>
    <w:rsid w:val="00953B56"/>
    <w:rsid w:val="00953C86"/>
    <w:rsid w:val="00954992"/>
    <w:rsid w:val="00955FB9"/>
    <w:rsid w:val="00956636"/>
    <w:rsid w:val="0095673D"/>
    <w:rsid w:val="00957332"/>
    <w:rsid w:val="00957C27"/>
    <w:rsid w:val="00960F24"/>
    <w:rsid w:val="009616D1"/>
    <w:rsid w:val="00961A75"/>
    <w:rsid w:val="0096200C"/>
    <w:rsid w:val="009622A1"/>
    <w:rsid w:val="00964320"/>
    <w:rsid w:val="0096460E"/>
    <w:rsid w:val="00965A75"/>
    <w:rsid w:val="00966699"/>
    <w:rsid w:val="00966925"/>
    <w:rsid w:val="00967090"/>
    <w:rsid w:val="0096713B"/>
    <w:rsid w:val="009674DA"/>
    <w:rsid w:val="00967BCF"/>
    <w:rsid w:val="00967E6A"/>
    <w:rsid w:val="00971A04"/>
    <w:rsid w:val="00973E53"/>
    <w:rsid w:val="00974C12"/>
    <w:rsid w:val="00974C53"/>
    <w:rsid w:val="009750F9"/>
    <w:rsid w:val="00976274"/>
    <w:rsid w:val="00977568"/>
    <w:rsid w:val="00977AB3"/>
    <w:rsid w:val="00977F9E"/>
    <w:rsid w:val="009800C3"/>
    <w:rsid w:val="00980145"/>
    <w:rsid w:val="009805CA"/>
    <w:rsid w:val="00981284"/>
    <w:rsid w:val="009813F3"/>
    <w:rsid w:val="00982814"/>
    <w:rsid w:val="00982A23"/>
    <w:rsid w:val="00983791"/>
    <w:rsid w:val="00983DA9"/>
    <w:rsid w:val="00985167"/>
    <w:rsid w:val="00985DC4"/>
    <w:rsid w:val="00986C3C"/>
    <w:rsid w:val="009902CE"/>
    <w:rsid w:val="00990473"/>
    <w:rsid w:val="00991E06"/>
    <w:rsid w:val="0099280E"/>
    <w:rsid w:val="00992D9F"/>
    <w:rsid w:val="00996E78"/>
    <w:rsid w:val="00997A53"/>
    <w:rsid w:val="00997F54"/>
    <w:rsid w:val="009A009F"/>
    <w:rsid w:val="009A017A"/>
    <w:rsid w:val="009A1E58"/>
    <w:rsid w:val="009A25B0"/>
    <w:rsid w:val="009A503A"/>
    <w:rsid w:val="009A5630"/>
    <w:rsid w:val="009A5796"/>
    <w:rsid w:val="009A5AA7"/>
    <w:rsid w:val="009A7C6E"/>
    <w:rsid w:val="009B3C55"/>
    <w:rsid w:val="009B4AE0"/>
    <w:rsid w:val="009B56FF"/>
    <w:rsid w:val="009B5A50"/>
    <w:rsid w:val="009B6214"/>
    <w:rsid w:val="009B6787"/>
    <w:rsid w:val="009B6801"/>
    <w:rsid w:val="009B6E45"/>
    <w:rsid w:val="009C03F2"/>
    <w:rsid w:val="009C0CA0"/>
    <w:rsid w:val="009C1CDA"/>
    <w:rsid w:val="009C3D4D"/>
    <w:rsid w:val="009C5766"/>
    <w:rsid w:val="009C5E54"/>
    <w:rsid w:val="009C6BE2"/>
    <w:rsid w:val="009C7D20"/>
    <w:rsid w:val="009C7FAB"/>
    <w:rsid w:val="009D08AE"/>
    <w:rsid w:val="009D124E"/>
    <w:rsid w:val="009D1A9E"/>
    <w:rsid w:val="009D39F0"/>
    <w:rsid w:val="009D3ACF"/>
    <w:rsid w:val="009D3B91"/>
    <w:rsid w:val="009D426C"/>
    <w:rsid w:val="009D5109"/>
    <w:rsid w:val="009D5623"/>
    <w:rsid w:val="009D6016"/>
    <w:rsid w:val="009D6EF2"/>
    <w:rsid w:val="009D7250"/>
    <w:rsid w:val="009E11B1"/>
    <w:rsid w:val="009E1622"/>
    <w:rsid w:val="009E25CE"/>
    <w:rsid w:val="009E4502"/>
    <w:rsid w:val="009E48A3"/>
    <w:rsid w:val="009E4A43"/>
    <w:rsid w:val="009E4A5E"/>
    <w:rsid w:val="009E4A6E"/>
    <w:rsid w:val="009E4E1D"/>
    <w:rsid w:val="009E593B"/>
    <w:rsid w:val="009E5D05"/>
    <w:rsid w:val="009E6743"/>
    <w:rsid w:val="009E69FE"/>
    <w:rsid w:val="009E7261"/>
    <w:rsid w:val="009E7661"/>
    <w:rsid w:val="009E7783"/>
    <w:rsid w:val="009E788E"/>
    <w:rsid w:val="009F064A"/>
    <w:rsid w:val="009F096E"/>
    <w:rsid w:val="009F0FFC"/>
    <w:rsid w:val="009F136D"/>
    <w:rsid w:val="009F14C1"/>
    <w:rsid w:val="009F1763"/>
    <w:rsid w:val="009F182A"/>
    <w:rsid w:val="009F1873"/>
    <w:rsid w:val="009F1ED3"/>
    <w:rsid w:val="009F2209"/>
    <w:rsid w:val="009F295D"/>
    <w:rsid w:val="009F350E"/>
    <w:rsid w:val="009F5CDA"/>
    <w:rsid w:val="009F6538"/>
    <w:rsid w:val="009F6766"/>
    <w:rsid w:val="009F697B"/>
    <w:rsid w:val="009F71CB"/>
    <w:rsid w:val="00A00177"/>
    <w:rsid w:val="00A01196"/>
    <w:rsid w:val="00A0170D"/>
    <w:rsid w:val="00A019EF"/>
    <w:rsid w:val="00A01FE0"/>
    <w:rsid w:val="00A02EDC"/>
    <w:rsid w:val="00A02F7C"/>
    <w:rsid w:val="00A03968"/>
    <w:rsid w:val="00A04005"/>
    <w:rsid w:val="00A05033"/>
    <w:rsid w:val="00A06411"/>
    <w:rsid w:val="00A0768B"/>
    <w:rsid w:val="00A07B82"/>
    <w:rsid w:val="00A104EE"/>
    <w:rsid w:val="00A107FB"/>
    <w:rsid w:val="00A108CA"/>
    <w:rsid w:val="00A10D58"/>
    <w:rsid w:val="00A124DE"/>
    <w:rsid w:val="00A127CF"/>
    <w:rsid w:val="00A139BB"/>
    <w:rsid w:val="00A13ABF"/>
    <w:rsid w:val="00A13F99"/>
    <w:rsid w:val="00A145BA"/>
    <w:rsid w:val="00A1494A"/>
    <w:rsid w:val="00A15810"/>
    <w:rsid w:val="00A173CA"/>
    <w:rsid w:val="00A201AC"/>
    <w:rsid w:val="00A2160E"/>
    <w:rsid w:val="00A217DE"/>
    <w:rsid w:val="00A22522"/>
    <w:rsid w:val="00A2252C"/>
    <w:rsid w:val="00A232BD"/>
    <w:rsid w:val="00A23505"/>
    <w:rsid w:val="00A23D39"/>
    <w:rsid w:val="00A241DB"/>
    <w:rsid w:val="00A248C1"/>
    <w:rsid w:val="00A25CD2"/>
    <w:rsid w:val="00A261A2"/>
    <w:rsid w:val="00A263AB"/>
    <w:rsid w:val="00A26DD1"/>
    <w:rsid w:val="00A26DFB"/>
    <w:rsid w:val="00A270BA"/>
    <w:rsid w:val="00A30BFB"/>
    <w:rsid w:val="00A31AAA"/>
    <w:rsid w:val="00A32ECA"/>
    <w:rsid w:val="00A33402"/>
    <w:rsid w:val="00A35092"/>
    <w:rsid w:val="00A358D4"/>
    <w:rsid w:val="00A35A6B"/>
    <w:rsid w:val="00A362EB"/>
    <w:rsid w:val="00A36B72"/>
    <w:rsid w:val="00A36C9E"/>
    <w:rsid w:val="00A3719F"/>
    <w:rsid w:val="00A374D3"/>
    <w:rsid w:val="00A41436"/>
    <w:rsid w:val="00A4173F"/>
    <w:rsid w:val="00A41F74"/>
    <w:rsid w:val="00A424E6"/>
    <w:rsid w:val="00A42591"/>
    <w:rsid w:val="00A43059"/>
    <w:rsid w:val="00A4372A"/>
    <w:rsid w:val="00A43E36"/>
    <w:rsid w:val="00A44101"/>
    <w:rsid w:val="00A44946"/>
    <w:rsid w:val="00A44ECA"/>
    <w:rsid w:val="00A45885"/>
    <w:rsid w:val="00A46216"/>
    <w:rsid w:val="00A462A4"/>
    <w:rsid w:val="00A469F9"/>
    <w:rsid w:val="00A475B8"/>
    <w:rsid w:val="00A479D5"/>
    <w:rsid w:val="00A47A5A"/>
    <w:rsid w:val="00A47F49"/>
    <w:rsid w:val="00A50247"/>
    <w:rsid w:val="00A50332"/>
    <w:rsid w:val="00A5067E"/>
    <w:rsid w:val="00A50A1D"/>
    <w:rsid w:val="00A5114A"/>
    <w:rsid w:val="00A519AD"/>
    <w:rsid w:val="00A52646"/>
    <w:rsid w:val="00A528F1"/>
    <w:rsid w:val="00A53046"/>
    <w:rsid w:val="00A5372C"/>
    <w:rsid w:val="00A538DA"/>
    <w:rsid w:val="00A53D21"/>
    <w:rsid w:val="00A544C3"/>
    <w:rsid w:val="00A54B7F"/>
    <w:rsid w:val="00A54F42"/>
    <w:rsid w:val="00A56322"/>
    <w:rsid w:val="00A56DE3"/>
    <w:rsid w:val="00A57E37"/>
    <w:rsid w:val="00A57E86"/>
    <w:rsid w:val="00A6028B"/>
    <w:rsid w:val="00A60563"/>
    <w:rsid w:val="00A60B0A"/>
    <w:rsid w:val="00A610C4"/>
    <w:rsid w:val="00A61628"/>
    <w:rsid w:val="00A62A5C"/>
    <w:rsid w:val="00A62D2C"/>
    <w:rsid w:val="00A6400A"/>
    <w:rsid w:val="00A6589D"/>
    <w:rsid w:val="00A65E36"/>
    <w:rsid w:val="00A6704A"/>
    <w:rsid w:val="00A672D9"/>
    <w:rsid w:val="00A70033"/>
    <w:rsid w:val="00A70377"/>
    <w:rsid w:val="00A72090"/>
    <w:rsid w:val="00A722CD"/>
    <w:rsid w:val="00A72729"/>
    <w:rsid w:val="00A72976"/>
    <w:rsid w:val="00A73052"/>
    <w:rsid w:val="00A73769"/>
    <w:rsid w:val="00A73AE4"/>
    <w:rsid w:val="00A745D3"/>
    <w:rsid w:val="00A754F9"/>
    <w:rsid w:val="00A75579"/>
    <w:rsid w:val="00A758D0"/>
    <w:rsid w:val="00A76864"/>
    <w:rsid w:val="00A772C3"/>
    <w:rsid w:val="00A80A0E"/>
    <w:rsid w:val="00A80E90"/>
    <w:rsid w:val="00A80EA4"/>
    <w:rsid w:val="00A811B9"/>
    <w:rsid w:val="00A81517"/>
    <w:rsid w:val="00A815B9"/>
    <w:rsid w:val="00A81C05"/>
    <w:rsid w:val="00A83BBA"/>
    <w:rsid w:val="00A84EB4"/>
    <w:rsid w:val="00A855D7"/>
    <w:rsid w:val="00A86A56"/>
    <w:rsid w:val="00A86F25"/>
    <w:rsid w:val="00A8799D"/>
    <w:rsid w:val="00A87C2B"/>
    <w:rsid w:val="00A908D3"/>
    <w:rsid w:val="00A9093B"/>
    <w:rsid w:val="00A91FFF"/>
    <w:rsid w:val="00A92538"/>
    <w:rsid w:val="00A926CA"/>
    <w:rsid w:val="00A93989"/>
    <w:rsid w:val="00A949A4"/>
    <w:rsid w:val="00A94F87"/>
    <w:rsid w:val="00A9537C"/>
    <w:rsid w:val="00A95E9F"/>
    <w:rsid w:val="00A96085"/>
    <w:rsid w:val="00A96C33"/>
    <w:rsid w:val="00A97088"/>
    <w:rsid w:val="00A978F2"/>
    <w:rsid w:val="00A97AD8"/>
    <w:rsid w:val="00A97D53"/>
    <w:rsid w:val="00AA04DD"/>
    <w:rsid w:val="00AA0A4E"/>
    <w:rsid w:val="00AA0FA0"/>
    <w:rsid w:val="00AA12E3"/>
    <w:rsid w:val="00AA3B48"/>
    <w:rsid w:val="00AA455A"/>
    <w:rsid w:val="00AA6330"/>
    <w:rsid w:val="00AA7191"/>
    <w:rsid w:val="00AB085D"/>
    <w:rsid w:val="00AB27B7"/>
    <w:rsid w:val="00AB2E17"/>
    <w:rsid w:val="00AB30AC"/>
    <w:rsid w:val="00AB310C"/>
    <w:rsid w:val="00AB3129"/>
    <w:rsid w:val="00AB455C"/>
    <w:rsid w:val="00AB4F17"/>
    <w:rsid w:val="00AB5E34"/>
    <w:rsid w:val="00AB647A"/>
    <w:rsid w:val="00AB66B4"/>
    <w:rsid w:val="00AB6756"/>
    <w:rsid w:val="00AB711A"/>
    <w:rsid w:val="00AB732B"/>
    <w:rsid w:val="00AB7C1E"/>
    <w:rsid w:val="00AC1AFD"/>
    <w:rsid w:val="00AC1BB0"/>
    <w:rsid w:val="00AC1EBB"/>
    <w:rsid w:val="00AC2F19"/>
    <w:rsid w:val="00AC36D0"/>
    <w:rsid w:val="00AC37FE"/>
    <w:rsid w:val="00AC474B"/>
    <w:rsid w:val="00AC48B2"/>
    <w:rsid w:val="00AC59A0"/>
    <w:rsid w:val="00AC6742"/>
    <w:rsid w:val="00AC6B3D"/>
    <w:rsid w:val="00AC7E1A"/>
    <w:rsid w:val="00AC7EF5"/>
    <w:rsid w:val="00AD0444"/>
    <w:rsid w:val="00AD100A"/>
    <w:rsid w:val="00AD1E6C"/>
    <w:rsid w:val="00AD2078"/>
    <w:rsid w:val="00AD30C9"/>
    <w:rsid w:val="00AD3B48"/>
    <w:rsid w:val="00AD45F7"/>
    <w:rsid w:val="00AD4ADE"/>
    <w:rsid w:val="00AD5029"/>
    <w:rsid w:val="00AD6056"/>
    <w:rsid w:val="00AD65B3"/>
    <w:rsid w:val="00AD678A"/>
    <w:rsid w:val="00AD7037"/>
    <w:rsid w:val="00AD70B8"/>
    <w:rsid w:val="00AD72BE"/>
    <w:rsid w:val="00AD750F"/>
    <w:rsid w:val="00AE04BC"/>
    <w:rsid w:val="00AE0C23"/>
    <w:rsid w:val="00AE0E85"/>
    <w:rsid w:val="00AE1850"/>
    <w:rsid w:val="00AE19A9"/>
    <w:rsid w:val="00AE2692"/>
    <w:rsid w:val="00AE26F5"/>
    <w:rsid w:val="00AE2727"/>
    <w:rsid w:val="00AE2AD5"/>
    <w:rsid w:val="00AE2E5A"/>
    <w:rsid w:val="00AE483E"/>
    <w:rsid w:val="00AE49BE"/>
    <w:rsid w:val="00AE4B28"/>
    <w:rsid w:val="00AE4D86"/>
    <w:rsid w:val="00AE5705"/>
    <w:rsid w:val="00AE5A35"/>
    <w:rsid w:val="00AE660A"/>
    <w:rsid w:val="00AE66B8"/>
    <w:rsid w:val="00AE6D31"/>
    <w:rsid w:val="00AE7575"/>
    <w:rsid w:val="00AE78DA"/>
    <w:rsid w:val="00AF12DD"/>
    <w:rsid w:val="00AF1378"/>
    <w:rsid w:val="00AF191C"/>
    <w:rsid w:val="00AF1B0E"/>
    <w:rsid w:val="00AF1C0B"/>
    <w:rsid w:val="00AF2169"/>
    <w:rsid w:val="00AF2A1A"/>
    <w:rsid w:val="00AF4320"/>
    <w:rsid w:val="00AF4B7D"/>
    <w:rsid w:val="00AF5450"/>
    <w:rsid w:val="00AF58E5"/>
    <w:rsid w:val="00AF5AEE"/>
    <w:rsid w:val="00AF5F1B"/>
    <w:rsid w:val="00AF6552"/>
    <w:rsid w:val="00AF66B3"/>
    <w:rsid w:val="00AF6E73"/>
    <w:rsid w:val="00AF70B7"/>
    <w:rsid w:val="00AF7C31"/>
    <w:rsid w:val="00AF7D77"/>
    <w:rsid w:val="00B011F0"/>
    <w:rsid w:val="00B02A70"/>
    <w:rsid w:val="00B030ED"/>
    <w:rsid w:val="00B032C1"/>
    <w:rsid w:val="00B03666"/>
    <w:rsid w:val="00B04303"/>
    <w:rsid w:val="00B0471E"/>
    <w:rsid w:val="00B07483"/>
    <w:rsid w:val="00B07703"/>
    <w:rsid w:val="00B103E4"/>
    <w:rsid w:val="00B11128"/>
    <w:rsid w:val="00B115C0"/>
    <w:rsid w:val="00B12837"/>
    <w:rsid w:val="00B128F2"/>
    <w:rsid w:val="00B12A3C"/>
    <w:rsid w:val="00B12EAE"/>
    <w:rsid w:val="00B13A49"/>
    <w:rsid w:val="00B13D46"/>
    <w:rsid w:val="00B145E1"/>
    <w:rsid w:val="00B14EB0"/>
    <w:rsid w:val="00B14FC0"/>
    <w:rsid w:val="00B150FF"/>
    <w:rsid w:val="00B15155"/>
    <w:rsid w:val="00B1563A"/>
    <w:rsid w:val="00B15BEE"/>
    <w:rsid w:val="00B15E3F"/>
    <w:rsid w:val="00B16083"/>
    <w:rsid w:val="00B16151"/>
    <w:rsid w:val="00B17213"/>
    <w:rsid w:val="00B17253"/>
    <w:rsid w:val="00B173F2"/>
    <w:rsid w:val="00B177E6"/>
    <w:rsid w:val="00B2040E"/>
    <w:rsid w:val="00B20466"/>
    <w:rsid w:val="00B218FE"/>
    <w:rsid w:val="00B21DAC"/>
    <w:rsid w:val="00B223D3"/>
    <w:rsid w:val="00B2257B"/>
    <w:rsid w:val="00B22EAF"/>
    <w:rsid w:val="00B231BB"/>
    <w:rsid w:val="00B2466C"/>
    <w:rsid w:val="00B2495E"/>
    <w:rsid w:val="00B24CFA"/>
    <w:rsid w:val="00B25F64"/>
    <w:rsid w:val="00B26198"/>
    <w:rsid w:val="00B26ADC"/>
    <w:rsid w:val="00B271A4"/>
    <w:rsid w:val="00B30073"/>
    <w:rsid w:val="00B3013C"/>
    <w:rsid w:val="00B302B7"/>
    <w:rsid w:val="00B3056E"/>
    <w:rsid w:val="00B3080C"/>
    <w:rsid w:val="00B311A9"/>
    <w:rsid w:val="00B3127D"/>
    <w:rsid w:val="00B3143A"/>
    <w:rsid w:val="00B31735"/>
    <w:rsid w:val="00B32569"/>
    <w:rsid w:val="00B326BF"/>
    <w:rsid w:val="00B32AE3"/>
    <w:rsid w:val="00B33221"/>
    <w:rsid w:val="00B338E3"/>
    <w:rsid w:val="00B33A4F"/>
    <w:rsid w:val="00B3415F"/>
    <w:rsid w:val="00B341E9"/>
    <w:rsid w:val="00B34CBE"/>
    <w:rsid w:val="00B35279"/>
    <w:rsid w:val="00B35C5D"/>
    <w:rsid w:val="00B35E8C"/>
    <w:rsid w:val="00B3634F"/>
    <w:rsid w:val="00B36ED5"/>
    <w:rsid w:val="00B37B57"/>
    <w:rsid w:val="00B37BED"/>
    <w:rsid w:val="00B37C53"/>
    <w:rsid w:val="00B37C71"/>
    <w:rsid w:val="00B40334"/>
    <w:rsid w:val="00B40405"/>
    <w:rsid w:val="00B42833"/>
    <w:rsid w:val="00B4519A"/>
    <w:rsid w:val="00B45508"/>
    <w:rsid w:val="00B45F75"/>
    <w:rsid w:val="00B46A60"/>
    <w:rsid w:val="00B46F39"/>
    <w:rsid w:val="00B47425"/>
    <w:rsid w:val="00B4769C"/>
    <w:rsid w:val="00B479A7"/>
    <w:rsid w:val="00B50CE0"/>
    <w:rsid w:val="00B511D9"/>
    <w:rsid w:val="00B517EB"/>
    <w:rsid w:val="00B51846"/>
    <w:rsid w:val="00B5217D"/>
    <w:rsid w:val="00B52649"/>
    <w:rsid w:val="00B52C58"/>
    <w:rsid w:val="00B531CC"/>
    <w:rsid w:val="00B53833"/>
    <w:rsid w:val="00B546A0"/>
    <w:rsid w:val="00B55545"/>
    <w:rsid w:val="00B55625"/>
    <w:rsid w:val="00B5591A"/>
    <w:rsid w:val="00B56205"/>
    <w:rsid w:val="00B575C5"/>
    <w:rsid w:val="00B579BA"/>
    <w:rsid w:val="00B6122C"/>
    <w:rsid w:val="00B625B2"/>
    <w:rsid w:val="00B63151"/>
    <w:rsid w:val="00B64600"/>
    <w:rsid w:val="00B64D09"/>
    <w:rsid w:val="00B65401"/>
    <w:rsid w:val="00B65E23"/>
    <w:rsid w:val="00B663AD"/>
    <w:rsid w:val="00B66644"/>
    <w:rsid w:val="00B66795"/>
    <w:rsid w:val="00B6730F"/>
    <w:rsid w:val="00B70280"/>
    <w:rsid w:val="00B71260"/>
    <w:rsid w:val="00B714EE"/>
    <w:rsid w:val="00B72579"/>
    <w:rsid w:val="00B72AD4"/>
    <w:rsid w:val="00B72E48"/>
    <w:rsid w:val="00B73851"/>
    <w:rsid w:val="00B73FDA"/>
    <w:rsid w:val="00B75D1A"/>
    <w:rsid w:val="00B762A9"/>
    <w:rsid w:val="00B76548"/>
    <w:rsid w:val="00B7688F"/>
    <w:rsid w:val="00B77318"/>
    <w:rsid w:val="00B77AAD"/>
    <w:rsid w:val="00B80978"/>
    <w:rsid w:val="00B80C94"/>
    <w:rsid w:val="00B815C8"/>
    <w:rsid w:val="00B819CE"/>
    <w:rsid w:val="00B81DBE"/>
    <w:rsid w:val="00B81FEF"/>
    <w:rsid w:val="00B821F0"/>
    <w:rsid w:val="00B82D97"/>
    <w:rsid w:val="00B82DA5"/>
    <w:rsid w:val="00B8337A"/>
    <w:rsid w:val="00B83EF1"/>
    <w:rsid w:val="00B8438B"/>
    <w:rsid w:val="00B87861"/>
    <w:rsid w:val="00B87A99"/>
    <w:rsid w:val="00B90F95"/>
    <w:rsid w:val="00B910D3"/>
    <w:rsid w:val="00B9170F"/>
    <w:rsid w:val="00B92B3B"/>
    <w:rsid w:val="00B9308B"/>
    <w:rsid w:val="00B94919"/>
    <w:rsid w:val="00B94C26"/>
    <w:rsid w:val="00B94C7F"/>
    <w:rsid w:val="00B957DE"/>
    <w:rsid w:val="00B96564"/>
    <w:rsid w:val="00B96DA0"/>
    <w:rsid w:val="00B97B7F"/>
    <w:rsid w:val="00BA0E6B"/>
    <w:rsid w:val="00BA1160"/>
    <w:rsid w:val="00BA1564"/>
    <w:rsid w:val="00BA1F5A"/>
    <w:rsid w:val="00BA26D9"/>
    <w:rsid w:val="00BA3319"/>
    <w:rsid w:val="00BA37D3"/>
    <w:rsid w:val="00BA44E7"/>
    <w:rsid w:val="00BA6035"/>
    <w:rsid w:val="00BA6086"/>
    <w:rsid w:val="00BA6960"/>
    <w:rsid w:val="00BA6E4F"/>
    <w:rsid w:val="00BA70F4"/>
    <w:rsid w:val="00BA7291"/>
    <w:rsid w:val="00BA7363"/>
    <w:rsid w:val="00BA7590"/>
    <w:rsid w:val="00BB083A"/>
    <w:rsid w:val="00BB104D"/>
    <w:rsid w:val="00BB1277"/>
    <w:rsid w:val="00BB2830"/>
    <w:rsid w:val="00BB4D7E"/>
    <w:rsid w:val="00BB6B4B"/>
    <w:rsid w:val="00BB6EE4"/>
    <w:rsid w:val="00BB769E"/>
    <w:rsid w:val="00BB76DC"/>
    <w:rsid w:val="00BB79E1"/>
    <w:rsid w:val="00BB7E89"/>
    <w:rsid w:val="00BC00B0"/>
    <w:rsid w:val="00BC0C31"/>
    <w:rsid w:val="00BC2A86"/>
    <w:rsid w:val="00BC2DF8"/>
    <w:rsid w:val="00BC3413"/>
    <w:rsid w:val="00BC3991"/>
    <w:rsid w:val="00BC3A43"/>
    <w:rsid w:val="00BC5525"/>
    <w:rsid w:val="00BC5971"/>
    <w:rsid w:val="00BC7906"/>
    <w:rsid w:val="00BD0B1C"/>
    <w:rsid w:val="00BD0E9D"/>
    <w:rsid w:val="00BD1A2C"/>
    <w:rsid w:val="00BD282A"/>
    <w:rsid w:val="00BD2901"/>
    <w:rsid w:val="00BD2BAA"/>
    <w:rsid w:val="00BD3639"/>
    <w:rsid w:val="00BD36CE"/>
    <w:rsid w:val="00BD398F"/>
    <w:rsid w:val="00BD3D38"/>
    <w:rsid w:val="00BD491A"/>
    <w:rsid w:val="00BD4973"/>
    <w:rsid w:val="00BD4EC9"/>
    <w:rsid w:val="00BD4F01"/>
    <w:rsid w:val="00BD5085"/>
    <w:rsid w:val="00BD7375"/>
    <w:rsid w:val="00BE001E"/>
    <w:rsid w:val="00BE1215"/>
    <w:rsid w:val="00BE1253"/>
    <w:rsid w:val="00BE23C9"/>
    <w:rsid w:val="00BE246F"/>
    <w:rsid w:val="00BE2DC5"/>
    <w:rsid w:val="00BE329A"/>
    <w:rsid w:val="00BE32C9"/>
    <w:rsid w:val="00BE3DFC"/>
    <w:rsid w:val="00BE57C8"/>
    <w:rsid w:val="00BE5883"/>
    <w:rsid w:val="00BE6285"/>
    <w:rsid w:val="00BE6A1E"/>
    <w:rsid w:val="00BE772C"/>
    <w:rsid w:val="00BF02A6"/>
    <w:rsid w:val="00BF0354"/>
    <w:rsid w:val="00BF0ED1"/>
    <w:rsid w:val="00BF10E3"/>
    <w:rsid w:val="00BF15B9"/>
    <w:rsid w:val="00BF3247"/>
    <w:rsid w:val="00BF35E7"/>
    <w:rsid w:val="00BF37F5"/>
    <w:rsid w:val="00BF430D"/>
    <w:rsid w:val="00BF5518"/>
    <w:rsid w:val="00BF5BEB"/>
    <w:rsid w:val="00BF6CB7"/>
    <w:rsid w:val="00BF7B11"/>
    <w:rsid w:val="00BF7EB9"/>
    <w:rsid w:val="00C019E1"/>
    <w:rsid w:val="00C01DB9"/>
    <w:rsid w:val="00C0207E"/>
    <w:rsid w:val="00C0234E"/>
    <w:rsid w:val="00C02511"/>
    <w:rsid w:val="00C02F04"/>
    <w:rsid w:val="00C031B9"/>
    <w:rsid w:val="00C0384D"/>
    <w:rsid w:val="00C03F36"/>
    <w:rsid w:val="00C061E2"/>
    <w:rsid w:val="00C072FE"/>
    <w:rsid w:val="00C104EA"/>
    <w:rsid w:val="00C1060F"/>
    <w:rsid w:val="00C12988"/>
    <w:rsid w:val="00C13F5F"/>
    <w:rsid w:val="00C143DF"/>
    <w:rsid w:val="00C15DEA"/>
    <w:rsid w:val="00C1644A"/>
    <w:rsid w:val="00C16CAC"/>
    <w:rsid w:val="00C16F9A"/>
    <w:rsid w:val="00C17FAD"/>
    <w:rsid w:val="00C21353"/>
    <w:rsid w:val="00C22009"/>
    <w:rsid w:val="00C22027"/>
    <w:rsid w:val="00C23682"/>
    <w:rsid w:val="00C238C2"/>
    <w:rsid w:val="00C24E59"/>
    <w:rsid w:val="00C24E8B"/>
    <w:rsid w:val="00C24F61"/>
    <w:rsid w:val="00C2509C"/>
    <w:rsid w:val="00C27B41"/>
    <w:rsid w:val="00C27D78"/>
    <w:rsid w:val="00C3009E"/>
    <w:rsid w:val="00C303E5"/>
    <w:rsid w:val="00C317BA"/>
    <w:rsid w:val="00C32E0E"/>
    <w:rsid w:val="00C32E95"/>
    <w:rsid w:val="00C3344A"/>
    <w:rsid w:val="00C34A59"/>
    <w:rsid w:val="00C36E24"/>
    <w:rsid w:val="00C4065E"/>
    <w:rsid w:val="00C40669"/>
    <w:rsid w:val="00C40B8D"/>
    <w:rsid w:val="00C40CC3"/>
    <w:rsid w:val="00C41B17"/>
    <w:rsid w:val="00C42C15"/>
    <w:rsid w:val="00C42D54"/>
    <w:rsid w:val="00C43988"/>
    <w:rsid w:val="00C43E73"/>
    <w:rsid w:val="00C44007"/>
    <w:rsid w:val="00C45B21"/>
    <w:rsid w:val="00C46FFF"/>
    <w:rsid w:val="00C472B3"/>
    <w:rsid w:val="00C47DD1"/>
    <w:rsid w:val="00C5058A"/>
    <w:rsid w:val="00C50D15"/>
    <w:rsid w:val="00C51CA8"/>
    <w:rsid w:val="00C53593"/>
    <w:rsid w:val="00C53909"/>
    <w:rsid w:val="00C541CD"/>
    <w:rsid w:val="00C545FA"/>
    <w:rsid w:val="00C5496A"/>
    <w:rsid w:val="00C54C79"/>
    <w:rsid w:val="00C5503F"/>
    <w:rsid w:val="00C55370"/>
    <w:rsid w:val="00C5657B"/>
    <w:rsid w:val="00C56791"/>
    <w:rsid w:val="00C57800"/>
    <w:rsid w:val="00C60477"/>
    <w:rsid w:val="00C6130B"/>
    <w:rsid w:val="00C617B4"/>
    <w:rsid w:val="00C621A8"/>
    <w:rsid w:val="00C623B7"/>
    <w:rsid w:val="00C626D0"/>
    <w:rsid w:val="00C62AA9"/>
    <w:rsid w:val="00C62DD4"/>
    <w:rsid w:val="00C6381C"/>
    <w:rsid w:val="00C63D9D"/>
    <w:rsid w:val="00C640B0"/>
    <w:rsid w:val="00C64236"/>
    <w:rsid w:val="00C64C00"/>
    <w:rsid w:val="00C64E7C"/>
    <w:rsid w:val="00C65436"/>
    <w:rsid w:val="00C65DD7"/>
    <w:rsid w:val="00C67476"/>
    <w:rsid w:val="00C679AC"/>
    <w:rsid w:val="00C70565"/>
    <w:rsid w:val="00C707F1"/>
    <w:rsid w:val="00C7110F"/>
    <w:rsid w:val="00C71190"/>
    <w:rsid w:val="00C71400"/>
    <w:rsid w:val="00C71EBB"/>
    <w:rsid w:val="00C721A1"/>
    <w:rsid w:val="00C727F1"/>
    <w:rsid w:val="00C72FE6"/>
    <w:rsid w:val="00C73468"/>
    <w:rsid w:val="00C73F98"/>
    <w:rsid w:val="00C74E2E"/>
    <w:rsid w:val="00C752A8"/>
    <w:rsid w:val="00C75464"/>
    <w:rsid w:val="00C75468"/>
    <w:rsid w:val="00C7588E"/>
    <w:rsid w:val="00C75B6E"/>
    <w:rsid w:val="00C76791"/>
    <w:rsid w:val="00C768CA"/>
    <w:rsid w:val="00C76B01"/>
    <w:rsid w:val="00C770AF"/>
    <w:rsid w:val="00C804AB"/>
    <w:rsid w:val="00C80649"/>
    <w:rsid w:val="00C807AA"/>
    <w:rsid w:val="00C81294"/>
    <w:rsid w:val="00C814D9"/>
    <w:rsid w:val="00C8151C"/>
    <w:rsid w:val="00C815F1"/>
    <w:rsid w:val="00C82025"/>
    <w:rsid w:val="00C82871"/>
    <w:rsid w:val="00C83143"/>
    <w:rsid w:val="00C83413"/>
    <w:rsid w:val="00C83508"/>
    <w:rsid w:val="00C83779"/>
    <w:rsid w:val="00C83F70"/>
    <w:rsid w:val="00C848F1"/>
    <w:rsid w:val="00C85011"/>
    <w:rsid w:val="00C852D1"/>
    <w:rsid w:val="00C85300"/>
    <w:rsid w:val="00C86C27"/>
    <w:rsid w:val="00C87679"/>
    <w:rsid w:val="00C878A4"/>
    <w:rsid w:val="00C9029F"/>
    <w:rsid w:val="00C90A2D"/>
    <w:rsid w:val="00C90E18"/>
    <w:rsid w:val="00C917E9"/>
    <w:rsid w:val="00C91C05"/>
    <w:rsid w:val="00C91C18"/>
    <w:rsid w:val="00C91C22"/>
    <w:rsid w:val="00C92A1B"/>
    <w:rsid w:val="00C92E19"/>
    <w:rsid w:val="00C92EC4"/>
    <w:rsid w:val="00C9301E"/>
    <w:rsid w:val="00C9322C"/>
    <w:rsid w:val="00C93DF1"/>
    <w:rsid w:val="00C93E79"/>
    <w:rsid w:val="00C9402C"/>
    <w:rsid w:val="00C9454A"/>
    <w:rsid w:val="00C949F1"/>
    <w:rsid w:val="00C9543D"/>
    <w:rsid w:val="00C95E34"/>
    <w:rsid w:val="00C95E61"/>
    <w:rsid w:val="00C960D9"/>
    <w:rsid w:val="00C969F6"/>
    <w:rsid w:val="00C970C4"/>
    <w:rsid w:val="00C9739D"/>
    <w:rsid w:val="00CA00A4"/>
    <w:rsid w:val="00CA2D31"/>
    <w:rsid w:val="00CA2F98"/>
    <w:rsid w:val="00CA3128"/>
    <w:rsid w:val="00CA3503"/>
    <w:rsid w:val="00CA37AC"/>
    <w:rsid w:val="00CA3BEE"/>
    <w:rsid w:val="00CA3E22"/>
    <w:rsid w:val="00CA41C2"/>
    <w:rsid w:val="00CA4B0E"/>
    <w:rsid w:val="00CA4E22"/>
    <w:rsid w:val="00CA50D6"/>
    <w:rsid w:val="00CA5DE7"/>
    <w:rsid w:val="00CA6777"/>
    <w:rsid w:val="00CA6A44"/>
    <w:rsid w:val="00CA6B49"/>
    <w:rsid w:val="00CA6E7B"/>
    <w:rsid w:val="00CA7AF5"/>
    <w:rsid w:val="00CA7F0C"/>
    <w:rsid w:val="00CB0EC3"/>
    <w:rsid w:val="00CB0FE7"/>
    <w:rsid w:val="00CB1DC7"/>
    <w:rsid w:val="00CB1DC8"/>
    <w:rsid w:val="00CB1E98"/>
    <w:rsid w:val="00CB33CB"/>
    <w:rsid w:val="00CB3FB8"/>
    <w:rsid w:val="00CB5715"/>
    <w:rsid w:val="00CB5C06"/>
    <w:rsid w:val="00CB6387"/>
    <w:rsid w:val="00CB6576"/>
    <w:rsid w:val="00CB74B1"/>
    <w:rsid w:val="00CC0A9E"/>
    <w:rsid w:val="00CC10D4"/>
    <w:rsid w:val="00CC1398"/>
    <w:rsid w:val="00CC1728"/>
    <w:rsid w:val="00CC172C"/>
    <w:rsid w:val="00CC24AF"/>
    <w:rsid w:val="00CC2D5D"/>
    <w:rsid w:val="00CC3535"/>
    <w:rsid w:val="00CC447D"/>
    <w:rsid w:val="00CC470A"/>
    <w:rsid w:val="00CC4F75"/>
    <w:rsid w:val="00CC54FF"/>
    <w:rsid w:val="00CC67E9"/>
    <w:rsid w:val="00CC6823"/>
    <w:rsid w:val="00CC7A77"/>
    <w:rsid w:val="00CC7A82"/>
    <w:rsid w:val="00CD05BA"/>
    <w:rsid w:val="00CD1245"/>
    <w:rsid w:val="00CD1774"/>
    <w:rsid w:val="00CD2443"/>
    <w:rsid w:val="00CD312E"/>
    <w:rsid w:val="00CD39E4"/>
    <w:rsid w:val="00CD4141"/>
    <w:rsid w:val="00CD4D4A"/>
    <w:rsid w:val="00CD50C5"/>
    <w:rsid w:val="00CD517C"/>
    <w:rsid w:val="00CD5F99"/>
    <w:rsid w:val="00CD7106"/>
    <w:rsid w:val="00CD7CB0"/>
    <w:rsid w:val="00CE088D"/>
    <w:rsid w:val="00CE1444"/>
    <w:rsid w:val="00CE2AF2"/>
    <w:rsid w:val="00CE311E"/>
    <w:rsid w:val="00CE3464"/>
    <w:rsid w:val="00CE354B"/>
    <w:rsid w:val="00CE4254"/>
    <w:rsid w:val="00CE4935"/>
    <w:rsid w:val="00CE4E94"/>
    <w:rsid w:val="00CE68D8"/>
    <w:rsid w:val="00CE73C2"/>
    <w:rsid w:val="00CE74A8"/>
    <w:rsid w:val="00CE7551"/>
    <w:rsid w:val="00CE75A8"/>
    <w:rsid w:val="00CF0AF1"/>
    <w:rsid w:val="00CF0D06"/>
    <w:rsid w:val="00CF1219"/>
    <w:rsid w:val="00CF133A"/>
    <w:rsid w:val="00CF1345"/>
    <w:rsid w:val="00CF15B8"/>
    <w:rsid w:val="00CF16C9"/>
    <w:rsid w:val="00CF28A4"/>
    <w:rsid w:val="00CF2AE2"/>
    <w:rsid w:val="00CF32B7"/>
    <w:rsid w:val="00CF3DCF"/>
    <w:rsid w:val="00CF4C27"/>
    <w:rsid w:val="00CF4C84"/>
    <w:rsid w:val="00CF4F4F"/>
    <w:rsid w:val="00CF54B6"/>
    <w:rsid w:val="00CF5802"/>
    <w:rsid w:val="00CF5C38"/>
    <w:rsid w:val="00CF6645"/>
    <w:rsid w:val="00CF6EF9"/>
    <w:rsid w:val="00CF7395"/>
    <w:rsid w:val="00CF779A"/>
    <w:rsid w:val="00D001AE"/>
    <w:rsid w:val="00D02A59"/>
    <w:rsid w:val="00D02CBD"/>
    <w:rsid w:val="00D03C12"/>
    <w:rsid w:val="00D041C1"/>
    <w:rsid w:val="00D058E4"/>
    <w:rsid w:val="00D05CDC"/>
    <w:rsid w:val="00D076F9"/>
    <w:rsid w:val="00D106CA"/>
    <w:rsid w:val="00D12418"/>
    <w:rsid w:val="00D12C3B"/>
    <w:rsid w:val="00D12F9A"/>
    <w:rsid w:val="00D1450F"/>
    <w:rsid w:val="00D14C40"/>
    <w:rsid w:val="00D15297"/>
    <w:rsid w:val="00D15CDB"/>
    <w:rsid w:val="00D160AA"/>
    <w:rsid w:val="00D163B0"/>
    <w:rsid w:val="00D17342"/>
    <w:rsid w:val="00D177DC"/>
    <w:rsid w:val="00D17EF8"/>
    <w:rsid w:val="00D20166"/>
    <w:rsid w:val="00D235EE"/>
    <w:rsid w:val="00D23CB3"/>
    <w:rsid w:val="00D23D04"/>
    <w:rsid w:val="00D23D42"/>
    <w:rsid w:val="00D23E08"/>
    <w:rsid w:val="00D24919"/>
    <w:rsid w:val="00D2559F"/>
    <w:rsid w:val="00D2598C"/>
    <w:rsid w:val="00D261D4"/>
    <w:rsid w:val="00D266D7"/>
    <w:rsid w:val="00D26F40"/>
    <w:rsid w:val="00D30084"/>
    <w:rsid w:val="00D30B5C"/>
    <w:rsid w:val="00D32386"/>
    <w:rsid w:val="00D341F3"/>
    <w:rsid w:val="00D342BE"/>
    <w:rsid w:val="00D36652"/>
    <w:rsid w:val="00D37281"/>
    <w:rsid w:val="00D374D7"/>
    <w:rsid w:val="00D37656"/>
    <w:rsid w:val="00D376D2"/>
    <w:rsid w:val="00D37793"/>
    <w:rsid w:val="00D37F28"/>
    <w:rsid w:val="00D40EEE"/>
    <w:rsid w:val="00D4254A"/>
    <w:rsid w:val="00D42694"/>
    <w:rsid w:val="00D43110"/>
    <w:rsid w:val="00D44C75"/>
    <w:rsid w:val="00D45003"/>
    <w:rsid w:val="00D450E9"/>
    <w:rsid w:val="00D458F4"/>
    <w:rsid w:val="00D461D1"/>
    <w:rsid w:val="00D47421"/>
    <w:rsid w:val="00D47B04"/>
    <w:rsid w:val="00D47B7F"/>
    <w:rsid w:val="00D47F53"/>
    <w:rsid w:val="00D50BE5"/>
    <w:rsid w:val="00D511C8"/>
    <w:rsid w:val="00D51955"/>
    <w:rsid w:val="00D51BB3"/>
    <w:rsid w:val="00D520F3"/>
    <w:rsid w:val="00D525B0"/>
    <w:rsid w:val="00D527B0"/>
    <w:rsid w:val="00D52DEA"/>
    <w:rsid w:val="00D53988"/>
    <w:rsid w:val="00D53CCC"/>
    <w:rsid w:val="00D55124"/>
    <w:rsid w:val="00D55A17"/>
    <w:rsid w:val="00D56005"/>
    <w:rsid w:val="00D57AEB"/>
    <w:rsid w:val="00D57F40"/>
    <w:rsid w:val="00D6027F"/>
    <w:rsid w:val="00D6055E"/>
    <w:rsid w:val="00D60BD7"/>
    <w:rsid w:val="00D6174E"/>
    <w:rsid w:val="00D624E2"/>
    <w:rsid w:val="00D62520"/>
    <w:rsid w:val="00D62B8E"/>
    <w:rsid w:val="00D65F60"/>
    <w:rsid w:val="00D6649D"/>
    <w:rsid w:val="00D67179"/>
    <w:rsid w:val="00D674D7"/>
    <w:rsid w:val="00D67982"/>
    <w:rsid w:val="00D70C04"/>
    <w:rsid w:val="00D70C50"/>
    <w:rsid w:val="00D710AB"/>
    <w:rsid w:val="00D710D3"/>
    <w:rsid w:val="00D71443"/>
    <w:rsid w:val="00D72EFB"/>
    <w:rsid w:val="00D73874"/>
    <w:rsid w:val="00D74C8E"/>
    <w:rsid w:val="00D74E6D"/>
    <w:rsid w:val="00D752AB"/>
    <w:rsid w:val="00D762CA"/>
    <w:rsid w:val="00D7639B"/>
    <w:rsid w:val="00D77979"/>
    <w:rsid w:val="00D81211"/>
    <w:rsid w:val="00D82381"/>
    <w:rsid w:val="00D82462"/>
    <w:rsid w:val="00D82A53"/>
    <w:rsid w:val="00D82F9A"/>
    <w:rsid w:val="00D83125"/>
    <w:rsid w:val="00D843BB"/>
    <w:rsid w:val="00D86484"/>
    <w:rsid w:val="00D86A62"/>
    <w:rsid w:val="00D86EA1"/>
    <w:rsid w:val="00D871C1"/>
    <w:rsid w:val="00D879BD"/>
    <w:rsid w:val="00D90CF4"/>
    <w:rsid w:val="00D90D85"/>
    <w:rsid w:val="00D915D5"/>
    <w:rsid w:val="00D9162D"/>
    <w:rsid w:val="00D91859"/>
    <w:rsid w:val="00D918F4"/>
    <w:rsid w:val="00D9208E"/>
    <w:rsid w:val="00D92FBE"/>
    <w:rsid w:val="00D93D38"/>
    <w:rsid w:val="00D94D2D"/>
    <w:rsid w:val="00D9569B"/>
    <w:rsid w:val="00D9680F"/>
    <w:rsid w:val="00D96DF9"/>
    <w:rsid w:val="00D978AB"/>
    <w:rsid w:val="00D97CFC"/>
    <w:rsid w:val="00D97F15"/>
    <w:rsid w:val="00DA156D"/>
    <w:rsid w:val="00DA18A3"/>
    <w:rsid w:val="00DA1DC7"/>
    <w:rsid w:val="00DA1F03"/>
    <w:rsid w:val="00DA2689"/>
    <w:rsid w:val="00DA2B84"/>
    <w:rsid w:val="00DA2E29"/>
    <w:rsid w:val="00DA33E6"/>
    <w:rsid w:val="00DA3702"/>
    <w:rsid w:val="00DA40CB"/>
    <w:rsid w:val="00DA5CD1"/>
    <w:rsid w:val="00DA5D9E"/>
    <w:rsid w:val="00DA704B"/>
    <w:rsid w:val="00DA7428"/>
    <w:rsid w:val="00DA7D38"/>
    <w:rsid w:val="00DB0614"/>
    <w:rsid w:val="00DB087C"/>
    <w:rsid w:val="00DB0DFC"/>
    <w:rsid w:val="00DB0E4C"/>
    <w:rsid w:val="00DB1394"/>
    <w:rsid w:val="00DB146D"/>
    <w:rsid w:val="00DB20C9"/>
    <w:rsid w:val="00DB2B3C"/>
    <w:rsid w:val="00DB32C7"/>
    <w:rsid w:val="00DB398D"/>
    <w:rsid w:val="00DB4029"/>
    <w:rsid w:val="00DB440F"/>
    <w:rsid w:val="00DB4CBB"/>
    <w:rsid w:val="00DB5045"/>
    <w:rsid w:val="00DB567E"/>
    <w:rsid w:val="00DB5BC0"/>
    <w:rsid w:val="00DB773F"/>
    <w:rsid w:val="00DB780B"/>
    <w:rsid w:val="00DB7A6F"/>
    <w:rsid w:val="00DB7B79"/>
    <w:rsid w:val="00DB7B99"/>
    <w:rsid w:val="00DB7D3B"/>
    <w:rsid w:val="00DC0918"/>
    <w:rsid w:val="00DC14CA"/>
    <w:rsid w:val="00DC1AB0"/>
    <w:rsid w:val="00DC1D01"/>
    <w:rsid w:val="00DC2737"/>
    <w:rsid w:val="00DC3047"/>
    <w:rsid w:val="00DC3422"/>
    <w:rsid w:val="00DC3707"/>
    <w:rsid w:val="00DC37A0"/>
    <w:rsid w:val="00DC3914"/>
    <w:rsid w:val="00DC4B83"/>
    <w:rsid w:val="00DC4ED8"/>
    <w:rsid w:val="00DC5B76"/>
    <w:rsid w:val="00DC5C8A"/>
    <w:rsid w:val="00DC6084"/>
    <w:rsid w:val="00DC64BE"/>
    <w:rsid w:val="00DC717F"/>
    <w:rsid w:val="00DC7E93"/>
    <w:rsid w:val="00DD0AA3"/>
    <w:rsid w:val="00DD1898"/>
    <w:rsid w:val="00DD2F40"/>
    <w:rsid w:val="00DD3272"/>
    <w:rsid w:val="00DD4B5D"/>
    <w:rsid w:val="00DD5E59"/>
    <w:rsid w:val="00DD6876"/>
    <w:rsid w:val="00DD6BD4"/>
    <w:rsid w:val="00DD6C7A"/>
    <w:rsid w:val="00DD763F"/>
    <w:rsid w:val="00DD7F99"/>
    <w:rsid w:val="00DE0875"/>
    <w:rsid w:val="00DE0D0E"/>
    <w:rsid w:val="00DE0DBD"/>
    <w:rsid w:val="00DE1362"/>
    <w:rsid w:val="00DE18E7"/>
    <w:rsid w:val="00DE1FB6"/>
    <w:rsid w:val="00DE36E3"/>
    <w:rsid w:val="00DE4CBB"/>
    <w:rsid w:val="00DE5A54"/>
    <w:rsid w:val="00DE630B"/>
    <w:rsid w:val="00DE68D1"/>
    <w:rsid w:val="00DE6A75"/>
    <w:rsid w:val="00DF0C34"/>
    <w:rsid w:val="00DF0ECD"/>
    <w:rsid w:val="00DF107F"/>
    <w:rsid w:val="00DF1D3F"/>
    <w:rsid w:val="00DF2EF7"/>
    <w:rsid w:val="00DF3007"/>
    <w:rsid w:val="00DF300A"/>
    <w:rsid w:val="00DF4149"/>
    <w:rsid w:val="00DF724B"/>
    <w:rsid w:val="00DF7915"/>
    <w:rsid w:val="00E002EE"/>
    <w:rsid w:val="00E003B4"/>
    <w:rsid w:val="00E00A3B"/>
    <w:rsid w:val="00E012B0"/>
    <w:rsid w:val="00E01330"/>
    <w:rsid w:val="00E016C0"/>
    <w:rsid w:val="00E03072"/>
    <w:rsid w:val="00E0349C"/>
    <w:rsid w:val="00E035D5"/>
    <w:rsid w:val="00E03B91"/>
    <w:rsid w:val="00E04F31"/>
    <w:rsid w:val="00E065AC"/>
    <w:rsid w:val="00E073F5"/>
    <w:rsid w:val="00E07FED"/>
    <w:rsid w:val="00E101F4"/>
    <w:rsid w:val="00E1067A"/>
    <w:rsid w:val="00E10C3B"/>
    <w:rsid w:val="00E10E91"/>
    <w:rsid w:val="00E12495"/>
    <w:rsid w:val="00E128A4"/>
    <w:rsid w:val="00E13F1C"/>
    <w:rsid w:val="00E143F8"/>
    <w:rsid w:val="00E15158"/>
    <w:rsid w:val="00E15CF0"/>
    <w:rsid w:val="00E162FE"/>
    <w:rsid w:val="00E175BE"/>
    <w:rsid w:val="00E175CC"/>
    <w:rsid w:val="00E1774C"/>
    <w:rsid w:val="00E17A19"/>
    <w:rsid w:val="00E17AC8"/>
    <w:rsid w:val="00E17C32"/>
    <w:rsid w:val="00E21527"/>
    <w:rsid w:val="00E21B69"/>
    <w:rsid w:val="00E220EC"/>
    <w:rsid w:val="00E231CC"/>
    <w:rsid w:val="00E2358F"/>
    <w:rsid w:val="00E23F3F"/>
    <w:rsid w:val="00E24CBC"/>
    <w:rsid w:val="00E25344"/>
    <w:rsid w:val="00E25B31"/>
    <w:rsid w:val="00E25F8B"/>
    <w:rsid w:val="00E26021"/>
    <w:rsid w:val="00E271AB"/>
    <w:rsid w:val="00E3036F"/>
    <w:rsid w:val="00E30424"/>
    <w:rsid w:val="00E31C63"/>
    <w:rsid w:val="00E3525A"/>
    <w:rsid w:val="00E360BC"/>
    <w:rsid w:val="00E365E3"/>
    <w:rsid w:val="00E36888"/>
    <w:rsid w:val="00E37A02"/>
    <w:rsid w:val="00E37BB3"/>
    <w:rsid w:val="00E37E61"/>
    <w:rsid w:val="00E43137"/>
    <w:rsid w:val="00E4314B"/>
    <w:rsid w:val="00E43379"/>
    <w:rsid w:val="00E43AFF"/>
    <w:rsid w:val="00E43B17"/>
    <w:rsid w:val="00E44A26"/>
    <w:rsid w:val="00E45118"/>
    <w:rsid w:val="00E4516C"/>
    <w:rsid w:val="00E457CA"/>
    <w:rsid w:val="00E45ECB"/>
    <w:rsid w:val="00E46686"/>
    <w:rsid w:val="00E46827"/>
    <w:rsid w:val="00E47119"/>
    <w:rsid w:val="00E47532"/>
    <w:rsid w:val="00E4771F"/>
    <w:rsid w:val="00E47BDD"/>
    <w:rsid w:val="00E50571"/>
    <w:rsid w:val="00E50E15"/>
    <w:rsid w:val="00E50E77"/>
    <w:rsid w:val="00E50FCC"/>
    <w:rsid w:val="00E51276"/>
    <w:rsid w:val="00E519DB"/>
    <w:rsid w:val="00E5256C"/>
    <w:rsid w:val="00E5392C"/>
    <w:rsid w:val="00E549DE"/>
    <w:rsid w:val="00E56054"/>
    <w:rsid w:val="00E5652C"/>
    <w:rsid w:val="00E566BE"/>
    <w:rsid w:val="00E569A8"/>
    <w:rsid w:val="00E56FFE"/>
    <w:rsid w:val="00E57171"/>
    <w:rsid w:val="00E571D7"/>
    <w:rsid w:val="00E57FAE"/>
    <w:rsid w:val="00E6023E"/>
    <w:rsid w:val="00E61258"/>
    <w:rsid w:val="00E61A27"/>
    <w:rsid w:val="00E61BA9"/>
    <w:rsid w:val="00E6265D"/>
    <w:rsid w:val="00E629B3"/>
    <w:rsid w:val="00E629DC"/>
    <w:rsid w:val="00E62FDE"/>
    <w:rsid w:val="00E64552"/>
    <w:rsid w:val="00E64C47"/>
    <w:rsid w:val="00E64E63"/>
    <w:rsid w:val="00E65175"/>
    <w:rsid w:val="00E65900"/>
    <w:rsid w:val="00E665A3"/>
    <w:rsid w:val="00E71DED"/>
    <w:rsid w:val="00E721DC"/>
    <w:rsid w:val="00E72303"/>
    <w:rsid w:val="00E73248"/>
    <w:rsid w:val="00E73A18"/>
    <w:rsid w:val="00E762C6"/>
    <w:rsid w:val="00E7680D"/>
    <w:rsid w:val="00E76F41"/>
    <w:rsid w:val="00E77687"/>
    <w:rsid w:val="00E7787F"/>
    <w:rsid w:val="00E816BD"/>
    <w:rsid w:val="00E81D87"/>
    <w:rsid w:val="00E826D5"/>
    <w:rsid w:val="00E8289C"/>
    <w:rsid w:val="00E82B06"/>
    <w:rsid w:val="00E845C6"/>
    <w:rsid w:val="00E84F27"/>
    <w:rsid w:val="00E853DE"/>
    <w:rsid w:val="00E859A4"/>
    <w:rsid w:val="00E85FA0"/>
    <w:rsid w:val="00E86CE4"/>
    <w:rsid w:val="00E87399"/>
    <w:rsid w:val="00E90B39"/>
    <w:rsid w:val="00E90DAF"/>
    <w:rsid w:val="00E917F6"/>
    <w:rsid w:val="00E91B2C"/>
    <w:rsid w:val="00E922EB"/>
    <w:rsid w:val="00E938EC"/>
    <w:rsid w:val="00E9425B"/>
    <w:rsid w:val="00E949D4"/>
    <w:rsid w:val="00E9539B"/>
    <w:rsid w:val="00E955B3"/>
    <w:rsid w:val="00E95B69"/>
    <w:rsid w:val="00E95FDE"/>
    <w:rsid w:val="00E9632B"/>
    <w:rsid w:val="00E96987"/>
    <w:rsid w:val="00EA1793"/>
    <w:rsid w:val="00EA276C"/>
    <w:rsid w:val="00EA285E"/>
    <w:rsid w:val="00EA29B7"/>
    <w:rsid w:val="00EA3036"/>
    <w:rsid w:val="00EA3630"/>
    <w:rsid w:val="00EA37C3"/>
    <w:rsid w:val="00EA4EAD"/>
    <w:rsid w:val="00EA4FF0"/>
    <w:rsid w:val="00EA5305"/>
    <w:rsid w:val="00EA5468"/>
    <w:rsid w:val="00EA5CA2"/>
    <w:rsid w:val="00EA5E00"/>
    <w:rsid w:val="00EA66A7"/>
    <w:rsid w:val="00EA712A"/>
    <w:rsid w:val="00EA777F"/>
    <w:rsid w:val="00EA7FB1"/>
    <w:rsid w:val="00EB02CE"/>
    <w:rsid w:val="00EB14D2"/>
    <w:rsid w:val="00EB161B"/>
    <w:rsid w:val="00EB1645"/>
    <w:rsid w:val="00EB397F"/>
    <w:rsid w:val="00EB3A6F"/>
    <w:rsid w:val="00EB3F48"/>
    <w:rsid w:val="00EB48BE"/>
    <w:rsid w:val="00EB5A88"/>
    <w:rsid w:val="00EB5E7F"/>
    <w:rsid w:val="00EB6312"/>
    <w:rsid w:val="00EB6770"/>
    <w:rsid w:val="00EB685B"/>
    <w:rsid w:val="00EB6D29"/>
    <w:rsid w:val="00EB6E54"/>
    <w:rsid w:val="00EB752F"/>
    <w:rsid w:val="00EB7657"/>
    <w:rsid w:val="00EC079B"/>
    <w:rsid w:val="00EC083E"/>
    <w:rsid w:val="00EC084A"/>
    <w:rsid w:val="00EC0B99"/>
    <w:rsid w:val="00EC110D"/>
    <w:rsid w:val="00EC13FB"/>
    <w:rsid w:val="00EC1FB8"/>
    <w:rsid w:val="00EC21E5"/>
    <w:rsid w:val="00EC23E1"/>
    <w:rsid w:val="00EC248F"/>
    <w:rsid w:val="00EC2AE5"/>
    <w:rsid w:val="00EC31D3"/>
    <w:rsid w:val="00EC3848"/>
    <w:rsid w:val="00EC4A98"/>
    <w:rsid w:val="00EC5459"/>
    <w:rsid w:val="00EC5D7E"/>
    <w:rsid w:val="00EC6F00"/>
    <w:rsid w:val="00EC7116"/>
    <w:rsid w:val="00EC7271"/>
    <w:rsid w:val="00ED023D"/>
    <w:rsid w:val="00ED0BDB"/>
    <w:rsid w:val="00ED0C75"/>
    <w:rsid w:val="00ED0CD2"/>
    <w:rsid w:val="00ED0EDA"/>
    <w:rsid w:val="00ED14E2"/>
    <w:rsid w:val="00ED192D"/>
    <w:rsid w:val="00ED2B33"/>
    <w:rsid w:val="00ED2B3C"/>
    <w:rsid w:val="00ED31FD"/>
    <w:rsid w:val="00ED446F"/>
    <w:rsid w:val="00ED4770"/>
    <w:rsid w:val="00ED5499"/>
    <w:rsid w:val="00ED566C"/>
    <w:rsid w:val="00ED5DA5"/>
    <w:rsid w:val="00ED6592"/>
    <w:rsid w:val="00ED6611"/>
    <w:rsid w:val="00ED71DA"/>
    <w:rsid w:val="00ED72CB"/>
    <w:rsid w:val="00ED75F4"/>
    <w:rsid w:val="00ED7B63"/>
    <w:rsid w:val="00EE0AD7"/>
    <w:rsid w:val="00EE0B5B"/>
    <w:rsid w:val="00EE2C9A"/>
    <w:rsid w:val="00EE2E1F"/>
    <w:rsid w:val="00EE3459"/>
    <w:rsid w:val="00EE3555"/>
    <w:rsid w:val="00EE3C38"/>
    <w:rsid w:val="00EE3F0A"/>
    <w:rsid w:val="00EE4044"/>
    <w:rsid w:val="00EE42ED"/>
    <w:rsid w:val="00EE439F"/>
    <w:rsid w:val="00EE5268"/>
    <w:rsid w:val="00EE530C"/>
    <w:rsid w:val="00EE6081"/>
    <w:rsid w:val="00EE7B57"/>
    <w:rsid w:val="00EE7D75"/>
    <w:rsid w:val="00EF0A89"/>
    <w:rsid w:val="00EF0B82"/>
    <w:rsid w:val="00EF116C"/>
    <w:rsid w:val="00EF1484"/>
    <w:rsid w:val="00EF1B2D"/>
    <w:rsid w:val="00EF1E50"/>
    <w:rsid w:val="00EF24D0"/>
    <w:rsid w:val="00EF28EA"/>
    <w:rsid w:val="00EF2C42"/>
    <w:rsid w:val="00EF2FEE"/>
    <w:rsid w:val="00EF3789"/>
    <w:rsid w:val="00EF3A63"/>
    <w:rsid w:val="00EF4AB1"/>
    <w:rsid w:val="00EF5AD3"/>
    <w:rsid w:val="00EF5E69"/>
    <w:rsid w:val="00EF60B7"/>
    <w:rsid w:val="00EF6984"/>
    <w:rsid w:val="00EF6A6B"/>
    <w:rsid w:val="00F009B2"/>
    <w:rsid w:val="00F00C24"/>
    <w:rsid w:val="00F00E31"/>
    <w:rsid w:val="00F00F96"/>
    <w:rsid w:val="00F01A46"/>
    <w:rsid w:val="00F01B10"/>
    <w:rsid w:val="00F03A24"/>
    <w:rsid w:val="00F0418E"/>
    <w:rsid w:val="00F060BB"/>
    <w:rsid w:val="00F06DBE"/>
    <w:rsid w:val="00F0744F"/>
    <w:rsid w:val="00F074C1"/>
    <w:rsid w:val="00F07845"/>
    <w:rsid w:val="00F07F25"/>
    <w:rsid w:val="00F10C62"/>
    <w:rsid w:val="00F12587"/>
    <w:rsid w:val="00F1291E"/>
    <w:rsid w:val="00F13F9D"/>
    <w:rsid w:val="00F142D5"/>
    <w:rsid w:val="00F14E4E"/>
    <w:rsid w:val="00F16470"/>
    <w:rsid w:val="00F16BF4"/>
    <w:rsid w:val="00F16DF3"/>
    <w:rsid w:val="00F17785"/>
    <w:rsid w:val="00F213C8"/>
    <w:rsid w:val="00F21ACE"/>
    <w:rsid w:val="00F2212D"/>
    <w:rsid w:val="00F224F5"/>
    <w:rsid w:val="00F229E5"/>
    <w:rsid w:val="00F22B92"/>
    <w:rsid w:val="00F23BB4"/>
    <w:rsid w:val="00F23E31"/>
    <w:rsid w:val="00F247B0"/>
    <w:rsid w:val="00F24D96"/>
    <w:rsid w:val="00F25979"/>
    <w:rsid w:val="00F26C78"/>
    <w:rsid w:val="00F27039"/>
    <w:rsid w:val="00F3046A"/>
    <w:rsid w:val="00F30BCD"/>
    <w:rsid w:val="00F327D9"/>
    <w:rsid w:val="00F3292E"/>
    <w:rsid w:val="00F32C06"/>
    <w:rsid w:val="00F32C1A"/>
    <w:rsid w:val="00F33D59"/>
    <w:rsid w:val="00F33E62"/>
    <w:rsid w:val="00F33FB2"/>
    <w:rsid w:val="00F35613"/>
    <w:rsid w:val="00F369F4"/>
    <w:rsid w:val="00F37420"/>
    <w:rsid w:val="00F37CB9"/>
    <w:rsid w:val="00F404C8"/>
    <w:rsid w:val="00F404E4"/>
    <w:rsid w:val="00F405E6"/>
    <w:rsid w:val="00F408A5"/>
    <w:rsid w:val="00F4119B"/>
    <w:rsid w:val="00F418B3"/>
    <w:rsid w:val="00F42A7B"/>
    <w:rsid w:val="00F42B02"/>
    <w:rsid w:val="00F42E17"/>
    <w:rsid w:val="00F4371C"/>
    <w:rsid w:val="00F46976"/>
    <w:rsid w:val="00F4721A"/>
    <w:rsid w:val="00F473F5"/>
    <w:rsid w:val="00F47AB6"/>
    <w:rsid w:val="00F51051"/>
    <w:rsid w:val="00F51257"/>
    <w:rsid w:val="00F519FD"/>
    <w:rsid w:val="00F51F40"/>
    <w:rsid w:val="00F5291A"/>
    <w:rsid w:val="00F52FC3"/>
    <w:rsid w:val="00F52FF8"/>
    <w:rsid w:val="00F53248"/>
    <w:rsid w:val="00F5375F"/>
    <w:rsid w:val="00F5578E"/>
    <w:rsid w:val="00F55C72"/>
    <w:rsid w:val="00F55FE1"/>
    <w:rsid w:val="00F56073"/>
    <w:rsid w:val="00F566A5"/>
    <w:rsid w:val="00F60521"/>
    <w:rsid w:val="00F61F35"/>
    <w:rsid w:val="00F62585"/>
    <w:rsid w:val="00F62A34"/>
    <w:rsid w:val="00F638D1"/>
    <w:rsid w:val="00F63CAE"/>
    <w:rsid w:val="00F63DAD"/>
    <w:rsid w:val="00F6472B"/>
    <w:rsid w:val="00F64F26"/>
    <w:rsid w:val="00F65AF9"/>
    <w:rsid w:val="00F6678D"/>
    <w:rsid w:val="00F66C9E"/>
    <w:rsid w:val="00F66E09"/>
    <w:rsid w:val="00F67154"/>
    <w:rsid w:val="00F67C61"/>
    <w:rsid w:val="00F7056D"/>
    <w:rsid w:val="00F706FC"/>
    <w:rsid w:val="00F71D88"/>
    <w:rsid w:val="00F72090"/>
    <w:rsid w:val="00F7213F"/>
    <w:rsid w:val="00F7287C"/>
    <w:rsid w:val="00F72B15"/>
    <w:rsid w:val="00F73B4F"/>
    <w:rsid w:val="00F73CCD"/>
    <w:rsid w:val="00F74450"/>
    <w:rsid w:val="00F74AF0"/>
    <w:rsid w:val="00F74B6C"/>
    <w:rsid w:val="00F74C46"/>
    <w:rsid w:val="00F757B0"/>
    <w:rsid w:val="00F75F18"/>
    <w:rsid w:val="00F76268"/>
    <w:rsid w:val="00F7631E"/>
    <w:rsid w:val="00F7756D"/>
    <w:rsid w:val="00F800B8"/>
    <w:rsid w:val="00F8080D"/>
    <w:rsid w:val="00F80B70"/>
    <w:rsid w:val="00F82526"/>
    <w:rsid w:val="00F82977"/>
    <w:rsid w:val="00F82DEC"/>
    <w:rsid w:val="00F8316B"/>
    <w:rsid w:val="00F8339F"/>
    <w:rsid w:val="00F83C0C"/>
    <w:rsid w:val="00F85445"/>
    <w:rsid w:val="00F85701"/>
    <w:rsid w:val="00F85DA4"/>
    <w:rsid w:val="00F866F1"/>
    <w:rsid w:val="00F9004D"/>
    <w:rsid w:val="00F9056A"/>
    <w:rsid w:val="00F90D79"/>
    <w:rsid w:val="00F91818"/>
    <w:rsid w:val="00F91971"/>
    <w:rsid w:val="00F92A60"/>
    <w:rsid w:val="00F93092"/>
    <w:rsid w:val="00F933C8"/>
    <w:rsid w:val="00F9389A"/>
    <w:rsid w:val="00F93BCF"/>
    <w:rsid w:val="00F9405F"/>
    <w:rsid w:val="00F9428D"/>
    <w:rsid w:val="00F95359"/>
    <w:rsid w:val="00F95B8B"/>
    <w:rsid w:val="00F95CEE"/>
    <w:rsid w:val="00F963D1"/>
    <w:rsid w:val="00F96A72"/>
    <w:rsid w:val="00F96B06"/>
    <w:rsid w:val="00F96D84"/>
    <w:rsid w:val="00F97025"/>
    <w:rsid w:val="00F9783D"/>
    <w:rsid w:val="00FA020B"/>
    <w:rsid w:val="00FA089A"/>
    <w:rsid w:val="00FA0F78"/>
    <w:rsid w:val="00FA1160"/>
    <w:rsid w:val="00FA1424"/>
    <w:rsid w:val="00FA144C"/>
    <w:rsid w:val="00FA1DE7"/>
    <w:rsid w:val="00FA2550"/>
    <w:rsid w:val="00FA3DEB"/>
    <w:rsid w:val="00FA51EC"/>
    <w:rsid w:val="00FA5596"/>
    <w:rsid w:val="00FA5BD0"/>
    <w:rsid w:val="00FA5CAA"/>
    <w:rsid w:val="00FA5EAE"/>
    <w:rsid w:val="00FA61B2"/>
    <w:rsid w:val="00FA7402"/>
    <w:rsid w:val="00FA7506"/>
    <w:rsid w:val="00FB1ED7"/>
    <w:rsid w:val="00FB1FF4"/>
    <w:rsid w:val="00FB30A6"/>
    <w:rsid w:val="00FB3790"/>
    <w:rsid w:val="00FB448F"/>
    <w:rsid w:val="00FB4D2E"/>
    <w:rsid w:val="00FB524E"/>
    <w:rsid w:val="00FB5A6C"/>
    <w:rsid w:val="00FB5DFD"/>
    <w:rsid w:val="00FB695F"/>
    <w:rsid w:val="00FB6C23"/>
    <w:rsid w:val="00FB7B56"/>
    <w:rsid w:val="00FB7E19"/>
    <w:rsid w:val="00FB7FF1"/>
    <w:rsid w:val="00FC0140"/>
    <w:rsid w:val="00FC095D"/>
    <w:rsid w:val="00FC0964"/>
    <w:rsid w:val="00FC0CF7"/>
    <w:rsid w:val="00FC1ADF"/>
    <w:rsid w:val="00FC2BE0"/>
    <w:rsid w:val="00FC55F7"/>
    <w:rsid w:val="00FC6370"/>
    <w:rsid w:val="00FC6E7F"/>
    <w:rsid w:val="00FC70C4"/>
    <w:rsid w:val="00FC728C"/>
    <w:rsid w:val="00FC729C"/>
    <w:rsid w:val="00FC7340"/>
    <w:rsid w:val="00FC74E9"/>
    <w:rsid w:val="00FC75A4"/>
    <w:rsid w:val="00FC7640"/>
    <w:rsid w:val="00FD0B84"/>
    <w:rsid w:val="00FD2C1D"/>
    <w:rsid w:val="00FD3B8B"/>
    <w:rsid w:val="00FD4498"/>
    <w:rsid w:val="00FD48EC"/>
    <w:rsid w:val="00FD591A"/>
    <w:rsid w:val="00FD5B18"/>
    <w:rsid w:val="00FD5C72"/>
    <w:rsid w:val="00FD74DC"/>
    <w:rsid w:val="00FD7583"/>
    <w:rsid w:val="00FD76B4"/>
    <w:rsid w:val="00FD77A2"/>
    <w:rsid w:val="00FD7AA6"/>
    <w:rsid w:val="00FE02F2"/>
    <w:rsid w:val="00FE041C"/>
    <w:rsid w:val="00FE05B2"/>
    <w:rsid w:val="00FE07F6"/>
    <w:rsid w:val="00FE0F5D"/>
    <w:rsid w:val="00FE16FC"/>
    <w:rsid w:val="00FE261F"/>
    <w:rsid w:val="00FE27F9"/>
    <w:rsid w:val="00FE33C2"/>
    <w:rsid w:val="00FE3B3F"/>
    <w:rsid w:val="00FE4352"/>
    <w:rsid w:val="00FE49E2"/>
    <w:rsid w:val="00FE568F"/>
    <w:rsid w:val="00FE65A7"/>
    <w:rsid w:val="00FE693D"/>
    <w:rsid w:val="00FE6FB8"/>
    <w:rsid w:val="00FE7C6C"/>
    <w:rsid w:val="00FF0288"/>
    <w:rsid w:val="00FF0787"/>
    <w:rsid w:val="00FF09AC"/>
    <w:rsid w:val="00FF0FE3"/>
    <w:rsid w:val="00FF1424"/>
    <w:rsid w:val="00FF2055"/>
    <w:rsid w:val="00FF2330"/>
    <w:rsid w:val="00FF2A5A"/>
    <w:rsid w:val="00FF3AC8"/>
    <w:rsid w:val="00FF3B3A"/>
    <w:rsid w:val="00FF4393"/>
    <w:rsid w:val="00FF43E7"/>
    <w:rsid w:val="00FF557E"/>
    <w:rsid w:val="00FF5BDF"/>
    <w:rsid w:val="00FF60C4"/>
    <w:rsid w:val="00FF61E7"/>
    <w:rsid w:val="00FF6CD5"/>
    <w:rsid w:val="00FF6D75"/>
    <w:rsid w:val="00FF7207"/>
    <w:rsid w:val="00FF7C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lang w:val="en-US"/>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3310">
      <w:bodyDiv w:val="1"/>
      <w:marLeft w:val="0"/>
      <w:marRight w:val="0"/>
      <w:marTop w:val="0"/>
      <w:marBottom w:val="0"/>
      <w:divBdr>
        <w:top w:val="none" w:sz="0" w:space="0" w:color="auto"/>
        <w:left w:val="none" w:sz="0" w:space="0" w:color="auto"/>
        <w:bottom w:val="none" w:sz="0" w:space="0" w:color="auto"/>
        <w:right w:val="none" w:sz="0" w:space="0" w:color="auto"/>
      </w:divBdr>
    </w:div>
    <w:div w:id="492575525">
      <w:bodyDiv w:val="1"/>
      <w:marLeft w:val="0"/>
      <w:marRight w:val="0"/>
      <w:marTop w:val="0"/>
      <w:marBottom w:val="0"/>
      <w:divBdr>
        <w:top w:val="none" w:sz="0" w:space="0" w:color="auto"/>
        <w:left w:val="none" w:sz="0" w:space="0" w:color="auto"/>
        <w:bottom w:val="none" w:sz="0" w:space="0" w:color="auto"/>
        <w:right w:val="none" w:sz="0" w:space="0" w:color="auto"/>
      </w:divBdr>
    </w:div>
    <w:div w:id="784077599">
      <w:bodyDiv w:val="1"/>
      <w:marLeft w:val="0"/>
      <w:marRight w:val="0"/>
      <w:marTop w:val="0"/>
      <w:marBottom w:val="0"/>
      <w:divBdr>
        <w:top w:val="none" w:sz="0" w:space="0" w:color="auto"/>
        <w:left w:val="none" w:sz="0" w:space="0" w:color="auto"/>
        <w:bottom w:val="none" w:sz="0" w:space="0" w:color="auto"/>
        <w:right w:val="none" w:sz="0" w:space="0" w:color="auto"/>
      </w:divBdr>
    </w:div>
    <w:div w:id="1327126765">
      <w:bodyDiv w:val="1"/>
      <w:marLeft w:val="0"/>
      <w:marRight w:val="0"/>
      <w:marTop w:val="0"/>
      <w:marBottom w:val="0"/>
      <w:divBdr>
        <w:top w:val="none" w:sz="0" w:space="0" w:color="auto"/>
        <w:left w:val="none" w:sz="0" w:space="0" w:color="auto"/>
        <w:bottom w:val="none" w:sz="0" w:space="0" w:color="auto"/>
        <w:right w:val="none" w:sz="0" w:space="0" w:color="auto"/>
      </w:divBdr>
    </w:div>
    <w:div w:id="2134446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BCB570C20C23414DABE4B9E2411FE2E9"/>
        <w:category>
          <w:name w:val="Allgemein"/>
          <w:gallery w:val="placeholder"/>
        </w:category>
        <w:types>
          <w:type w:val="bbPlcHdr"/>
        </w:types>
        <w:behaviors>
          <w:behavior w:val="content"/>
        </w:behaviors>
        <w:guid w:val="{FB5294B1-00FA-43FE-950E-06CF5C492968}"/>
      </w:docPartPr>
      <w:docPartBody>
        <w:p w:rsidR="006F3D33" w:rsidRDefault="004E2EF2" w:rsidP="004E2EF2">
          <w:pPr>
            <w:pStyle w:val="BCB570C20C23414DABE4B9E2411FE2E9"/>
          </w:pPr>
          <w:r w:rsidRPr="00D46AD3">
            <w:rPr>
              <w:rStyle w:val="Platzhaltertext"/>
            </w:rPr>
            <w:t>Klicken oder tippen Sie hier, um Text einzugeben.</w:t>
          </w:r>
        </w:p>
      </w:docPartBody>
    </w:docPart>
    <w:docPart>
      <w:docPartPr>
        <w:name w:val="16CB27FDA48C4BFEBF499D29698DFE3F"/>
        <w:category>
          <w:name w:val="Allgemein"/>
          <w:gallery w:val="placeholder"/>
        </w:category>
        <w:types>
          <w:type w:val="bbPlcHdr"/>
        </w:types>
        <w:behaviors>
          <w:behavior w:val="content"/>
        </w:behaviors>
        <w:guid w:val="{3194BB41-F963-4FA1-B206-2515F9E09EC0}"/>
      </w:docPartPr>
      <w:docPartBody>
        <w:p w:rsidR="006F3D33" w:rsidRDefault="004E2EF2" w:rsidP="004E2EF2">
          <w:pPr>
            <w:pStyle w:val="16CB27FDA48C4BFEBF499D29698DFE3F"/>
          </w:pPr>
          <w:r w:rsidRPr="00D46AD3">
            <w:rPr>
              <w:rStyle w:val="Platzhaltertext"/>
            </w:rPr>
            <w:t>Klicken oder tippen Sie hier, um Text einzugeben.</w:t>
          </w:r>
        </w:p>
      </w:docPartBody>
    </w:docPart>
    <w:docPart>
      <w:docPartPr>
        <w:name w:val="0EDFB2DA68714282984689419D53049B"/>
        <w:category>
          <w:name w:val="Allgemein"/>
          <w:gallery w:val="placeholder"/>
        </w:category>
        <w:types>
          <w:type w:val="bbPlcHdr"/>
        </w:types>
        <w:behaviors>
          <w:behavior w:val="content"/>
        </w:behaviors>
        <w:guid w:val="{96E5B47F-745F-4FF1-9826-72EA6EABA446}"/>
      </w:docPartPr>
      <w:docPartBody>
        <w:p w:rsidR="006F3D33" w:rsidRDefault="004E2EF2" w:rsidP="004E2EF2">
          <w:pPr>
            <w:pStyle w:val="0EDFB2DA68714282984689419D53049B"/>
          </w:pPr>
          <w:r w:rsidRPr="000E2094">
            <w:rPr>
              <w:rStyle w:val="Platzhaltertext"/>
            </w:rPr>
            <w:t>Klicken oder tippen Sie hier, um Text einzugeben.</w:t>
          </w:r>
        </w:p>
      </w:docPartBody>
    </w:docPart>
    <w:docPart>
      <w:docPartPr>
        <w:name w:val="300B68CA53804A24AEF72A92381B36AF"/>
        <w:category>
          <w:name w:val="Allgemein"/>
          <w:gallery w:val="placeholder"/>
        </w:category>
        <w:types>
          <w:type w:val="bbPlcHdr"/>
        </w:types>
        <w:behaviors>
          <w:behavior w:val="content"/>
        </w:behaviors>
        <w:guid w:val="{6E909798-91A7-4CA2-B2E1-87957D3E0862}"/>
      </w:docPartPr>
      <w:docPartBody>
        <w:p w:rsidR="006F3D33" w:rsidRDefault="004E2EF2" w:rsidP="004E2EF2">
          <w:pPr>
            <w:pStyle w:val="300B68CA53804A24AEF72A92381B36AF"/>
          </w:pPr>
          <w:r w:rsidRPr="00D46AD3">
            <w:rPr>
              <w:rStyle w:val="Platzhaltertext"/>
            </w:rPr>
            <w:t>Klicken oder tippen Sie hier, um Text einzugeben.</w:t>
          </w:r>
        </w:p>
      </w:docPartBody>
    </w:docPart>
    <w:docPart>
      <w:docPartPr>
        <w:name w:val="E5ED255449FC4B9E86C49E331B1084E7"/>
        <w:category>
          <w:name w:val="Allgemein"/>
          <w:gallery w:val="placeholder"/>
        </w:category>
        <w:types>
          <w:type w:val="bbPlcHdr"/>
        </w:types>
        <w:behaviors>
          <w:behavior w:val="content"/>
        </w:behaviors>
        <w:guid w:val="{91E36F3C-8DCB-401A-8943-96085E307382}"/>
      </w:docPartPr>
      <w:docPartBody>
        <w:p w:rsidR="006F3D33" w:rsidRDefault="004E2EF2" w:rsidP="004E2EF2">
          <w:pPr>
            <w:pStyle w:val="E5ED255449FC4B9E86C49E331B1084E7"/>
          </w:pPr>
          <w:r w:rsidRPr="000E2094">
            <w:rPr>
              <w:rStyle w:val="Platzhaltertext"/>
            </w:rPr>
            <w:t>Klicken oder tippen Sie hier, um Text einzugeben.</w:t>
          </w:r>
        </w:p>
      </w:docPartBody>
    </w:docPart>
    <w:docPart>
      <w:docPartPr>
        <w:name w:val="51AFB01ED46A4AA585F51DD6736B8E79"/>
        <w:category>
          <w:name w:val="Allgemein"/>
          <w:gallery w:val="placeholder"/>
        </w:category>
        <w:types>
          <w:type w:val="bbPlcHdr"/>
        </w:types>
        <w:behaviors>
          <w:behavior w:val="content"/>
        </w:behaviors>
        <w:guid w:val="{53C19B89-C699-4E1A-A237-9E9A8FCE1DAE}"/>
      </w:docPartPr>
      <w:docPartBody>
        <w:p w:rsidR="00992FF7" w:rsidRDefault="0083015B" w:rsidP="0083015B">
          <w:pPr>
            <w:pStyle w:val="51AFB01ED46A4AA585F51DD6736B8E79"/>
          </w:pPr>
          <w:r w:rsidRPr="000E2094">
            <w:rPr>
              <w:rStyle w:val="Platzhaltertext"/>
            </w:rPr>
            <w:t>Klicken oder tippen Sie hier, um Text einzugeben.</w:t>
          </w:r>
        </w:p>
      </w:docPartBody>
    </w:docPart>
    <w:docPart>
      <w:docPartPr>
        <w:name w:val="FF674B67914D46A7AEA00BFE4E2C691E"/>
        <w:category>
          <w:name w:val="Allgemein"/>
          <w:gallery w:val="placeholder"/>
        </w:category>
        <w:types>
          <w:type w:val="bbPlcHdr"/>
        </w:types>
        <w:behaviors>
          <w:behavior w:val="content"/>
        </w:behaviors>
        <w:guid w:val="{2EC53EB1-260D-486C-AC98-DCA202A4E6E9}"/>
      </w:docPartPr>
      <w:docPartBody>
        <w:p w:rsidR="00D36BFF" w:rsidRDefault="00F3123B" w:rsidP="00F3123B">
          <w:pPr>
            <w:pStyle w:val="FF674B67914D46A7AEA00BFE4E2C691E"/>
          </w:pPr>
          <w:r w:rsidRPr="000E2094">
            <w:rPr>
              <w:rStyle w:val="Platzhaltertext"/>
            </w:rPr>
            <w:t>Klicken oder tippen Sie hier, um Text einzugeben.</w:t>
          </w:r>
        </w:p>
      </w:docPartBody>
    </w:docPart>
    <w:docPart>
      <w:docPartPr>
        <w:name w:val="4961D6538745480DB339049A1336F470"/>
        <w:category>
          <w:name w:val="Allgemein"/>
          <w:gallery w:val="placeholder"/>
        </w:category>
        <w:types>
          <w:type w:val="bbPlcHdr"/>
        </w:types>
        <w:behaviors>
          <w:behavior w:val="content"/>
        </w:behaviors>
        <w:guid w:val="{46B549A3-3877-49B7-8676-7CAF5037E670}"/>
      </w:docPartPr>
      <w:docPartBody>
        <w:p w:rsidR="00000000" w:rsidRDefault="00150D0E" w:rsidP="00150D0E">
          <w:pPr>
            <w:pStyle w:val="4961D6538745480DB339049A1336F470"/>
          </w:pPr>
          <w:r w:rsidRPr="000E209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150D0E"/>
    <w:rsid w:val="00194888"/>
    <w:rsid w:val="002F6C2B"/>
    <w:rsid w:val="0036538D"/>
    <w:rsid w:val="003D5D23"/>
    <w:rsid w:val="004209F5"/>
    <w:rsid w:val="00464D84"/>
    <w:rsid w:val="004A1A14"/>
    <w:rsid w:val="004B1877"/>
    <w:rsid w:val="004E2EF2"/>
    <w:rsid w:val="005825E2"/>
    <w:rsid w:val="006078D9"/>
    <w:rsid w:val="00617E76"/>
    <w:rsid w:val="006D0DBF"/>
    <w:rsid w:val="006E7635"/>
    <w:rsid w:val="006F3D33"/>
    <w:rsid w:val="00785FAF"/>
    <w:rsid w:val="0083015B"/>
    <w:rsid w:val="00921995"/>
    <w:rsid w:val="00992FF7"/>
    <w:rsid w:val="00A313C0"/>
    <w:rsid w:val="00AC0D59"/>
    <w:rsid w:val="00B04807"/>
    <w:rsid w:val="00BF1FE4"/>
    <w:rsid w:val="00CC7020"/>
    <w:rsid w:val="00D36BFF"/>
    <w:rsid w:val="00D8366C"/>
    <w:rsid w:val="00DA1478"/>
    <w:rsid w:val="00E47C53"/>
    <w:rsid w:val="00EB507B"/>
    <w:rsid w:val="00EE2FEF"/>
    <w:rsid w:val="00F31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50D0E"/>
    <w:rPr>
      <w:color w:val="808080"/>
    </w:rPr>
  </w:style>
  <w:style w:type="paragraph" w:customStyle="1" w:styleId="5B65F50CA9B9461C8A42E79A132EAA6F">
    <w:name w:val="5B65F50CA9B9461C8A42E79A132EAA6F"/>
    <w:rsid w:val="003D5D23"/>
  </w:style>
  <w:style w:type="paragraph" w:customStyle="1" w:styleId="BCB570C20C23414DABE4B9E2411FE2E9">
    <w:name w:val="BCB570C20C23414DABE4B9E2411FE2E9"/>
    <w:rsid w:val="004E2EF2"/>
  </w:style>
  <w:style w:type="paragraph" w:customStyle="1" w:styleId="16CB27FDA48C4BFEBF499D29698DFE3F">
    <w:name w:val="16CB27FDA48C4BFEBF499D29698DFE3F"/>
    <w:rsid w:val="004E2EF2"/>
  </w:style>
  <w:style w:type="paragraph" w:customStyle="1" w:styleId="0EDFB2DA68714282984689419D53049B">
    <w:name w:val="0EDFB2DA68714282984689419D53049B"/>
    <w:rsid w:val="004E2EF2"/>
  </w:style>
  <w:style w:type="paragraph" w:customStyle="1" w:styleId="300B68CA53804A24AEF72A92381B36AF">
    <w:name w:val="300B68CA53804A24AEF72A92381B36AF"/>
    <w:rsid w:val="004E2EF2"/>
  </w:style>
  <w:style w:type="paragraph" w:customStyle="1" w:styleId="E5ED255449FC4B9E86C49E331B1084E7">
    <w:name w:val="E5ED255449FC4B9E86C49E331B1084E7"/>
    <w:rsid w:val="004E2EF2"/>
  </w:style>
  <w:style w:type="paragraph" w:customStyle="1" w:styleId="51AFB01ED46A4AA585F51DD6736B8E79">
    <w:name w:val="51AFB01ED46A4AA585F51DD6736B8E79"/>
    <w:rsid w:val="0083015B"/>
  </w:style>
  <w:style w:type="paragraph" w:customStyle="1" w:styleId="FF674B67914D46A7AEA00BFE4E2C691E">
    <w:name w:val="FF674B67914D46A7AEA00BFE4E2C691E"/>
    <w:rsid w:val="00F3123B"/>
  </w:style>
  <w:style w:type="paragraph" w:customStyle="1" w:styleId="4961D6538745480DB339049A1336F470">
    <w:name w:val="4961D6538745480DB339049A1336F470"/>
    <w:rsid w:val="00150D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3</Pages>
  <Words>125237</Words>
  <Characters>713857</Characters>
  <Application>Microsoft Office Word</Application>
  <DocSecurity>0</DocSecurity>
  <Lines>5948</Lines>
  <Paragraphs>167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837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3688</cp:revision>
  <cp:lastPrinted>2011-10-23T20:42:00Z</cp:lastPrinted>
  <dcterms:created xsi:type="dcterms:W3CDTF">2011-09-21T18:30:00Z</dcterms:created>
  <dcterms:modified xsi:type="dcterms:W3CDTF">2022-07-01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Bachelor</vt:lpwstr>
  </property>
  <property fmtid="{D5CDD505-2E9C-101B-9397-08002B2CF9AE}" pid="3" name="CitaviDocumentProperty_0">
    <vt:lpwstr>dd40b498-dd96-4c8b-9a97-3f40560c6f42</vt:lpwstr>
  </property>
  <property fmtid="{D5CDD505-2E9C-101B-9397-08002B2CF9AE}" pid="4" name="CitaviDocumentProperty_8">
    <vt:lpwstr>CloudProjectKey=a7q4m2x96v3oofn851djsb8izjgyjn517l5b51m; ProjectName=Bachelor</vt:lpwstr>
  </property>
  <property fmtid="{D5CDD505-2E9C-101B-9397-08002B2CF9AE}" pid="5" name="CitaviDocumentProperty_6">
    <vt:lpwstr>True</vt:lpwstr>
  </property>
  <property fmtid="{D5CDD505-2E9C-101B-9397-08002B2CF9AE}" pid="6" name="CitaviDocumentProperty_1">
    <vt:lpwstr>6.12.0.0</vt:lpwstr>
  </property>
</Properties>
</file>